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ackground w:color="FFFFFF"/>
  <w:body>
    <w:p w14:paraId="7A702A0C" w14:textId="23A96FF8" w:rsidR="00136BAF" w:rsidRDefault="00566F26" w:rsidP="004F4B66">
      <w:pPr>
        <w:pStyle w:val="Uvodninadpisynecislovane"/>
        <w:ind w:left="0" w:firstLine="0"/>
      </w:pPr>
      <w:bookmarkStart w:id="0" w:name="_Toc196943564"/>
      <w:commentRangeStart w:id="1"/>
      <w:r>
        <w:t>SOUHRN</w:t>
      </w:r>
      <w:commentRangeEnd w:id="1"/>
      <w:r w:rsidR="00EA0EDF">
        <w:rPr>
          <w:rStyle w:val="Odkaznakoment"/>
          <w:rFonts w:cs="Times New Roman"/>
          <w:b w:val="0"/>
          <w:bCs w:val="0"/>
          <w:caps w:val="0"/>
          <w:kern w:val="0"/>
        </w:rPr>
        <w:commentReference w:id="1"/>
      </w:r>
      <w:bookmarkEnd w:id="0"/>
    </w:p>
    <w:p w14:paraId="13F04173" w14:textId="77777777" w:rsidR="004F4B66" w:rsidRPr="004F4B66" w:rsidRDefault="004F4B66" w:rsidP="004F4B66"/>
    <w:p w14:paraId="3C0A0DD0" w14:textId="77777777" w:rsidR="00136BAF" w:rsidRDefault="00566F26">
      <w:pPr>
        <w:pStyle w:val="Uvodninadpisynecislovane"/>
        <w:ind w:left="0" w:firstLine="0"/>
      </w:pPr>
      <w:bookmarkStart w:id="2" w:name="_Toc196943565"/>
      <w:r>
        <w:t>SUMMARY</w:t>
      </w:r>
      <w:bookmarkEnd w:id="2"/>
    </w:p>
    <w:p w14:paraId="452D08E6" w14:textId="04DE6FB5" w:rsidR="00136BAF" w:rsidRDefault="00566F26">
      <w:pPr>
        <w:suppressAutoHyphens w:val="0"/>
        <w:spacing w:after="0" w:line="240" w:lineRule="auto"/>
        <w:jc w:val="left"/>
      </w:pPr>
      <w:r>
        <w:br w:type="page"/>
      </w:r>
    </w:p>
    <w:p w14:paraId="6BBB4C46" w14:textId="77777777" w:rsidR="00136BAF" w:rsidRDefault="00566F26">
      <w:pPr>
        <w:pStyle w:val="Uvodninadpisynecislovane"/>
        <w:tabs>
          <w:tab w:val="left" w:pos="8502"/>
        </w:tabs>
        <w:ind w:left="0" w:firstLine="0"/>
      </w:pPr>
      <w:bookmarkStart w:id="3" w:name="_Toc196943566"/>
      <w:r>
        <w:lastRenderedPageBreak/>
        <w:t>PODĚKOVÁNÍ</w:t>
      </w:r>
      <w:bookmarkEnd w:id="3"/>
    </w:p>
    <w:p w14:paraId="7DDF6AC5" w14:textId="77777777" w:rsidR="00136BAF" w:rsidRDefault="00566F26">
      <w:r>
        <w:br w:type="page"/>
      </w:r>
    </w:p>
    <w:p w14:paraId="7F0FF568" w14:textId="77777777" w:rsidR="00136BAF" w:rsidRDefault="00566F26">
      <w:pPr>
        <w:pStyle w:val="Uvodninadpisynecislovane"/>
        <w:ind w:left="0" w:firstLine="0"/>
      </w:pPr>
      <w:bookmarkStart w:id="4" w:name="_Toc196943567"/>
      <w:r>
        <w:lastRenderedPageBreak/>
        <w:t>OBSAH</w:t>
      </w:r>
      <w:bookmarkEnd w:id="4"/>
    </w:p>
    <w:p w14:paraId="2246A213" w14:textId="77777777" w:rsidR="00136BAF" w:rsidRDefault="00136BAF"/>
    <w:sdt>
      <w:sdtPr>
        <w:id w:val="-1399279231"/>
        <w:docPartObj>
          <w:docPartGallery w:val="Table of Contents"/>
          <w:docPartUnique/>
        </w:docPartObj>
      </w:sdtPr>
      <w:sdtContent>
        <w:p w14:paraId="112C3E17" w14:textId="295CFFC0" w:rsidR="00813E9B" w:rsidRDefault="00566F26">
          <w:pPr>
            <w:pStyle w:val="Obsah1"/>
            <w:rPr>
              <w:ins w:id="5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r>
            <w:fldChar w:fldCharType="begin"/>
          </w:r>
          <w:r>
            <w:instrText xml:space="preserve"> TOC \o "1-3" \h</w:instrText>
          </w:r>
          <w:r>
            <w:fldChar w:fldCharType="separate"/>
          </w:r>
          <w:ins w:id="6" w:author="Kateřina Rulfová" w:date="2025-04-30T22:12:00Z" w16du:dateUtc="2025-04-30T20:12:00Z">
            <w:r w:rsidR="00813E9B" w:rsidRPr="008A07AC">
              <w:rPr>
                <w:rStyle w:val="Hypertextovodkaz"/>
                <w:noProof/>
              </w:rPr>
              <w:fldChar w:fldCharType="begin"/>
            </w:r>
            <w:r w:rsidR="00813E9B" w:rsidRPr="008A07AC">
              <w:rPr>
                <w:rStyle w:val="Hypertextovodkaz"/>
                <w:noProof/>
              </w:rPr>
              <w:instrText xml:space="preserve"> </w:instrText>
            </w:r>
            <w:r w:rsidR="00813E9B">
              <w:rPr>
                <w:noProof/>
              </w:rPr>
              <w:instrText>HYPERLINK \l "_Toc196943564"</w:instrText>
            </w:r>
            <w:r w:rsidR="00813E9B" w:rsidRPr="008A07AC">
              <w:rPr>
                <w:rStyle w:val="Hypertextovodkaz"/>
                <w:noProof/>
              </w:rPr>
              <w:instrText xml:space="preserve"> </w:instrText>
            </w:r>
            <w:r w:rsidR="00813E9B" w:rsidRPr="008A07AC">
              <w:rPr>
                <w:rStyle w:val="Hypertextovodkaz"/>
                <w:noProof/>
              </w:rPr>
            </w:r>
            <w:r w:rsidR="00813E9B" w:rsidRPr="008A07AC">
              <w:rPr>
                <w:rStyle w:val="Hypertextovodkaz"/>
                <w:noProof/>
              </w:rPr>
              <w:fldChar w:fldCharType="separate"/>
            </w:r>
            <w:r w:rsidR="00813E9B" w:rsidRPr="008A07AC">
              <w:rPr>
                <w:rStyle w:val="Hypertextovodkaz"/>
                <w:noProof/>
              </w:rPr>
              <w:t>SOUHRN</w:t>
            </w:r>
            <w:r w:rsidR="00813E9B">
              <w:rPr>
                <w:noProof/>
              </w:rPr>
              <w:tab/>
            </w:r>
            <w:r w:rsidR="00813E9B">
              <w:rPr>
                <w:noProof/>
              </w:rPr>
              <w:fldChar w:fldCharType="begin"/>
            </w:r>
            <w:r w:rsidR="00813E9B">
              <w:rPr>
                <w:noProof/>
              </w:rPr>
              <w:instrText xml:space="preserve"> PAGEREF _Toc196943564 \h </w:instrText>
            </w:r>
            <w:r w:rsidR="00813E9B">
              <w:rPr>
                <w:noProof/>
              </w:rPr>
            </w:r>
          </w:ins>
          <w:r w:rsidR="00813E9B">
            <w:rPr>
              <w:noProof/>
            </w:rPr>
            <w:fldChar w:fldCharType="separate"/>
          </w:r>
          <w:ins w:id="7" w:author="Kateřina Rulfová" w:date="2025-04-30T22:12:00Z" w16du:dateUtc="2025-04-30T20:12:00Z">
            <w:r w:rsidR="00813E9B">
              <w:rPr>
                <w:noProof/>
              </w:rPr>
              <w:t>1</w:t>
            </w:r>
            <w:r w:rsidR="00813E9B">
              <w:rPr>
                <w:noProof/>
              </w:rPr>
              <w:fldChar w:fldCharType="end"/>
            </w:r>
            <w:r w:rsidR="00813E9B" w:rsidRPr="008A07AC">
              <w:rPr>
                <w:rStyle w:val="Hypertextovodkaz"/>
                <w:noProof/>
              </w:rPr>
              <w:fldChar w:fldCharType="end"/>
            </w:r>
          </w:ins>
        </w:p>
        <w:p w14:paraId="6956A3E3" w14:textId="3D472D87" w:rsidR="00813E9B" w:rsidRDefault="00813E9B">
          <w:pPr>
            <w:pStyle w:val="Obsah1"/>
            <w:rPr>
              <w:ins w:id="8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9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65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SUMMARY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65 \h </w:instrText>
            </w:r>
            <w:r>
              <w:rPr>
                <w:noProof/>
              </w:rPr>
            </w:r>
          </w:ins>
          <w:r>
            <w:rPr>
              <w:noProof/>
            </w:rPr>
            <w:fldChar w:fldCharType="separate"/>
          </w:r>
          <w:ins w:id="10" w:author="Kateřina Rulfová" w:date="2025-04-30T22:12:00Z" w16du:dateUtc="2025-04-30T20:12:00Z">
            <w:r>
              <w:rPr>
                <w:noProof/>
              </w:rPr>
              <w:t>1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3BDA29C3" w14:textId="23FFE1CF" w:rsidR="00813E9B" w:rsidRDefault="00813E9B">
          <w:pPr>
            <w:pStyle w:val="Obsah1"/>
            <w:rPr>
              <w:ins w:id="11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2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66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PODĚKOVÁNÍ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66 \h </w:instrText>
            </w:r>
            <w:r>
              <w:rPr>
                <w:noProof/>
              </w:rPr>
            </w:r>
          </w:ins>
          <w:r>
            <w:rPr>
              <w:noProof/>
            </w:rPr>
            <w:fldChar w:fldCharType="separate"/>
          </w:r>
          <w:ins w:id="13" w:author="Kateřina Rulfová" w:date="2025-04-30T22:12:00Z" w16du:dateUtc="2025-04-30T20:12:00Z">
            <w:r>
              <w:rPr>
                <w:noProof/>
              </w:rPr>
              <w:t>2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3B80DFB4" w14:textId="14DA639E" w:rsidR="00813E9B" w:rsidRDefault="00813E9B">
          <w:pPr>
            <w:pStyle w:val="Obsah1"/>
            <w:rPr>
              <w:ins w:id="14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5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67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OBSAH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67 \h </w:instrText>
            </w:r>
            <w:r>
              <w:rPr>
                <w:noProof/>
              </w:rPr>
            </w:r>
          </w:ins>
          <w:r>
            <w:rPr>
              <w:noProof/>
            </w:rPr>
            <w:fldChar w:fldCharType="separate"/>
          </w:r>
          <w:ins w:id="16" w:author="Kateřina Rulfová" w:date="2025-04-30T22:12:00Z" w16du:dateUtc="2025-04-30T20:12:00Z">
            <w:r>
              <w:rPr>
                <w:noProof/>
              </w:rPr>
              <w:t>3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5A12C944" w14:textId="5E334B28" w:rsidR="00813E9B" w:rsidRDefault="00813E9B">
          <w:pPr>
            <w:pStyle w:val="Obsah1"/>
            <w:tabs>
              <w:tab w:val="left" w:pos="510"/>
            </w:tabs>
            <w:rPr>
              <w:ins w:id="17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8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69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1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ÚVOD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69 \h </w:instrText>
            </w:r>
            <w:r>
              <w:rPr>
                <w:noProof/>
              </w:rPr>
            </w:r>
          </w:ins>
          <w:r>
            <w:rPr>
              <w:noProof/>
            </w:rPr>
            <w:fldChar w:fldCharType="separate"/>
          </w:r>
          <w:ins w:id="19" w:author="Kateřina Rulfová" w:date="2025-04-30T22:12:00Z" w16du:dateUtc="2025-04-30T20:12:00Z">
            <w:r>
              <w:rPr>
                <w:noProof/>
              </w:rPr>
              <w:t>5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1DC01D7B" w14:textId="36F8C987" w:rsidR="00813E9B" w:rsidRDefault="00813E9B">
          <w:pPr>
            <w:pStyle w:val="Obsah1"/>
            <w:tabs>
              <w:tab w:val="left" w:pos="510"/>
            </w:tabs>
            <w:rPr>
              <w:ins w:id="20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1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70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2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LITERÁRNÍ ČÁST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70 \h </w:instrText>
            </w:r>
            <w:r>
              <w:rPr>
                <w:noProof/>
              </w:rPr>
            </w:r>
          </w:ins>
          <w:r>
            <w:rPr>
              <w:noProof/>
            </w:rPr>
            <w:fldChar w:fldCharType="separate"/>
          </w:r>
          <w:ins w:id="22" w:author="Kateřina Rulfová" w:date="2025-04-30T22:12:00Z" w16du:dateUtc="2025-04-30T20:12:00Z">
            <w:r>
              <w:rPr>
                <w:noProof/>
              </w:rPr>
              <w:t>6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6E37C11C" w14:textId="5C7D0C03" w:rsidR="00813E9B" w:rsidRDefault="00813E9B">
          <w:pPr>
            <w:pStyle w:val="Obsah2"/>
            <w:rPr>
              <w:ins w:id="23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4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71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2.1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Detekce objektu pomocí umělé inteligence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71 \h </w:instrText>
            </w:r>
            <w:r>
              <w:rPr>
                <w:noProof/>
              </w:rPr>
            </w:r>
          </w:ins>
          <w:r>
            <w:rPr>
              <w:noProof/>
            </w:rPr>
            <w:fldChar w:fldCharType="separate"/>
          </w:r>
          <w:ins w:id="25" w:author="Kateřina Rulfová" w:date="2025-04-30T22:12:00Z" w16du:dateUtc="2025-04-30T20:12:00Z">
            <w:r>
              <w:rPr>
                <w:noProof/>
              </w:rPr>
              <w:t>6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6BF84FAC" w14:textId="5853AC5B" w:rsidR="00813E9B" w:rsidRDefault="00813E9B">
          <w:pPr>
            <w:pStyle w:val="Obsah3"/>
            <w:rPr>
              <w:ins w:id="26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7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72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2.1.1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Detekce objektu s využitím hlubokého učení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72 \h </w:instrText>
            </w:r>
            <w:r>
              <w:rPr>
                <w:noProof/>
              </w:rPr>
            </w:r>
          </w:ins>
          <w:r>
            <w:rPr>
              <w:noProof/>
            </w:rPr>
            <w:fldChar w:fldCharType="separate"/>
          </w:r>
          <w:ins w:id="28" w:author="Kateřina Rulfová" w:date="2025-04-30T22:12:00Z" w16du:dateUtc="2025-04-30T20:12:00Z">
            <w:r>
              <w:rPr>
                <w:noProof/>
              </w:rPr>
              <w:t>6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3015671B" w14:textId="71FCDFD4" w:rsidR="00813E9B" w:rsidRDefault="00813E9B">
          <w:pPr>
            <w:pStyle w:val="Obsah2"/>
            <w:rPr>
              <w:ins w:id="29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30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73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2.2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Umělé neuronové sítě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73 \h </w:instrText>
            </w:r>
            <w:r>
              <w:rPr>
                <w:noProof/>
              </w:rPr>
            </w:r>
          </w:ins>
          <w:r>
            <w:rPr>
              <w:noProof/>
            </w:rPr>
            <w:fldChar w:fldCharType="separate"/>
          </w:r>
          <w:ins w:id="31" w:author="Kateřina Rulfová" w:date="2025-04-30T22:12:00Z" w16du:dateUtc="2025-04-30T20:12:00Z">
            <w:r>
              <w:rPr>
                <w:noProof/>
              </w:rPr>
              <w:t>7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402146C2" w14:textId="4F1DFD73" w:rsidR="00813E9B" w:rsidRDefault="00813E9B">
          <w:pPr>
            <w:pStyle w:val="Obsah2"/>
            <w:rPr>
              <w:ins w:id="32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33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74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2.3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Konvoluční neuronové sítě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74 \h </w:instrText>
            </w:r>
            <w:r>
              <w:rPr>
                <w:noProof/>
              </w:rPr>
            </w:r>
          </w:ins>
          <w:r>
            <w:rPr>
              <w:noProof/>
            </w:rPr>
            <w:fldChar w:fldCharType="separate"/>
          </w:r>
          <w:ins w:id="34" w:author="Kateřina Rulfová" w:date="2025-04-30T22:12:00Z" w16du:dateUtc="2025-04-30T20:12:00Z">
            <w:r>
              <w:rPr>
                <w:noProof/>
              </w:rPr>
              <w:t>8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57A4530C" w14:textId="1CFE77A8" w:rsidR="00813E9B" w:rsidRDefault="00813E9B">
          <w:pPr>
            <w:pStyle w:val="Obsah2"/>
            <w:rPr>
              <w:ins w:id="35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36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75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2.4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Two-stage detektory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75 \h </w:instrText>
            </w:r>
            <w:r>
              <w:rPr>
                <w:noProof/>
              </w:rPr>
            </w:r>
          </w:ins>
          <w:r>
            <w:rPr>
              <w:noProof/>
            </w:rPr>
            <w:fldChar w:fldCharType="separate"/>
          </w:r>
          <w:ins w:id="37" w:author="Kateřina Rulfová" w:date="2025-04-30T22:12:00Z" w16du:dateUtc="2025-04-30T20:12:00Z">
            <w:r>
              <w:rPr>
                <w:noProof/>
              </w:rPr>
              <w:t>11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5612D3A4" w14:textId="055B6A64" w:rsidR="00813E9B" w:rsidRDefault="00813E9B">
          <w:pPr>
            <w:pStyle w:val="Obsah3"/>
            <w:rPr>
              <w:ins w:id="38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39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76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2.4.1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Region-based convolutional neural network (R-CNN)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76 \h </w:instrText>
            </w:r>
            <w:r>
              <w:rPr>
                <w:noProof/>
              </w:rPr>
            </w:r>
          </w:ins>
          <w:r>
            <w:rPr>
              <w:noProof/>
            </w:rPr>
            <w:fldChar w:fldCharType="separate"/>
          </w:r>
          <w:ins w:id="40" w:author="Kateřina Rulfová" w:date="2025-04-30T22:12:00Z" w16du:dateUtc="2025-04-30T20:12:00Z">
            <w:r>
              <w:rPr>
                <w:noProof/>
              </w:rPr>
              <w:t>11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2B4E2414" w14:textId="682C6913" w:rsidR="00813E9B" w:rsidRDefault="00813E9B">
          <w:pPr>
            <w:pStyle w:val="Obsah3"/>
            <w:rPr>
              <w:ins w:id="41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42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77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2.4.2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Fast R-CNN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77 \h </w:instrText>
            </w:r>
            <w:r>
              <w:rPr>
                <w:noProof/>
              </w:rPr>
            </w:r>
          </w:ins>
          <w:r>
            <w:rPr>
              <w:noProof/>
            </w:rPr>
            <w:fldChar w:fldCharType="separate"/>
          </w:r>
          <w:ins w:id="43" w:author="Kateřina Rulfová" w:date="2025-04-30T22:12:00Z" w16du:dateUtc="2025-04-30T20:12:00Z">
            <w:r>
              <w:rPr>
                <w:noProof/>
              </w:rPr>
              <w:t>12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6FCAE383" w14:textId="55B8908D" w:rsidR="00813E9B" w:rsidRDefault="00813E9B">
          <w:pPr>
            <w:pStyle w:val="Obsah3"/>
            <w:rPr>
              <w:ins w:id="44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45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78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2.4.3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Faster R-CNN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78 \h </w:instrText>
            </w:r>
            <w:r>
              <w:rPr>
                <w:noProof/>
              </w:rPr>
            </w:r>
          </w:ins>
          <w:r>
            <w:rPr>
              <w:noProof/>
            </w:rPr>
            <w:fldChar w:fldCharType="separate"/>
          </w:r>
          <w:ins w:id="46" w:author="Kateřina Rulfová" w:date="2025-04-30T22:12:00Z" w16du:dateUtc="2025-04-30T20:12:00Z">
            <w:r>
              <w:rPr>
                <w:noProof/>
              </w:rPr>
              <w:t>13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55870708" w14:textId="168696D4" w:rsidR="00813E9B" w:rsidRDefault="00813E9B">
          <w:pPr>
            <w:pStyle w:val="Obsah2"/>
            <w:rPr>
              <w:ins w:id="47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48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79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2.5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One-stage detektory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79 \h </w:instrText>
            </w:r>
            <w:r>
              <w:rPr>
                <w:noProof/>
              </w:rPr>
            </w:r>
          </w:ins>
          <w:r>
            <w:rPr>
              <w:noProof/>
            </w:rPr>
            <w:fldChar w:fldCharType="separate"/>
          </w:r>
          <w:ins w:id="49" w:author="Kateřina Rulfová" w:date="2025-04-30T22:12:00Z" w16du:dateUtc="2025-04-30T20:12:00Z">
            <w:r>
              <w:rPr>
                <w:noProof/>
              </w:rPr>
              <w:t>13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3825B438" w14:textId="12811AA3" w:rsidR="00813E9B" w:rsidRDefault="00813E9B">
          <w:pPr>
            <w:pStyle w:val="Obsah3"/>
            <w:rPr>
              <w:ins w:id="50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51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80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2.5.1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Single Shot Multibox Detector  (SSD)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80 \h </w:instrText>
            </w:r>
            <w:r>
              <w:rPr>
                <w:noProof/>
              </w:rPr>
            </w:r>
          </w:ins>
          <w:r>
            <w:rPr>
              <w:noProof/>
            </w:rPr>
            <w:fldChar w:fldCharType="separate"/>
          </w:r>
          <w:ins w:id="52" w:author="Kateřina Rulfová" w:date="2025-04-30T22:12:00Z" w16du:dateUtc="2025-04-30T20:12:00Z">
            <w:r>
              <w:rPr>
                <w:noProof/>
              </w:rPr>
              <w:t>13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197F9AEB" w14:textId="404243F1" w:rsidR="00813E9B" w:rsidRDefault="00813E9B">
          <w:pPr>
            <w:pStyle w:val="Obsah2"/>
            <w:rPr>
              <w:ins w:id="53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54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81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2.6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You Only Look Once (YOLO)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81 \h </w:instrText>
            </w:r>
            <w:r>
              <w:rPr>
                <w:noProof/>
              </w:rPr>
            </w:r>
          </w:ins>
          <w:r>
            <w:rPr>
              <w:noProof/>
            </w:rPr>
            <w:fldChar w:fldCharType="separate"/>
          </w:r>
          <w:ins w:id="55" w:author="Kateřina Rulfová" w:date="2025-04-30T22:12:00Z" w16du:dateUtc="2025-04-30T20:12:00Z">
            <w:r>
              <w:rPr>
                <w:noProof/>
              </w:rPr>
              <w:t>14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4F66E34A" w14:textId="4DC821CE" w:rsidR="00813E9B" w:rsidRDefault="00813E9B">
          <w:pPr>
            <w:pStyle w:val="Obsah3"/>
            <w:rPr>
              <w:ins w:id="56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57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82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2.6.1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Algoritmus YOLO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82 \h </w:instrText>
            </w:r>
            <w:r>
              <w:rPr>
                <w:noProof/>
              </w:rPr>
            </w:r>
          </w:ins>
          <w:r>
            <w:rPr>
              <w:noProof/>
            </w:rPr>
            <w:fldChar w:fldCharType="separate"/>
          </w:r>
          <w:ins w:id="58" w:author="Kateřina Rulfová" w:date="2025-04-30T22:12:00Z" w16du:dateUtc="2025-04-30T20:12:00Z">
            <w:r>
              <w:rPr>
                <w:noProof/>
              </w:rPr>
              <w:t>14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392A7762" w14:textId="7B5B63C2" w:rsidR="00813E9B" w:rsidRDefault="00813E9B">
          <w:pPr>
            <w:pStyle w:val="Obsah3"/>
            <w:rPr>
              <w:ins w:id="59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60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83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2.6.2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Vývoj YOLO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83 \h </w:instrText>
            </w:r>
            <w:r>
              <w:rPr>
                <w:noProof/>
              </w:rPr>
            </w:r>
          </w:ins>
          <w:r>
            <w:rPr>
              <w:noProof/>
            </w:rPr>
            <w:fldChar w:fldCharType="separate"/>
          </w:r>
          <w:ins w:id="61" w:author="Kateřina Rulfová" w:date="2025-04-30T22:12:00Z" w16du:dateUtc="2025-04-30T20:12:00Z">
            <w:r>
              <w:rPr>
                <w:noProof/>
              </w:rPr>
              <w:t>16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2D32BADA" w14:textId="4D156CD6" w:rsidR="00813E9B" w:rsidRDefault="00813E9B">
          <w:pPr>
            <w:pStyle w:val="Obsah3"/>
            <w:rPr>
              <w:ins w:id="62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63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84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2.6.3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Velikosti YOLO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84 \h </w:instrText>
            </w:r>
            <w:r>
              <w:rPr>
                <w:noProof/>
              </w:rPr>
            </w:r>
          </w:ins>
          <w:r>
            <w:rPr>
              <w:noProof/>
            </w:rPr>
            <w:fldChar w:fldCharType="separate"/>
          </w:r>
          <w:ins w:id="64" w:author="Kateřina Rulfová" w:date="2025-04-30T22:12:00Z" w16du:dateUtc="2025-04-30T20:12:00Z">
            <w:r>
              <w:rPr>
                <w:noProof/>
              </w:rPr>
              <w:t>18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0E370548" w14:textId="338145F8" w:rsidR="00813E9B" w:rsidRDefault="00813E9B">
          <w:pPr>
            <w:pStyle w:val="Obsah3"/>
            <w:rPr>
              <w:ins w:id="65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66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85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2.6.4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Výstup YOLO algoritmu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85 \h </w:instrText>
            </w:r>
            <w:r>
              <w:rPr>
                <w:noProof/>
              </w:rPr>
            </w:r>
          </w:ins>
          <w:r>
            <w:rPr>
              <w:noProof/>
            </w:rPr>
            <w:fldChar w:fldCharType="separate"/>
          </w:r>
          <w:ins w:id="67" w:author="Kateřina Rulfová" w:date="2025-04-30T22:12:00Z" w16du:dateUtc="2025-04-30T20:12:00Z">
            <w:r>
              <w:rPr>
                <w:noProof/>
              </w:rPr>
              <w:t>19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6FD24497" w14:textId="06894F05" w:rsidR="00813E9B" w:rsidRDefault="00813E9B">
          <w:pPr>
            <w:pStyle w:val="Obsah2"/>
            <w:rPr>
              <w:ins w:id="68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69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86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2.7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Srovnání one-stage vs. two-stage algortimů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86 \h </w:instrText>
            </w:r>
            <w:r>
              <w:rPr>
                <w:noProof/>
              </w:rPr>
            </w:r>
          </w:ins>
          <w:r>
            <w:rPr>
              <w:noProof/>
            </w:rPr>
            <w:fldChar w:fldCharType="separate"/>
          </w:r>
          <w:ins w:id="70" w:author="Kateřina Rulfová" w:date="2025-04-30T22:12:00Z" w16du:dateUtc="2025-04-30T20:12:00Z">
            <w:r>
              <w:rPr>
                <w:noProof/>
              </w:rPr>
              <w:t>20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709E3FDA" w14:textId="7EB8DE7B" w:rsidR="00813E9B" w:rsidRDefault="00813E9B">
          <w:pPr>
            <w:pStyle w:val="Obsah1"/>
            <w:tabs>
              <w:tab w:val="left" w:pos="510"/>
            </w:tabs>
            <w:rPr>
              <w:ins w:id="71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72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87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3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EXPERIMENTÁLNÍ ČÁST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87 \h </w:instrText>
            </w:r>
            <w:r>
              <w:rPr>
                <w:noProof/>
              </w:rPr>
            </w:r>
          </w:ins>
          <w:r>
            <w:rPr>
              <w:noProof/>
            </w:rPr>
            <w:fldChar w:fldCharType="separate"/>
          </w:r>
          <w:ins w:id="73" w:author="Kateřina Rulfová" w:date="2025-04-30T22:12:00Z" w16du:dateUtc="2025-04-30T20:12:00Z">
            <w:r>
              <w:rPr>
                <w:noProof/>
              </w:rPr>
              <w:t>21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020476B9" w14:textId="059FCD64" w:rsidR="00813E9B" w:rsidRDefault="00813E9B">
          <w:pPr>
            <w:pStyle w:val="Obsah2"/>
            <w:rPr>
              <w:ins w:id="74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75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91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3.1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Dataset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91 \h </w:instrText>
            </w:r>
            <w:r>
              <w:rPr>
                <w:noProof/>
              </w:rPr>
            </w:r>
          </w:ins>
          <w:r>
            <w:rPr>
              <w:noProof/>
            </w:rPr>
            <w:fldChar w:fldCharType="separate"/>
          </w:r>
          <w:ins w:id="76" w:author="Kateřina Rulfová" w:date="2025-04-30T22:12:00Z" w16du:dateUtc="2025-04-30T20:12:00Z">
            <w:r>
              <w:rPr>
                <w:noProof/>
              </w:rPr>
              <w:t>21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004B59AC" w14:textId="512C3153" w:rsidR="00813E9B" w:rsidRDefault="00813E9B">
          <w:pPr>
            <w:pStyle w:val="Obsah3"/>
            <w:rPr>
              <w:ins w:id="77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78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92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3.1.1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Manuální anotace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92 \h </w:instrText>
            </w:r>
            <w:r>
              <w:rPr>
                <w:noProof/>
              </w:rPr>
            </w:r>
          </w:ins>
          <w:r>
            <w:rPr>
              <w:noProof/>
            </w:rPr>
            <w:fldChar w:fldCharType="separate"/>
          </w:r>
          <w:ins w:id="79" w:author="Kateřina Rulfová" w:date="2025-04-30T22:12:00Z" w16du:dateUtc="2025-04-30T20:12:00Z">
            <w:r>
              <w:rPr>
                <w:noProof/>
              </w:rPr>
              <w:t>22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65BBD362" w14:textId="1100F2DD" w:rsidR="00813E9B" w:rsidRDefault="00813E9B">
          <w:pPr>
            <w:pStyle w:val="Obsah3"/>
            <w:rPr>
              <w:ins w:id="80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81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93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3.1.2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Semi-automatické anotace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93 \h </w:instrText>
            </w:r>
            <w:r>
              <w:rPr>
                <w:noProof/>
              </w:rPr>
            </w:r>
          </w:ins>
          <w:r>
            <w:rPr>
              <w:noProof/>
            </w:rPr>
            <w:fldChar w:fldCharType="separate"/>
          </w:r>
          <w:ins w:id="82" w:author="Kateřina Rulfová" w:date="2025-04-30T22:12:00Z" w16du:dateUtc="2025-04-30T20:12:00Z">
            <w:r>
              <w:rPr>
                <w:noProof/>
              </w:rPr>
              <w:t>22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71A93467" w14:textId="15245FD3" w:rsidR="00813E9B" w:rsidRDefault="00813E9B">
          <w:pPr>
            <w:pStyle w:val="Obsah3"/>
            <w:rPr>
              <w:ins w:id="83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84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94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3.1.3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Rozložení datasetu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94 \h </w:instrText>
            </w:r>
            <w:r>
              <w:rPr>
                <w:noProof/>
              </w:rPr>
            </w:r>
          </w:ins>
          <w:r>
            <w:rPr>
              <w:noProof/>
            </w:rPr>
            <w:fldChar w:fldCharType="separate"/>
          </w:r>
          <w:ins w:id="85" w:author="Kateřina Rulfová" w:date="2025-04-30T22:12:00Z" w16du:dateUtc="2025-04-30T20:12:00Z">
            <w:r>
              <w:rPr>
                <w:noProof/>
              </w:rPr>
              <w:t>23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034C5340" w14:textId="6F0879D3" w:rsidR="00813E9B" w:rsidRDefault="00813E9B">
          <w:pPr>
            <w:pStyle w:val="Obsah3"/>
            <w:rPr>
              <w:ins w:id="86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87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95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3.1.4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Křížová validace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95 \h </w:instrText>
            </w:r>
            <w:r>
              <w:rPr>
                <w:noProof/>
              </w:rPr>
            </w:r>
          </w:ins>
          <w:r>
            <w:rPr>
              <w:noProof/>
            </w:rPr>
            <w:fldChar w:fldCharType="separate"/>
          </w:r>
          <w:ins w:id="88" w:author="Kateřina Rulfová" w:date="2025-04-30T22:12:00Z" w16du:dateUtc="2025-04-30T20:12:00Z">
            <w:r>
              <w:rPr>
                <w:noProof/>
              </w:rPr>
              <w:t>24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22226D3B" w14:textId="2D89FAE1" w:rsidR="00813E9B" w:rsidRDefault="00813E9B">
          <w:pPr>
            <w:pStyle w:val="Obsah2"/>
            <w:rPr>
              <w:ins w:id="89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90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96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3.2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Trénování modelu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96 \h </w:instrText>
            </w:r>
            <w:r>
              <w:rPr>
                <w:noProof/>
              </w:rPr>
            </w:r>
          </w:ins>
          <w:r>
            <w:rPr>
              <w:noProof/>
            </w:rPr>
            <w:fldChar w:fldCharType="separate"/>
          </w:r>
          <w:ins w:id="91" w:author="Kateřina Rulfová" w:date="2025-04-30T22:12:00Z" w16du:dateUtc="2025-04-30T20:12:00Z">
            <w:r>
              <w:rPr>
                <w:noProof/>
              </w:rPr>
              <w:t>25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1DC54602" w14:textId="20D3D3F8" w:rsidR="00813E9B" w:rsidRDefault="00813E9B">
          <w:pPr>
            <w:pStyle w:val="Obsah3"/>
            <w:rPr>
              <w:ins w:id="92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93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97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3.2.1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Počet epoch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97 \h </w:instrText>
            </w:r>
            <w:r>
              <w:rPr>
                <w:noProof/>
              </w:rPr>
            </w:r>
          </w:ins>
          <w:r>
            <w:rPr>
              <w:noProof/>
            </w:rPr>
            <w:fldChar w:fldCharType="separate"/>
          </w:r>
          <w:ins w:id="94" w:author="Kateřina Rulfová" w:date="2025-04-30T22:12:00Z" w16du:dateUtc="2025-04-30T20:12:00Z">
            <w:r>
              <w:rPr>
                <w:noProof/>
              </w:rPr>
              <w:t>25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341B6F7A" w14:textId="519C5C13" w:rsidR="00813E9B" w:rsidRDefault="00813E9B">
          <w:pPr>
            <w:pStyle w:val="Obsah3"/>
            <w:rPr>
              <w:ins w:id="95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96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98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3.2.2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Patience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98 \h </w:instrText>
            </w:r>
            <w:r>
              <w:rPr>
                <w:noProof/>
              </w:rPr>
            </w:r>
          </w:ins>
          <w:r>
            <w:rPr>
              <w:noProof/>
            </w:rPr>
            <w:fldChar w:fldCharType="separate"/>
          </w:r>
          <w:ins w:id="97" w:author="Kateřina Rulfová" w:date="2025-04-30T22:12:00Z" w16du:dateUtc="2025-04-30T20:12:00Z">
            <w:r>
              <w:rPr>
                <w:noProof/>
              </w:rPr>
              <w:t>26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1B90705E" w14:textId="030DD327" w:rsidR="00813E9B" w:rsidRDefault="00813E9B">
          <w:pPr>
            <w:pStyle w:val="Obsah3"/>
            <w:rPr>
              <w:ins w:id="98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99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lastRenderedPageBreak/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99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3.2.3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Optimalizační algoritmus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99 \h </w:instrText>
            </w:r>
            <w:r>
              <w:rPr>
                <w:noProof/>
              </w:rPr>
            </w:r>
          </w:ins>
          <w:r>
            <w:rPr>
              <w:noProof/>
            </w:rPr>
            <w:fldChar w:fldCharType="separate"/>
          </w:r>
          <w:ins w:id="100" w:author="Kateřina Rulfová" w:date="2025-04-30T22:12:00Z" w16du:dateUtc="2025-04-30T20:12:00Z">
            <w:r>
              <w:rPr>
                <w:noProof/>
              </w:rPr>
              <w:t>26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0F337FD9" w14:textId="1698D6BC" w:rsidR="00813E9B" w:rsidRDefault="00813E9B">
          <w:pPr>
            <w:pStyle w:val="Obsah3"/>
            <w:rPr>
              <w:ins w:id="101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02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600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3.2.4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Rychlost učení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600 \h </w:instrText>
            </w:r>
            <w:r>
              <w:rPr>
                <w:noProof/>
              </w:rPr>
            </w:r>
          </w:ins>
          <w:r>
            <w:rPr>
              <w:noProof/>
            </w:rPr>
            <w:fldChar w:fldCharType="separate"/>
          </w:r>
          <w:ins w:id="103" w:author="Kateřina Rulfová" w:date="2025-04-30T22:12:00Z" w16du:dateUtc="2025-04-30T20:12:00Z">
            <w:r>
              <w:rPr>
                <w:noProof/>
              </w:rPr>
              <w:t>26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45BC5610" w14:textId="450AE118" w:rsidR="00813E9B" w:rsidRDefault="00813E9B">
          <w:pPr>
            <w:pStyle w:val="Obsah3"/>
            <w:rPr>
              <w:ins w:id="104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05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601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3.2.5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Batch size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601 \h </w:instrText>
            </w:r>
            <w:r>
              <w:rPr>
                <w:noProof/>
              </w:rPr>
            </w:r>
          </w:ins>
          <w:r>
            <w:rPr>
              <w:noProof/>
            </w:rPr>
            <w:fldChar w:fldCharType="separate"/>
          </w:r>
          <w:ins w:id="106" w:author="Kateřina Rulfová" w:date="2025-04-30T22:12:00Z" w16du:dateUtc="2025-04-30T20:12:00Z">
            <w:r>
              <w:rPr>
                <w:noProof/>
              </w:rPr>
              <w:t>26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653E806C" w14:textId="3DDD7021" w:rsidR="00813E9B" w:rsidRDefault="00813E9B">
          <w:pPr>
            <w:pStyle w:val="Obsah3"/>
            <w:rPr>
              <w:ins w:id="107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08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602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3.2.6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Augmentace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602 \h </w:instrText>
            </w:r>
            <w:r>
              <w:rPr>
                <w:noProof/>
              </w:rPr>
            </w:r>
          </w:ins>
          <w:r>
            <w:rPr>
              <w:noProof/>
            </w:rPr>
            <w:fldChar w:fldCharType="separate"/>
          </w:r>
          <w:ins w:id="109" w:author="Kateřina Rulfová" w:date="2025-04-30T22:12:00Z" w16du:dateUtc="2025-04-30T20:12:00Z">
            <w:r>
              <w:rPr>
                <w:noProof/>
              </w:rPr>
              <w:t>27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29D19C8E" w14:textId="4990E427" w:rsidR="00813E9B" w:rsidRDefault="00813E9B">
          <w:pPr>
            <w:pStyle w:val="Obsah3"/>
            <w:rPr>
              <w:ins w:id="110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11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603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3.2.7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Testování velikostí YOLO modelů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603 \h </w:instrText>
            </w:r>
            <w:r>
              <w:rPr>
                <w:noProof/>
              </w:rPr>
            </w:r>
          </w:ins>
          <w:r>
            <w:rPr>
              <w:noProof/>
            </w:rPr>
            <w:fldChar w:fldCharType="separate"/>
          </w:r>
          <w:ins w:id="112" w:author="Kateřina Rulfová" w:date="2025-04-30T22:12:00Z" w16du:dateUtc="2025-04-30T20:12:00Z">
            <w:r>
              <w:rPr>
                <w:noProof/>
              </w:rPr>
              <w:t>27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696FCDF2" w14:textId="6DCD697D" w:rsidR="00813E9B" w:rsidRDefault="00813E9B">
          <w:pPr>
            <w:pStyle w:val="Obsah3"/>
            <w:rPr>
              <w:ins w:id="113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14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604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3.2.8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Volba optimalizačního algoritmu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604 \h </w:instrText>
            </w:r>
            <w:r>
              <w:rPr>
                <w:noProof/>
              </w:rPr>
            </w:r>
          </w:ins>
          <w:r>
            <w:rPr>
              <w:noProof/>
            </w:rPr>
            <w:fldChar w:fldCharType="separate"/>
          </w:r>
          <w:ins w:id="115" w:author="Kateřina Rulfová" w:date="2025-04-30T22:12:00Z" w16du:dateUtc="2025-04-30T20:12:00Z">
            <w:r>
              <w:rPr>
                <w:noProof/>
              </w:rPr>
              <w:t>28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013CBF5E" w14:textId="26F26B47" w:rsidR="00813E9B" w:rsidRDefault="00813E9B">
          <w:pPr>
            <w:pStyle w:val="Obsah3"/>
            <w:rPr>
              <w:ins w:id="116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17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606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3.2.9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Testování hyperparametrů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606 \h </w:instrText>
            </w:r>
            <w:r>
              <w:rPr>
                <w:noProof/>
              </w:rPr>
            </w:r>
          </w:ins>
          <w:r>
            <w:rPr>
              <w:noProof/>
            </w:rPr>
            <w:fldChar w:fldCharType="separate"/>
          </w:r>
          <w:ins w:id="118" w:author="Kateřina Rulfová" w:date="2025-04-30T22:12:00Z" w16du:dateUtc="2025-04-30T20:12:00Z">
            <w:r>
              <w:rPr>
                <w:noProof/>
              </w:rPr>
              <w:t>29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128635B2" w14:textId="36891FCC" w:rsidR="00813E9B" w:rsidRDefault="00813E9B">
          <w:pPr>
            <w:pStyle w:val="Obsah1"/>
            <w:rPr>
              <w:ins w:id="119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20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607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VÝSLEDKY A DISKUSE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607 \h </w:instrText>
            </w:r>
            <w:r>
              <w:rPr>
                <w:noProof/>
              </w:rPr>
            </w:r>
          </w:ins>
          <w:r>
            <w:rPr>
              <w:noProof/>
            </w:rPr>
            <w:fldChar w:fldCharType="separate"/>
          </w:r>
          <w:ins w:id="121" w:author="Kateřina Rulfová" w:date="2025-04-30T22:12:00Z" w16du:dateUtc="2025-04-30T20:12:00Z">
            <w:r>
              <w:rPr>
                <w:noProof/>
              </w:rPr>
              <w:t>32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41C69826" w14:textId="3567F849" w:rsidR="00813E9B" w:rsidRDefault="00813E9B">
          <w:pPr>
            <w:pStyle w:val="Obsah1"/>
            <w:rPr>
              <w:ins w:id="122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23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608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4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608 \h </w:instrText>
            </w:r>
            <w:r>
              <w:rPr>
                <w:noProof/>
              </w:rPr>
            </w:r>
          </w:ins>
          <w:r>
            <w:rPr>
              <w:noProof/>
            </w:rPr>
            <w:fldChar w:fldCharType="separate"/>
          </w:r>
          <w:ins w:id="124" w:author="Kateřina Rulfová" w:date="2025-04-30T22:12:00Z" w16du:dateUtc="2025-04-30T20:12:00Z">
            <w:r>
              <w:rPr>
                <w:noProof/>
              </w:rPr>
              <w:t>32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7AC7CEC4" w14:textId="3B4AEC41" w:rsidR="00813E9B" w:rsidRDefault="00813E9B">
          <w:pPr>
            <w:pStyle w:val="Obsah1"/>
            <w:tabs>
              <w:tab w:val="left" w:pos="510"/>
            </w:tabs>
            <w:rPr>
              <w:ins w:id="125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26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609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6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ZÁVĚR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609 \h </w:instrText>
            </w:r>
            <w:r>
              <w:rPr>
                <w:noProof/>
              </w:rPr>
            </w:r>
          </w:ins>
          <w:r>
            <w:rPr>
              <w:noProof/>
            </w:rPr>
            <w:fldChar w:fldCharType="separate"/>
          </w:r>
          <w:ins w:id="127" w:author="Kateřina Rulfová" w:date="2025-04-30T22:12:00Z" w16du:dateUtc="2025-04-30T20:12:00Z">
            <w:r>
              <w:rPr>
                <w:noProof/>
              </w:rPr>
              <w:t>33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5E543F5F" w14:textId="31303F1F" w:rsidR="00813E9B" w:rsidRDefault="00813E9B">
          <w:pPr>
            <w:pStyle w:val="Obsah1"/>
            <w:rPr>
              <w:ins w:id="128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29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610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LITERATURA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610 \h </w:instrText>
            </w:r>
            <w:r>
              <w:rPr>
                <w:noProof/>
              </w:rPr>
            </w:r>
          </w:ins>
          <w:r>
            <w:rPr>
              <w:noProof/>
            </w:rPr>
            <w:fldChar w:fldCharType="separate"/>
          </w:r>
          <w:ins w:id="130" w:author="Kateřina Rulfová" w:date="2025-04-30T22:12:00Z" w16du:dateUtc="2025-04-30T20:12:00Z">
            <w:r>
              <w:rPr>
                <w:noProof/>
              </w:rPr>
              <w:t>34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21D789C6" w14:textId="610FF740" w:rsidR="00563E42" w:rsidDel="007B691D" w:rsidRDefault="00563E42">
          <w:pPr>
            <w:pStyle w:val="Obsah1"/>
            <w:rPr>
              <w:ins w:id="131" w:author="Ingr Jiri [2]" w:date="2025-04-30T09:42:00Z" w16du:dateUtc="2025-04-30T07:42:00Z"/>
              <w:del w:id="132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33" w:author="Ingr Jiri [2]" w:date="2025-04-30T09:42:00Z" w16du:dateUtc="2025-04-30T07:42:00Z">
            <w:del w:id="134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SOUHRN</w:delText>
              </w:r>
              <w:r w:rsidDel="007B691D">
                <w:rPr>
                  <w:noProof/>
                </w:rPr>
                <w:tab/>
                <w:delText>1</w:delText>
              </w:r>
            </w:del>
          </w:ins>
        </w:p>
        <w:p w14:paraId="64CD2EF8" w14:textId="47143B6A" w:rsidR="00563E42" w:rsidDel="007B691D" w:rsidRDefault="00563E42">
          <w:pPr>
            <w:pStyle w:val="Obsah1"/>
            <w:rPr>
              <w:ins w:id="135" w:author="Ingr Jiri [2]" w:date="2025-04-30T09:42:00Z" w16du:dateUtc="2025-04-30T07:42:00Z"/>
              <w:del w:id="136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37" w:author="Ingr Jiri [2]" w:date="2025-04-30T09:42:00Z" w16du:dateUtc="2025-04-30T07:42:00Z">
            <w:del w:id="138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SUMMARY</w:delText>
              </w:r>
              <w:r w:rsidDel="007B691D">
                <w:rPr>
                  <w:noProof/>
                </w:rPr>
                <w:tab/>
                <w:delText>1</w:delText>
              </w:r>
            </w:del>
          </w:ins>
        </w:p>
        <w:p w14:paraId="2E8FC938" w14:textId="34DFA942" w:rsidR="00563E42" w:rsidDel="007B691D" w:rsidRDefault="00563E42">
          <w:pPr>
            <w:pStyle w:val="Obsah1"/>
            <w:rPr>
              <w:ins w:id="139" w:author="Ingr Jiri [2]" w:date="2025-04-30T09:42:00Z" w16du:dateUtc="2025-04-30T07:42:00Z"/>
              <w:del w:id="140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41" w:author="Ingr Jiri [2]" w:date="2025-04-30T09:42:00Z" w16du:dateUtc="2025-04-30T07:42:00Z">
            <w:del w:id="142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PODĚKOVÁNÍ</w:delText>
              </w:r>
              <w:r w:rsidDel="007B691D">
                <w:rPr>
                  <w:noProof/>
                </w:rPr>
                <w:tab/>
                <w:delText>2</w:delText>
              </w:r>
            </w:del>
          </w:ins>
        </w:p>
        <w:p w14:paraId="5D273D1D" w14:textId="5C2E7894" w:rsidR="00563E42" w:rsidDel="007B691D" w:rsidRDefault="00563E42">
          <w:pPr>
            <w:pStyle w:val="Obsah1"/>
            <w:rPr>
              <w:ins w:id="143" w:author="Ingr Jiri [2]" w:date="2025-04-30T09:42:00Z" w16du:dateUtc="2025-04-30T07:42:00Z"/>
              <w:del w:id="144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45" w:author="Ingr Jiri [2]" w:date="2025-04-30T09:42:00Z" w16du:dateUtc="2025-04-30T07:42:00Z">
            <w:del w:id="146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OBSAH</w:delText>
              </w:r>
              <w:r w:rsidDel="007B691D">
                <w:rPr>
                  <w:noProof/>
                </w:rPr>
                <w:tab/>
                <w:delText>3</w:delText>
              </w:r>
            </w:del>
          </w:ins>
        </w:p>
        <w:p w14:paraId="45605E39" w14:textId="4F6EA58F" w:rsidR="00563E42" w:rsidDel="007B691D" w:rsidRDefault="00563E42">
          <w:pPr>
            <w:pStyle w:val="Obsah1"/>
            <w:tabs>
              <w:tab w:val="left" w:pos="510"/>
            </w:tabs>
            <w:rPr>
              <w:ins w:id="147" w:author="Ingr Jiri [2]" w:date="2025-04-30T09:42:00Z" w16du:dateUtc="2025-04-30T07:42:00Z"/>
              <w:del w:id="148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49" w:author="Ingr Jiri [2]" w:date="2025-04-30T09:42:00Z" w16du:dateUtc="2025-04-30T07:42:00Z">
            <w:del w:id="150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1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ÚVOD</w:delText>
              </w:r>
              <w:r w:rsidDel="007B691D">
                <w:rPr>
                  <w:noProof/>
                </w:rPr>
                <w:tab/>
                <w:delText>5</w:delText>
              </w:r>
            </w:del>
          </w:ins>
        </w:p>
        <w:p w14:paraId="1D0B7EA3" w14:textId="642176F2" w:rsidR="00563E42" w:rsidDel="007B691D" w:rsidRDefault="00563E42">
          <w:pPr>
            <w:pStyle w:val="Obsah1"/>
            <w:tabs>
              <w:tab w:val="left" w:pos="510"/>
            </w:tabs>
            <w:rPr>
              <w:ins w:id="151" w:author="Ingr Jiri [2]" w:date="2025-04-30T09:42:00Z" w16du:dateUtc="2025-04-30T07:42:00Z"/>
              <w:del w:id="152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53" w:author="Ingr Jiri [2]" w:date="2025-04-30T09:42:00Z" w16du:dateUtc="2025-04-30T07:42:00Z">
            <w:del w:id="154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2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LITERÁRNÍ ČÁST</w:delText>
              </w:r>
              <w:r w:rsidDel="007B691D">
                <w:rPr>
                  <w:noProof/>
                </w:rPr>
                <w:tab/>
                <w:delText>6</w:delText>
              </w:r>
            </w:del>
          </w:ins>
        </w:p>
        <w:p w14:paraId="5D05E318" w14:textId="44751F15" w:rsidR="00563E42" w:rsidDel="007B691D" w:rsidRDefault="00563E42">
          <w:pPr>
            <w:pStyle w:val="Obsah2"/>
            <w:rPr>
              <w:ins w:id="155" w:author="Ingr Jiri [2]" w:date="2025-04-30T09:42:00Z" w16du:dateUtc="2025-04-30T07:42:00Z"/>
              <w:del w:id="156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57" w:author="Ingr Jiri [2]" w:date="2025-04-30T09:42:00Z" w16du:dateUtc="2025-04-30T07:42:00Z">
            <w:del w:id="158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2.1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Detekce objektu pomocí umělé inteligence</w:delText>
              </w:r>
              <w:r w:rsidDel="007B691D">
                <w:rPr>
                  <w:noProof/>
                </w:rPr>
                <w:tab/>
                <w:delText>6</w:delText>
              </w:r>
            </w:del>
          </w:ins>
        </w:p>
        <w:p w14:paraId="45E5EC2E" w14:textId="65601254" w:rsidR="00563E42" w:rsidDel="007B691D" w:rsidRDefault="00563E42">
          <w:pPr>
            <w:pStyle w:val="Obsah3"/>
            <w:rPr>
              <w:ins w:id="159" w:author="Ingr Jiri [2]" w:date="2025-04-30T09:42:00Z" w16du:dateUtc="2025-04-30T07:42:00Z"/>
              <w:del w:id="160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61" w:author="Ingr Jiri [2]" w:date="2025-04-30T09:42:00Z" w16du:dateUtc="2025-04-30T07:42:00Z">
            <w:del w:id="162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2.1.1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Detekce objektu s využitím hlubokého učení</w:delText>
              </w:r>
              <w:r w:rsidDel="007B691D">
                <w:rPr>
                  <w:noProof/>
                </w:rPr>
                <w:tab/>
                <w:delText>6</w:delText>
              </w:r>
            </w:del>
          </w:ins>
        </w:p>
        <w:p w14:paraId="20A28019" w14:textId="4796C737" w:rsidR="00563E42" w:rsidDel="007B691D" w:rsidRDefault="00563E42">
          <w:pPr>
            <w:pStyle w:val="Obsah2"/>
            <w:rPr>
              <w:ins w:id="163" w:author="Ingr Jiri [2]" w:date="2025-04-30T09:42:00Z" w16du:dateUtc="2025-04-30T07:42:00Z"/>
              <w:del w:id="164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65" w:author="Ingr Jiri [2]" w:date="2025-04-30T09:42:00Z" w16du:dateUtc="2025-04-30T07:42:00Z">
            <w:del w:id="166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2.2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Umělé neuronové sítě</w:delText>
              </w:r>
              <w:r w:rsidDel="007B691D">
                <w:rPr>
                  <w:noProof/>
                </w:rPr>
                <w:tab/>
                <w:delText>7</w:delText>
              </w:r>
            </w:del>
          </w:ins>
        </w:p>
        <w:p w14:paraId="1518FB54" w14:textId="6C753529" w:rsidR="00563E42" w:rsidDel="007B691D" w:rsidRDefault="00563E42">
          <w:pPr>
            <w:pStyle w:val="Obsah2"/>
            <w:rPr>
              <w:ins w:id="167" w:author="Ingr Jiri [2]" w:date="2025-04-30T09:42:00Z" w16du:dateUtc="2025-04-30T07:42:00Z"/>
              <w:del w:id="168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69" w:author="Ingr Jiri [2]" w:date="2025-04-30T09:42:00Z" w16du:dateUtc="2025-04-30T07:42:00Z">
            <w:del w:id="170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2.3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Konvoluční neuronové sítě</w:delText>
              </w:r>
              <w:r w:rsidDel="007B691D">
                <w:rPr>
                  <w:noProof/>
                </w:rPr>
                <w:tab/>
                <w:delText>8</w:delText>
              </w:r>
            </w:del>
          </w:ins>
        </w:p>
        <w:p w14:paraId="7A6E7A7D" w14:textId="175DF61E" w:rsidR="00563E42" w:rsidDel="007B691D" w:rsidRDefault="00563E42">
          <w:pPr>
            <w:pStyle w:val="Obsah2"/>
            <w:rPr>
              <w:ins w:id="171" w:author="Ingr Jiri [2]" w:date="2025-04-30T09:42:00Z" w16du:dateUtc="2025-04-30T07:42:00Z"/>
              <w:del w:id="172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73" w:author="Ingr Jiri [2]" w:date="2025-04-30T09:42:00Z" w16du:dateUtc="2025-04-30T07:42:00Z">
            <w:del w:id="174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2.4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Two-stage detektory</w:delText>
              </w:r>
              <w:r w:rsidDel="007B691D">
                <w:rPr>
                  <w:noProof/>
                </w:rPr>
                <w:tab/>
                <w:delText>11</w:delText>
              </w:r>
            </w:del>
          </w:ins>
        </w:p>
        <w:p w14:paraId="7B5DF75B" w14:textId="3AC7149F" w:rsidR="00563E42" w:rsidDel="007B691D" w:rsidRDefault="00563E42">
          <w:pPr>
            <w:pStyle w:val="Obsah3"/>
            <w:rPr>
              <w:ins w:id="175" w:author="Ingr Jiri [2]" w:date="2025-04-30T09:42:00Z" w16du:dateUtc="2025-04-30T07:42:00Z"/>
              <w:del w:id="176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77" w:author="Ingr Jiri [2]" w:date="2025-04-30T09:42:00Z" w16du:dateUtc="2025-04-30T07:42:00Z">
            <w:del w:id="178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2.4.1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Region-based convolutional neural network (R-CNN)</w:delText>
              </w:r>
              <w:r w:rsidDel="007B691D">
                <w:rPr>
                  <w:noProof/>
                </w:rPr>
                <w:tab/>
                <w:delText>11</w:delText>
              </w:r>
            </w:del>
          </w:ins>
        </w:p>
        <w:p w14:paraId="5EE75844" w14:textId="3CDE1677" w:rsidR="00563E42" w:rsidDel="007B691D" w:rsidRDefault="00563E42">
          <w:pPr>
            <w:pStyle w:val="Obsah3"/>
            <w:rPr>
              <w:ins w:id="179" w:author="Ingr Jiri [2]" w:date="2025-04-30T09:42:00Z" w16du:dateUtc="2025-04-30T07:42:00Z"/>
              <w:del w:id="180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81" w:author="Ingr Jiri [2]" w:date="2025-04-30T09:42:00Z" w16du:dateUtc="2025-04-30T07:42:00Z">
            <w:del w:id="182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2.4.2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Fast R-CNN</w:delText>
              </w:r>
              <w:r w:rsidDel="007B691D">
                <w:rPr>
                  <w:noProof/>
                </w:rPr>
                <w:tab/>
                <w:delText>12</w:delText>
              </w:r>
            </w:del>
          </w:ins>
        </w:p>
        <w:p w14:paraId="6C320C6E" w14:textId="1E1D9EDD" w:rsidR="00563E42" w:rsidDel="007B691D" w:rsidRDefault="00563E42">
          <w:pPr>
            <w:pStyle w:val="Obsah3"/>
            <w:rPr>
              <w:ins w:id="183" w:author="Ingr Jiri [2]" w:date="2025-04-30T09:42:00Z" w16du:dateUtc="2025-04-30T07:42:00Z"/>
              <w:del w:id="184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85" w:author="Ingr Jiri [2]" w:date="2025-04-30T09:42:00Z" w16du:dateUtc="2025-04-30T07:42:00Z">
            <w:del w:id="186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2.4.3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Faster R-CNN</w:delText>
              </w:r>
              <w:r w:rsidDel="007B691D">
                <w:rPr>
                  <w:noProof/>
                </w:rPr>
                <w:tab/>
                <w:delText>12</w:delText>
              </w:r>
            </w:del>
          </w:ins>
        </w:p>
        <w:p w14:paraId="5713CF19" w14:textId="36282875" w:rsidR="00563E42" w:rsidDel="007B691D" w:rsidRDefault="00563E42">
          <w:pPr>
            <w:pStyle w:val="Obsah2"/>
            <w:rPr>
              <w:ins w:id="187" w:author="Ingr Jiri [2]" w:date="2025-04-30T09:42:00Z" w16du:dateUtc="2025-04-30T07:42:00Z"/>
              <w:del w:id="188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89" w:author="Ingr Jiri [2]" w:date="2025-04-30T09:42:00Z" w16du:dateUtc="2025-04-30T07:42:00Z">
            <w:del w:id="190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2.5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One-stage detektory</w:delText>
              </w:r>
              <w:r w:rsidDel="007B691D">
                <w:rPr>
                  <w:noProof/>
                </w:rPr>
                <w:tab/>
                <w:delText>12</w:delText>
              </w:r>
            </w:del>
          </w:ins>
        </w:p>
        <w:p w14:paraId="2DFCC4BB" w14:textId="28153DFF" w:rsidR="00563E42" w:rsidDel="007B691D" w:rsidRDefault="00563E42">
          <w:pPr>
            <w:pStyle w:val="Obsah3"/>
            <w:rPr>
              <w:ins w:id="191" w:author="Ingr Jiri [2]" w:date="2025-04-30T09:42:00Z" w16du:dateUtc="2025-04-30T07:42:00Z"/>
              <w:del w:id="192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93" w:author="Ingr Jiri [2]" w:date="2025-04-30T09:42:00Z" w16du:dateUtc="2025-04-30T07:42:00Z">
            <w:del w:id="194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2.5.1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Single Shot Multibox Detector  (SSD)</w:delText>
              </w:r>
              <w:r w:rsidDel="007B691D">
                <w:rPr>
                  <w:noProof/>
                </w:rPr>
                <w:tab/>
                <w:delText>13</w:delText>
              </w:r>
            </w:del>
          </w:ins>
        </w:p>
        <w:p w14:paraId="5513FAD2" w14:textId="0A186958" w:rsidR="00563E42" w:rsidDel="007B691D" w:rsidRDefault="00563E42">
          <w:pPr>
            <w:pStyle w:val="Obsah2"/>
            <w:rPr>
              <w:ins w:id="195" w:author="Ingr Jiri [2]" w:date="2025-04-30T09:42:00Z" w16du:dateUtc="2025-04-30T07:42:00Z"/>
              <w:del w:id="196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97" w:author="Ingr Jiri [2]" w:date="2025-04-30T09:42:00Z" w16du:dateUtc="2025-04-30T07:42:00Z">
            <w:del w:id="198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2.6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You Only Look Once (YOLO)</w:delText>
              </w:r>
              <w:r w:rsidDel="007B691D">
                <w:rPr>
                  <w:noProof/>
                </w:rPr>
                <w:tab/>
                <w:delText>13</w:delText>
              </w:r>
            </w:del>
          </w:ins>
        </w:p>
        <w:p w14:paraId="7A8A2FAA" w14:textId="0ECCFBA8" w:rsidR="00563E42" w:rsidDel="007B691D" w:rsidRDefault="00563E42">
          <w:pPr>
            <w:pStyle w:val="Obsah3"/>
            <w:rPr>
              <w:ins w:id="199" w:author="Ingr Jiri [2]" w:date="2025-04-30T09:42:00Z" w16du:dateUtc="2025-04-30T07:42:00Z"/>
              <w:del w:id="200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01" w:author="Ingr Jiri [2]" w:date="2025-04-30T09:42:00Z" w16du:dateUtc="2025-04-30T07:42:00Z">
            <w:del w:id="202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2.6.1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Algoritmus YOLO</w:delText>
              </w:r>
              <w:r w:rsidDel="007B691D">
                <w:rPr>
                  <w:noProof/>
                </w:rPr>
                <w:tab/>
                <w:delText>14</w:delText>
              </w:r>
            </w:del>
          </w:ins>
        </w:p>
        <w:p w14:paraId="225383BF" w14:textId="05F10605" w:rsidR="00563E42" w:rsidDel="007B691D" w:rsidRDefault="00563E42">
          <w:pPr>
            <w:pStyle w:val="Obsah3"/>
            <w:rPr>
              <w:ins w:id="203" w:author="Ingr Jiri [2]" w:date="2025-04-30T09:42:00Z" w16du:dateUtc="2025-04-30T07:42:00Z"/>
              <w:del w:id="204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05" w:author="Ingr Jiri [2]" w:date="2025-04-30T09:42:00Z" w16du:dateUtc="2025-04-30T07:42:00Z">
            <w:del w:id="206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2.6.2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Vývoj YOLO</w:delText>
              </w:r>
              <w:r w:rsidDel="007B691D">
                <w:rPr>
                  <w:noProof/>
                </w:rPr>
                <w:tab/>
                <w:delText>16</w:delText>
              </w:r>
            </w:del>
          </w:ins>
        </w:p>
        <w:p w14:paraId="78F1FAF1" w14:textId="5584718D" w:rsidR="00563E42" w:rsidDel="007B691D" w:rsidRDefault="00563E42">
          <w:pPr>
            <w:pStyle w:val="Obsah3"/>
            <w:rPr>
              <w:ins w:id="207" w:author="Ingr Jiri [2]" w:date="2025-04-30T09:42:00Z" w16du:dateUtc="2025-04-30T07:42:00Z"/>
              <w:del w:id="208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09" w:author="Ingr Jiri [2]" w:date="2025-04-30T09:42:00Z" w16du:dateUtc="2025-04-30T07:42:00Z">
            <w:del w:id="210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2.6.3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Velikosti YOLO</w:delText>
              </w:r>
              <w:r w:rsidDel="007B691D">
                <w:rPr>
                  <w:noProof/>
                </w:rPr>
                <w:tab/>
                <w:delText>18</w:delText>
              </w:r>
            </w:del>
          </w:ins>
        </w:p>
        <w:p w14:paraId="7634F778" w14:textId="404E7542" w:rsidR="00563E42" w:rsidDel="007B691D" w:rsidRDefault="00563E42">
          <w:pPr>
            <w:pStyle w:val="Obsah3"/>
            <w:rPr>
              <w:ins w:id="211" w:author="Ingr Jiri [2]" w:date="2025-04-30T09:42:00Z" w16du:dateUtc="2025-04-30T07:42:00Z"/>
              <w:del w:id="212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13" w:author="Ingr Jiri [2]" w:date="2025-04-30T09:42:00Z" w16du:dateUtc="2025-04-30T07:42:00Z">
            <w:del w:id="214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2.6.4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Výstup YOLO algoritmu</w:delText>
              </w:r>
              <w:r w:rsidDel="007B691D">
                <w:rPr>
                  <w:noProof/>
                </w:rPr>
                <w:tab/>
                <w:delText>19</w:delText>
              </w:r>
            </w:del>
          </w:ins>
        </w:p>
        <w:p w14:paraId="6906A39D" w14:textId="216D684A" w:rsidR="00563E42" w:rsidDel="007B691D" w:rsidRDefault="00563E42">
          <w:pPr>
            <w:pStyle w:val="Obsah2"/>
            <w:rPr>
              <w:ins w:id="215" w:author="Ingr Jiri [2]" w:date="2025-04-30T09:42:00Z" w16du:dateUtc="2025-04-30T07:42:00Z"/>
              <w:del w:id="216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17" w:author="Ingr Jiri [2]" w:date="2025-04-30T09:42:00Z" w16du:dateUtc="2025-04-30T07:42:00Z">
            <w:del w:id="218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2.7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Srovnání one-stage vs. two-stage algortimů</w:delText>
              </w:r>
              <w:r w:rsidDel="007B691D">
                <w:rPr>
                  <w:noProof/>
                </w:rPr>
                <w:tab/>
                <w:delText>20</w:delText>
              </w:r>
            </w:del>
          </w:ins>
        </w:p>
        <w:p w14:paraId="3EBFA2F7" w14:textId="6AD51F1F" w:rsidR="00563E42" w:rsidDel="007B691D" w:rsidRDefault="00563E42">
          <w:pPr>
            <w:pStyle w:val="Obsah1"/>
            <w:tabs>
              <w:tab w:val="left" w:pos="510"/>
            </w:tabs>
            <w:rPr>
              <w:ins w:id="219" w:author="Ingr Jiri [2]" w:date="2025-04-30T09:42:00Z" w16du:dateUtc="2025-04-30T07:42:00Z"/>
              <w:del w:id="220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21" w:author="Ingr Jiri [2]" w:date="2025-04-30T09:42:00Z" w16du:dateUtc="2025-04-30T07:42:00Z">
            <w:del w:id="222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3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EXPERIMENTÁLNÍ ČÁST</w:delText>
              </w:r>
              <w:r w:rsidDel="007B691D">
                <w:rPr>
                  <w:noProof/>
                </w:rPr>
                <w:tab/>
                <w:delText>21</w:delText>
              </w:r>
            </w:del>
          </w:ins>
        </w:p>
        <w:p w14:paraId="58DBAAE8" w14:textId="625FB944" w:rsidR="00563E42" w:rsidDel="007B691D" w:rsidRDefault="00563E42">
          <w:pPr>
            <w:pStyle w:val="Obsah2"/>
            <w:rPr>
              <w:ins w:id="223" w:author="Ingr Jiri [2]" w:date="2025-04-30T09:42:00Z" w16du:dateUtc="2025-04-30T07:42:00Z"/>
              <w:del w:id="224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25" w:author="Ingr Jiri [2]" w:date="2025-04-30T09:42:00Z" w16du:dateUtc="2025-04-30T07:42:00Z">
            <w:del w:id="226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3.1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Dataset</w:delText>
              </w:r>
              <w:r w:rsidDel="007B691D">
                <w:rPr>
                  <w:noProof/>
                </w:rPr>
                <w:tab/>
                <w:delText>21</w:delText>
              </w:r>
            </w:del>
          </w:ins>
        </w:p>
        <w:p w14:paraId="7E386390" w14:textId="4C662BA2" w:rsidR="00563E42" w:rsidDel="007B691D" w:rsidRDefault="00563E42">
          <w:pPr>
            <w:pStyle w:val="Obsah3"/>
            <w:rPr>
              <w:ins w:id="227" w:author="Ingr Jiri [2]" w:date="2025-04-30T09:42:00Z" w16du:dateUtc="2025-04-30T07:42:00Z"/>
              <w:del w:id="228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29" w:author="Ingr Jiri [2]" w:date="2025-04-30T09:42:00Z" w16du:dateUtc="2025-04-30T07:42:00Z">
            <w:del w:id="230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3.1.1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Manuální anotace</w:delText>
              </w:r>
              <w:r w:rsidDel="007B691D">
                <w:rPr>
                  <w:noProof/>
                </w:rPr>
                <w:tab/>
                <w:delText>22</w:delText>
              </w:r>
            </w:del>
          </w:ins>
        </w:p>
        <w:p w14:paraId="545090FC" w14:textId="633F4F93" w:rsidR="00563E42" w:rsidDel="007B691D" w:rsidRDefault="00563E42">
          <w:pPr>
            <w:pStyle w:val="Obsah3"/>
            <w:rPr>
              <w:ins w:id="231" w:author="Ingr Jiri [2]" w:date="2025-04-30T09:42:00Z" w16du:dateUtc="2025-04-30T07:42:00Z"/>
              <w:del w:id="232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33" w:author="Ingr Jiri [2]" w:date="2025-04-30T09:42:00Z" w16du:dateUtc="2025-04-30T07:42:00Z">
            <w:del w:id="234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3.1.2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Semi-automatické anotace</w:delText>
              </w:r>
              <w:r w:rsidDel="007B691D">
                <w:rPr>
                  <w:noProof/>
                </w:rPr>
                <w:tab/>
                <w:delText>22</w:delText>
              </w:r>
            </w:del>
          </w:ins>
        </w:p>
        <w:p w14:paraId="31D6EF2F" w14:textId="5D0C80D7" w:rsidR="00563E42" w:rsidDel="007B691D" w:rsidRDefault="00563E42">
          <w:pPr>
            <w:pStyle w:val="Obsah3"/>
            <w:rPr>
              <w:ins w:id="235" w:author="Ingr Jiri [2]" w:date="2025-04-30T09:42:00Z" w16du:dateUtc="2025-04-30T07:42:00Z"/>
              <w:del w:id="236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37" w:author="Ingr Jiri [2]" w:date="2025-04-30T09:42:00Z" w16du:dateUtc="2025-04-30T07:42:00Z">
            <w:del w:id="238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3.1.3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Rozložení datasetu</w:delText>
              </w:r>
              <w:r w:rsidDel="007B691D">
                <w:rPr>
                  <w:noProof/>
                </w:rPr>
                <w:tab/>
                <w:delText>22</w:delText>
              </w:r>
            </w:del>
          </w:ins>
        </w:p>
        <w:p w14:paraId="1DA2BD89" w14:textId="32D208B6" w:rsidR="00563E42" w:rsidDel="007B691D" w:rsidRDefault="00563E42">
          <w:pPr>
            <w:pStyle w:val="Obsah3"/>
            <w:rPr>
              <w:ins w:id="239" w:author="Ingr Jiri [2]" w:date="2025-04-30T09:42:00Z" w16du:dateUtc="2025-04-30T07:42:00Z"/>
              <w:del w:id="240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41" w:author="Ingr Jiri [2]" w:date="2025-04-30T09:42:00Z" w16du:dateUtc="2025-04-30T07:42:00Z">
            <w:del w:id="242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3.1.4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Křížová validace</w:delText>
              </w:r>
              <w:r w:rsidDel="007B691D">
                <w:rPr>
                  <w:noProof/>
                </w:rPr>
                <w:tab/>
                <w:delText>24</w:delText>
              </w:r>
            </w:del>
          </w:ins>
        </w:p>
        <w:p w14:paraId="074DF3FC" w14:textId="61B7EA2A" w:rsidR="00563E42" w:rsidDel="007B691D" w:rsidRDefault="00563E42">
          <w:pPr>
            <w:pStyle w:val="Obsah2"/>
            <w:rPr>
              <w:ins w:id="243" w:author="Ingr Jiri [2]" w:date="2025-04-30T09:42:00Z" w16du:dateUtc="2025-04-30T07:42:00Z"/>
              <w:del w:id="244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45" w:author="Ingr Jiri [2]" w:date="2025-04-30T09:42:00Z" w16du:dateUtc="2025-04-30T07:42:00Z">
            <w:del w:id="246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3.2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Trénování modelu</w:delText>
              </w:r>
              <w:r w:rsidDel="007B691D">
                <w:rPr>
                  <w:noProof/>
                </w:rPr>
                <w:tab/>
                <w:delText>24</w:delText>
              </w:r>
            </w:del>
          </w:ins>
        </w:p>
        <w:p w14:paraId="5495BB66" w14:textId="3207A739" w:rsidR="00563E42" w:rsidDel="007B691D" w:rsidRDefault="00563E42">
          <w:pPr>
            <w:pStyle w:val="Obsah3"/>
            <w:rPr>
              <w:ins w:id="247" w:author="Ingr Jiri [2]" w:date="2025-04-30T09:42:00Z" w16du:dateUtc="2025-04-30T07:42:00Z"/>
              <w:del w:id="248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49" w:author="Ingr Jiri [2]" w:date="2025-04-30T09:42:00Z" w16du:dateUtc="2025-04-30T07:42:00Z">
            <w:del w:id="250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3.2.1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Počet epoch</w:delText>
              </w:r>
              <w:r w:rsidDel="007B691D">
                <w:rPr>
                  <w:noProof/>
                </w:rPr>
                <w:tab/>
                <w:delText>25</w:delText>
              </w:r>
            </w:del>
          </w:ins>
        </w:p>
        <w:p w14:paraId="0F432262" w14:textId="48701425" w:rsidR="00563E42" w:rsidDel="007B691D" w:rsidRDefault="00563E42">
          <w:pPr>
            <w:pStyle w:val="Obsah3"/>
            <w:rPr>
              <w:ins w:id="251" w:author="Ingr Jiri [2]" w:date="2025-04-30T09:42:00Z" w16du:dateUtc="2025-04-30T07:42:00Z"/>
              <w:del w:id="252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53" w:author="Ingr Jiri [2]" w:date="2025-04-30T09:42:00Z" w16du:dateUtc="2025-04-30T07:42:00Z">
            <w:del w:id="254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3.2.2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Patience</w:delText>
              </w:r>
              <w:r w:rsidDel="007B691D">
                <w:rPr>
                  <w:noProof/>
                </w:rPr>
                <w:tab/>
                <w:delText>25</w:delText>
              </w:r>
            </w:del>
          </w:ins>
        </w:p>
        <w:p w14:paraId="1D8AB36A" w14:textId="25EE8185" w:rsidR="00563E42" w:rsidDel="007B691D" w:rsidRDefault="00563E42">
          <w:pPr>
            <w:pStyle w:val="Obsah3"/>
            <w:rPr>
              <w:ins w:id="255" w:author="Ingr Jiri [2]" w:date="2025-04-30T09:42:00Z" w16du:dateUtc="2025-04-30T07:42:00Z"/>
              <w:del w:id="256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57" w:author="Ingr Jiri [2]" w:date="2025-04-30T09:42:00Z" w16du:dateUtc="2025-04-30T07:42:00Z">
            <w:del w:id="258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3.2.3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Rychlost učení</w:delText>
              </w:r>
              <w:r w:rsidDel="007B691D">
                <w:rPr>
                  <w:noProof/>
                </w:rPr>
                <w:tab/>
                <w:delText>25</w:delText>
              </w:r>
            </w:del>
          </w:ins>
        </w:p>
        <w:p w14:paraId="6D11AA9E" w14:textId="2B52B12B" w:rsidR="00563E42" w:rsidDel="007B691D" w:rsidRDefault="00563E42">
          <w:pPr>
            <w:pStyle w:val="Obsah3"/>
            <w:rPr>
              <w:ins w:id="259" w:author="Ingr Jiri [2]" w:date="2025-04-30T09:42:00Z" w16du:dateUtc="2025-04-30T07:42:00Z"/>
              <w:del w:id="260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61" w:author="Ingr Jiri [2]" w:date="2025-04-30T09:42:00Z" w16du:dateUtc="2025-04-30T07:42:00Z">
            <w:del w:id="262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3.2.4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Batch size</w:delText>
              </w:r>
              <w:r w:rsidDel="007B691D">
                <w:rPr>
                  <w:noProof/>
                </w:rPr>
                <w:tab/>
                <w:delText>25</w:delText>
              </w:r>
            </w:del>
          </w:ins>
        </w:p>
        <w:p w14:paraId="59CB69AE" w14:textId="42776079" w:rsidR="00563E42" w:rsidDel="007B691D" w:rsidRDefault="00563E42">
          <w:pPr>
            <w:pStyle w:val="Obsah3"/>
            <w:rPr>
              <w:ins w:id="263" w:author="Ingr Jiri [2]" w:date="2025-04-30T09:42:00Z" w16du:dateUtc="2025-04-30T07:42:00Z"/>
              <w:del w:id="264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65" w:author="Ingr Jiri [2]" w:date="2025-04-30T09:42:00Z" w16du:dateUtc="2025-04-30T07:42:00Z">
            <w:del w:id="266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3.2.5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Augmentace</w:delText>
              </w:r>
              <w:r w:rsidDel="007B691D">
                <w:rPr>
                  <w:noProof/>
                </w:rPr>
                <w:tab/>
                <w:delText>26</w:delText>
              </w:r>
            </w:del>
          </w:ins>
        </w:p>
        <w:p w14:paraId="6BA222D5" w14:textId="06F01C0A" w:rsidR="00563E42" w:rsidDel="007B691D" w:rsidRDefault="00563E42">
          <w:pPr>
            <w:pStyle w:val="Obsah3"/>
            <w:rPr>
              <w:ins w:id="267" w:author="Ingr Jiri [2]" w:date="2025-04-30T09:42:00Z" w16du:dateUtc="2025-04-30T07:42:00Z"/>
              <w:del w:id="268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69" w:author="Ingr Jiri [2]" w:date="2025-04-30T09:42:00Z" w16du:dateUtc="2025-04-30T07:42:00Z">
            <w:del w:id="270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3.2.6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Testování velikostí YOLO modelů</w:delText>
              </w:r>
              <w:r w:rsidDel="007B691D">
                <w:rPr>
                  <w:noProof/>
                </w:rPr>
                <w:tab/>
                <w:delText>26</w:delText>
              </w:r>
            </w:del>
          </w:ins>
        </w:p>
        <w:p w14:paraId="461F316D" w14:textId="64FA67AA" w:rsidR="00563E42" w:rsidDel="007B691D" w:rsidRDefault="00563E42">
          <w:pPr>
            <w:pStyle w:val="Obsah3"/>
            <w:rPr>
              <w:ins w:id="271" w:author="Ingr Jiri [2]" w:date="2025-04-30T09:42:00Z" w16du:dateUtc="2025-04-30T07:42:00Z"/>
              <w:del w:id="272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73" w:author="Ingr Jiri [2]" w:date="2025-04-30T09:42:00Z" w16du:dateUtc="2025-04-30T07:42:00Z">
            <w:del w:id="274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3.2.7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Testování hyperparametrů</w:delText>
              </w:r>
              <w:r w:rsidDel="007B691D">
                <w:rPr>
                  <w:noProof/>
                </w:rPr>
                <w:tab/>
                <w:delText>27</w:delText>
              </w:r>
            </w:del>
          </w:ins>
        </w:p>
        <w:p w14:paraId="35B7F9BD" w14:textId="77FE1F2E" w:rsidR="00563E42" w:rsidDel="007B691D" w:rsidRDefault="00563E42">
          <w:pPr>
            <w:pStyle w:val="Obsah1"/>
            <w:rPr>
              <w:ins w:id="275" w:author="Ingr Jiri [2]" w:date="2025-04-30T09:42:00Z" w16du:dateUtc="2025-04-30T07:42:00Z"/>
              <w:del w:id="276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77" w:author="Ingr Jiri [2]" w:date="2025-04-30T09:42:00Z" w16du:dateUtc="2025-04-30T07:42:00Z">
            <w:del w:id="278" w:author="Kateřina Rulfová" w:date="2025-04-30T22:10:00Z" w16du:dateUtc="2025-04-30T20:10:00Z"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VÝSLEDKY A DISKUSE</w:delText>
              </w:r>
              <w:r w:rsidDel="007B691D">
                <w:rPr>
                  <w:noProof/>
                </w:rPr>
                <w:tab/>
                <w:delText>30</w:delText>
              </w:r>
            </w:del>
          </w:ins>
        </w:p>
        <w:p w14:paraId="6DF4AB03" w14:textId="7DDB85BA" w:rsidR="00563E42" w:rsidDel="007B691D" w:rsidRDefault="00563E42">
          <w:pPr>
            <w:pStyle w:val="Obsah1"/>
            <w:tabs>
              <w:tab w:val="left" w:pos="510"/>
            </w:tabs>
            <w:rPr>
              <w:ins w:id="279" w:author="Ingr Jiri [2]" w:date="2025-04-30T09:42:00Z" w16du:dateUtc="2025-04-30T07:42:00Z"/>
              <w:del w:id="280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81" w:author="Ingr Jiri [2]" w:date="2025-04-30T09:42:00Z" w16du:dateUtc="2025-04-30T07:42:00Z">
            <w:del w:id="282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5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ZÁVĚR</w:delText>
              </w:r>
              <w:r w:rsidDel="007B691D">
                <w:rPr>
                  <w:noProof/>
                </w:rPr>
                <w:tab/>
                <w:delText>31</w:delText>
              </w:r>
            </w:del>
          </w:ins>
        </w:p>
        <w:p w14:paraId="5E518CBF" w14:textId="1CD76A63" w:rsidR="00563E42" w:rsidDel="007B691D" w:rsidRDefault="00563E42">
          <w:pPr>
            <w:pStyle w:val="Obsah1"/>
            <w:rPr>
              <w:ins w:id="283" w:author="Ingr Jiri [2]" w:date="2025-04-30T09:42:00Z" w16du:dateUtc="2025-04-30T07:42:00Z"/>
              <w:del w:id="284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85" w:author="Ingr Jiri [2]" w:date="2025-04-30T09:42:00Z" w16du:dateUtc="2025-04-30T07:42:00Z">
            <w:del w:id="286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LITERATURA</w:delText>
              </w:r>
              <w:r w:rsidDel="007B691D">
                <w:rPr>
                  <w:noProof/>
                </w:rPr>
                <w:tab/>
                <w:delText>32</w:delText>
              </w:r>
            </w:del>
          </w:ins>
        </w:p>
        <w:p w14:paraId="5111619D" w14:textId="7991628F" w:rsidR="004E79FD" w:rsidDel="007B691D" w:rsidRDefault="004E79FD">
          <w:pPr>
            <w:pStyle w:val="Obsah1"/>
            <w:rPr>
              <w:del w:id="287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288" w:author="Kateřina Rulfová" w:date="2025-04-30T22:10:00Z" w16du:dateUtc="2025-04-30T20:10:00Z">
            <w:r w:rsidRPr="00563E42" w:rsidDel="007B691D">
              <w:rPr>
                <w:noProof/>
                <w:rPrChange w:id="289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SOUHRN</w:delText>
            </w:r>
            <w:r w:rsidDel="007B691D">
              <w:rPr>
                <w:noProof/>
              </w:rPr>
              <w:tab/>
              <w:delText>1</w:delText>
            </w:r>
          </w:del>
        </w:p>
        <w:p w14:paraId="22DAB601" w14:textId="4836C5FC" w:rsidR="004E79FD" w:rsidDel="007B691D" w:rsidRDefault="004E79FD">
          <w:pPr>
            <w:pStyle w:val="Obsah1"/>
            <w:rPr>
              <w:del w:id="290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291" w:author="Kateřina Rulfová" w:date="2025-04-30T22:10:00Z" w16du:dateUtc="2025-04-30T20:10:00Z">
            <w:r w:rsidRPr="00563E42" w:rsidDel="007B691D">
              <w:rPr>
                <w:noProof/>
                <w:rPrChange w:id="292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SUMMARY</w:delText>
            </w:r>
            <w:r w:rsidDel="007B691D">
              <w:rPr>
                <w:noProof/>
              </w:rPr>
              <w:tab/>
              <w:delText>1</w:delText>
            </w:r>
          </w:del>
        </w:p>
        <w:p w14:paraId="3B850268" w14:textId="4826BE15" w:rsidR="004E79FD" w:rsidDel="007B691D" w:rsidRDefault="004E79FD">
          <w:pPr>
            <w:pStyle w:val="Obsah1"/>
            <w:rPr>
              <w:del w:id="293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294" w:author="Kateřina Rulfová" w:date="2025-04-30T22:10:00Z" w16du:dateUtc="2025-04-30T20:10:00Z">
            <w:r w:rsidRPr="00563E42" w:rsidDel="007B691D">
              <w:rPr>
                <w:noProof/>
                <w:rPrChange w:id="295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PODĚKOVÁNÍ</w:delText>
            </w:r>
            <w:r w:rsidDel="007B691D">
              <w:rPr>
                <w:noProof/>
              </w:rPr>
              <w:tab/>
              <w:delText>2</w:delText>
            </w:r>
          </w:del>
        </w:p>
        <w:p w14:paraId="78BA128A" w14:textId="21FE8763" w:rsidR="004E79FD" w:rsidDel="007B691D" w:rsidRDefault="004E79FD">
          <w:pPr>
            <w:pStyle w:val="Obsah1"/>
            <w:rPr>
              <w:del w:id="296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297" w:author="Kateřina Rulfová" w:date="2025-04-30T22:10:00Z" w16du:dateUtc="2025-04-30T20:10:00Z">
            <w:r w:rsidRPr="00563E42" w:rsidDel="007B691D">
              <w:rPr>
                <w:noProof/>
                <w:rPrChange w:id="298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OBSAH</w:delText>
            </w:r>
            <w:r w:rsidDel="007B691D">
              <w:rPr>
                <w:noProof/>
              </w:rPr>
              <w:tab/>
              <w:delText>3</w:delText>
            </w:r>
          </w:del>
        </w:p>
        <w:p w14:paraId="15663245" w14:textId="65210F87" w:rsidR="004E79FD" w:rsidDel="007B691D" w:rsidRDefault="004E79FD">
          <w:pPr>
            <w:pStyle w:val="Obsah1"/>
            <w:tabs>
              <w:tab w:val="left" w:pos="510"/>
            </w:tabs>
            <w:rPr>
              <w:del w:id="299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00" w:author="Kateřina Rulfová" w:date="2025-04-30T22:10:00Z" w16du:dateUtc="2025-04-30T20:10:00Z">
            <w:r w:rsidRPr="00563E42" w:rsidDel="007B691D">
              <w:rPr>
                <w:noProof/>
                <w:rPrChange w:id="301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1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noProof/>
                <w:rPrChange w:id="302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ÚVOD</w:delText>
            </w:r>
            <w:r w:rsidDel="007B691D">
              <w:rPr>
                <w:noProof/>
              </w:rPr>
              <w:tab/>
              <w:delText>5</w:delText>
            </w:r>
          </w:del>
        </w:p>
        <w:p w14:paraId="0CA3378B" w14:textId="40086469" w:rsidR="004E79FD" w:rsidDel="007B691D" w:rsidRDefault="004E79FD">
          <w:pPr>
            <w:pStyle w:val="Obsah1"/>
            <w:tabs>
              <w:tab w:val="left" w:pos="510"/>
            </w:tabs>
            <w:rPr>
              <w:del w:id="303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04" w:author="Kateřina Rulfová" w:date="2025-04-30T22:10:00Z" w16du:dateUtc="2025-04-30T20:10:00Z">
            <w:r w:rsidRPr="00563E42" w:rsidDel="007B691D">
              <w:rPr>
                <w:noProof/>
                <w:rPrChange w:id="305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2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noProof/>
                <w:rPrChange w:id="306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LITERÁRNÍ ČÁST</w:delText>
            </w:r>
            <w:r w:rsidDel="007B691D">
              <w:rPr>
                <w:noProof/>
              </w:rPr>
              <w:tab/>
              <w:delText>6</w:delText>
            </w:r>
          </w:del>
        </w:p>
        <w:p w14:paraId="6C9684FE" w14:textId="2FC55D59" w:rsidR="004E79FD" w:rsidDel="007B691D" w:rsidRDefault="004E79FD">
          <w:pPr>
            <w:pStyle w:val="Obsah2"/>
            <w:rPr>
              <w:del w:id="307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08" w:author="Kateřina Rulfová" w:date="2025-04-30T22:10:00Z" w16du:dateUtc="2025-04-30T20:10:00Z">
            <w:r w:rsidRPr="00563E42" w:rsidDel="007B691D">
              <w:rPr>
                <w:noProof/>
                <w:rPrChange w:id="309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2.1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noProof/>
                <w:rPrChange w:id="310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Detekce objektu pomocí umělé inteligence</w:delText>
            </w:r>
            <w:r w:rsidDel="007B691D">
              <w:rPr>
                <w:noProof/>
              </w:rPr>
              <w:tab/>
              <w:delText>6</w:delText>
            </w:r>
          </w:del>
        </w:p>
        <w:p w14:paraId="6578F8A3" w14:textId="6991540F" w:rsidR="004E79FD" w:rsidDel="007B691D" w:rsidRDefault="004E79FD">
          <w:pPr>
            <w:pStyle w:val="Obsah3"/>
            <w:rPr>
              <w:del w:id="311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12" w:author="Kateřina Rulfová" w:date="2025-04-30T22:10:00Z" w16du:dateUtc="2025-04-30T20:10:00Z">
            <w:r w:rsidRPr="00563E42" w:rsidDel="007B691D">
              <w:rPr>
                <w:noProof/>
                <w:rPrChange w:id="313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2.1.1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noProof/>
                <w:rPrChange w:id="314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Detekce objektu s využitím hlubokého učení</w:delText>
            </w:r>
            <w:r w:rsidDel="007B691D">
              <w:rPr>
                <w:noProof/>
              </w:rPr>
              <w:tab/>
              <w:delText>6</w:delText>
            </w:r>
          </w:del>
        </w:p>
        <w:p w14:paraId="6CE76280" w14:textId="6FBF5F51" w:rsidR="004E79FD" w:rsidDel="007B691D" w:rsidRDefault="004E79FD">
          <w:pPr>
            <w:pStyle w:val="Obsah2"/>
            <w:rPr>
              <w:del w:id="315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16" w:author="Kateřina Rulfová" w:date="2025-04-30T22:10:00Z" w16du:dateUtc="2025-04-30T20:10:00Z">
            <w:r w:rsidRPr="00563E42" w:rsidDel="007B691D">
              <w:rPr>
                <w:noProof/>
                <w:rPrChange w:id="317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2.2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noProof/>
                <w:rPrChange w:id="318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Umělé neuronové sítě</w:delText>
            </w:r>
            <w:r w:rsidDel="007B691D">
              <w:rPr>
                <w:noProof/>
              </w:rPr>
              <w:tab/>
              <w:delText>7</w:delText>
            </w:r>
          </w:del>
        </w:p>
        <w:p w14:paraId="03BAA7D0" w14:textId="762FAE3F" w:rsidR="004E79FD" w:rsidDel="007B691D" w:rsidRDefault="004E79FD">
          <w:pPr>
            <w:pStyle w:val="Obsah2"/>
            <w:rPr>
              <w:del w:id="319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20" w:author="Kateřina Rulfová" w:date="2025-04-30T22:10:00Z" w16du:dateUtc="2025-04-30T20:10:00Z">
            <w:r w:rsidRPr="00563E42" w:rsidDel="007B691D">
              <w:rPr>
                <w:noProof/>
                <w:rPrChange w:id="321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2.3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noProof/>
                <w:rPrChange w:id="322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Konvoluční neuronové sítě</w:delText>
            </w:r>
            <w:r w:rsidDel="007B691D">
              <w:rPr>
                <w:noProof/>
              </w:rPr>
              <w:tab/>
              <w:delText>8</w:delText>
            </w:r>
          </w:del>
        </w:p>
        <w:p w14:paraId="2AC48BD7" w14:textId="08B98C8F" w:rsidR="004E79FD" w:rsidDel="007B691D" w:rsidRDefault="004E79FD">
          <w:pPr>
            <w:pStyle w:val="Obsah2"/>
            <w:rPr>
              <w:del w:id="323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24" w:author="Kateřina Rulfová" w:date="2025-04-30T22:10:00Z" w16du:dateUtc="2025-04-30T20:10:00Z">
            <w:r w:rsidRPr="00563E42" w:rsidDel="007B691D">
              <w:rPr>
                <w:noProof/>
                <w:rPrChange w:id="325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2.4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noProof/>
                <w:rPrChange w:id="326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Two-stage detektory</w:delText>
            </w:r>
            <w:r w:rsidDel="007B691D">
              <w:rPr>
                <w:noProof/>
              </w:rPr>
              <w:tab/>
              <w:delText>11</w:delText>
            </w:r>
          </w:del>
        </w:p>
        <w:p w14:paraId="51357033" w14:textId="2B9C9526" w:rsidR="004E79FD" w:rsidDel="007B691D" w:rsidRDefault="004E79FD">
          <w:pPr>
            <w:pStyle w:val="Obsah3"/>
            <w:rPr>
              <w:del w:id="327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28" w:author="Kateřina Rulfová" w:date="2025-04-30T22:10:00Z" w16du:dateUtc="2025-04-30T20:10:00Z">
            <w:r w:rsidRPr="00563E42" w:rsidDel="007B691D">
              <w:rPr>
                <w:noProof/>
                <w:rPrChange w:id="329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2.4.1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noProof/>
                <w:rPrChange w:id="330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Region-based convolutional neural network (R-CNN)</w:delText>
            </w:r>
            <w:r w:rsidDel="007B691D">
              <w:rPr>
                <w:noProof/>
              </w:rPr>
              <w:tab/>
              <w:delText>11</w:delText>
            </w:r>
          </w:del>
        </w:p>
        <w:p w14:paraId="0A1E3E1B" w14:textId="0E6EE176" w:rsidR="004E79FD" w:rsidDel="007B691D" w:rsidRDefault="004E79FD">
          <w:pPr>
            <w:pStyle w:val="Obsah3"/>
            <w:rPr>
              <w:del w:id="331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32" w:author="Kateřina Rulfová" w:date="2025-04-30T22:10:00Z" w16du:dateUtc="2025-04-30T20:10:00Z">
            <w:r w:rsidRPr="00563E42" w:rsidDel="007B691D">
              <w:rPr>
                <w:noProof/>
                <w:rPrChange w:id="333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2.4.2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noProof/>
                <w:rPrChange w:id="334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Fast R-CNN</w:delText>
            </w:r>
            <w:r w:rsidDel="007B691D">
              <w:rPr>
                <w:noProof/>
              </w:rPr>
              <w:tab/>
              <w:delText>12</w:delText>
            </w:r>
          </w:del>
        </w:p>
        <w:p w14:paraId="454142A9" w14:textId="0A450BD6" w:rsidR="004E79FD" w:rsidDel="007B691D" w:rsidRDefault="004E79FD">
          <w:pPr>
            <w:pStyle w:val="Obsah3"/>
            <w:rPr>
              <w:del w:id="335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36" w:author="Kateřina Rulfová" w:date="2025-04-30T22:10:00Z" w16du:dateUtc="2025-04-30T20:10:00Z">
            <w:r w:rsidRPr="00563E42" w:rsidDel="007B691D">
              <w:rPr>
                <w:noProof/>
                <w:rPrChange w:id="337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2.4.3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noProof/>
                <w:rPrChange w:id="338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Faster R-CNN</w:delText>
            </w:r>
            <w:r w:rsidDel="007B691D">
              <w:rPr>
                <w:noProof/>
              </w:rPr>
              <w:tab/>
              <w:delText>12</w:delText>
            </w:r>
          </w:del>
        </w:p>
        <w:p w14:paraId="73A737B7" w14:textId="7D1BDCC4" w:rsidR="004E79FD" w:rsidDel="007B691D" w:rsidRDefault="004E79FD">
          <w:pPr>
            <w:pStyle w:val="Obsah2"/>
            <w:rPr>
              <w:del w:id="339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40" w:author="Kateřina Rulfová" w:date="2025-04-30T22:10:00Z" w16du:dateUtc="2025-04-30T20:10:00Z">
            <w:r w:rsidRPr="00563E42" w:rsidDel="007B691D">
              <w:rPr>
                <w:noProof/>
                <w:rPrChange w:id="341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2.5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noProof/>
                <w:rPrChange w:id="342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One-stage detektory</w:delText>
            </w:r>
            <w:r w:rsidDel="007B691D">
              <w:rPr>
                <w:noProof/>
              </w:rPr>
              <w:tab/>
              <w:delText>12</w:delText>
            </w:r>
          </w:del>
        </w:p>
        <w:p w14:paraId="71115E04" w14:textId="15BAF7A4" w:rsidR="004E79FD" w:rsidDel="007B691D" w:rsidRDefault="004E79FD">
          <w:pPr>
            <w:pStyle w:val="Obsah3"/>
            <w:rPr>
              <w:del w:id="343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44" w:author="Kateřina Rulfová" w:date="2025-04-30T22:10:00Z" w16du:dateUtc="2025-04-30T20:10:00Z">
            <w:r w:rsidRPr="00563E42" w:rsidDel="007B691D">
              <w:rPr>
                <w:noProof/>
                <w:rPrChange w:id="345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2.5.1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noProof/>
                <w:rPrChange w:id="346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SSD</w:delText>
            </w:r>
            <w:r w:rsidDel="007B691D">
              <w:rPr>
                <w:noProof/>
              </w:rPr>
              <w:tab/>
              <w:delText>13</w:delText>
            </w:r>
          </w:del>
        </w:p>
        <w:p w14:paraId="4250A714" w14:textId="754BB2C4" w:rsidR="004E79FD" w:rsidDel="007B691D" w:rsidRDefault="004E79FD">
          <w:pPr>
            <w:pStyle w:val="Obsah2"/>
            <w:rPr>
              <w:del w:id="347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48" w:author="Kateřina Rulfová" w:date="2025-04-30T22:10:00Z" w16du:dateUtc="2025-04-30T20:10:00Z">
            <w:r w:rsidRPr="00563E42" w:rsidDel="007B691D">
              <w:rPr>
                <w:noProof/>
                <w:rPrChange w:id="349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2.6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noProof/>
                <w:rPrChange w:id="350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You Only Look Once (YOLO)</w:delText>
            </w:r>
            <w:r w:rsidDel="007B691D">
              <w:rPr>
                <w:noProof/>
              </w:rPr>
              <w:tab/>
              <w:delText>13</w:delText>
            </w:r>
          </w:del>
        </w:p>
        <w:p w14:paraId="2B268C33" w14:textId="0C9F252A" w:rsidR="004E79FD" w:rsidDel="007B691D" w:rsidRDefault="004E79FD">
          <w:pPr>
            <w:pStyle w:val="Obsah3"/>
            <w:rPr>
              <w:del w:id="351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52" w:author="Kateřina Rulfová" w:date="2025-04-30T22:10:00Z" w16du:dateUtc="2025-04-30T20:10:00Z">
            <w:r w:rsidRPr="00563E42" w:rsidDel="007B691D">
              <w:rPr>
                <w:noProof/>
                <w:rPrChange w:id="353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2.6.1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noProof/>
                <w:rPrChange w:id="354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Algoritmus YOLO</w:delText>
            </w:r>
            <w:r w:rsidDel="007B691D">
              <w:rPr>
                <w:noProof/>
              </w:rPr>
              <w:tab/>
              <w:delText>14</w:delText>
            </w:r>
          </w:del>
        </w:p>
        <w:p w14:paraId="00DD4384" w14:textId="78B1671E" w:rsidR="004E79FD" w:rsidDel="007B691D" w:rsidRDefault="004E79FD">
          <w:pPr>
            <w:pStyle w:val="Obsah3"/>
            <w:rPr>
              <w:del w:id="355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56" w:author="Kateřina Rulfová" w:date="2025-04-30T22:10:00Z" w16du:dateUtc="2025-04-30T20:10:00Z">
            <w:r w:rsidRPr="00563E42" w:rsidDel="007B691D">
              <w:rPr>
                <w:noProof/>
                <w:rPrChange w:id="357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2.6.2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noProof/>
                <w:rPrChange w:id="358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Vývoj YOLO</w:delText>
            </w:r>
            <w:r w:rsidDel="007B691D">
              <w:rPr>
                <w:noProof/>
              </w:rPr>
              <w:tab/>
              <w:delText>16</w:delText>
            </w:r>
          </w:del>
        </w:p>
        <w:p w14:paraId="4373E144" w14:textId="5CDF595D" w:rsidR="004E79FD" w:rsidDel="007B691D" w:rsidRDefault="004E79FD">
          <w:pPr>
            <w:pStyle w:val="Obsah3"/>
            <w:rPr>
              <w:del w:id="359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60" w:author="Kateřina Rulfová" w:date="2025-04-30T22:10:00Z" w16du:dateUtc="2025-04-30T20:10:00Z">
            <w:r w:rsidRPr="00563E42" w:rsidDel="007B691D">
              <w:rPr>
                <w:noProof/>
                <w:rPrChange w:id="361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2.6.3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noProof/>
                <w:rPrChange w:id="362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Velikosti YOLO</w:delText>
            </w:r>
            <w:r w:rsidDel="007B691D">
              <w:rPr>
                <w:noProof/>
              </w:rPr>
              <w:tab/>
              <w:delText>18</w:delText>
            </w:r>
          </w:del>
        </w:p>
        <w:p w14:paraId="4F95BE07" w14:textId="46071FF7" w:rsidR="004E79FD" w:rsidDel="007B691D" w:rsidRDefault="004E79FD">
          <w:pPr>
            <w:pStyle w:val="Obsah3"/>
            <w:rPr>
              <w:del w:id="363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64" w:author="Kateřina Rulfová" w:date="2025-04-30T22:10:00Z" w16du:dateUtc="2025-04-30T20:10:00Z">
            <w:r w:rsidRPr="00563E42" w:rsidDel="007B691D">
              <w:rPr>
                <w:noProof/>
                <w:rPrChange w:id="365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2.6.4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noProof/>
                <w:rPrChange w:id="366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Výstup YOLO algoritmu</w:delText>
            </w:r>
            <w:r w:rsidDel="007B691D">
              <w:rPr>
                <w:noProof/>
              </w:rPr>
              <w:tab/>
              <w:delText>19</w:delText>
            </w:r>
          </w:del>
        </w:p>
        <w:p w14:paraId="3EA7ED0F" w14:textId="57E5985C" w:rsidR="004E79FD" w:rsidDel="007B691D" w:rsidRDefault="004E79FD">
          <w:pPr>
            <w:pStyle w:val="Obsah2"/>
            <w:rPr>
              <w:del w:id="367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68" w:author="Kateřina Rulfová" w:date="2025-04-30T22:10:00Z" w16du:dateUtc="2025-04-30T20:10:00Z">
            <w:r w:rsidRPr="00563E42" w:rsidDel="007B691D">
              <w:rPr>
                <w:noProof/>
                <w:rPrChange w:id="369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2.7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noProof/>
                <w:rPrChange w:id="370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Srovnání one-stage vs. two-stage algortimů</w:delText>
            </w:r>
            <w:r w:rsidDel="007B691D">
              <w:rPr>
                <w:noProof/>
              </w:rPr>
              <w:tab/>
              <w:delText>19</w:delText>
            </w:r>
          </w:del>
        </w:p>
        <w:p w14:paraId="4B3E1C1C" w14:textId="177FE4B3" w:rsidR="004E79FD" w:rsidDel="007B691D" w:rsidRDefault="004E79FD">
          <w:pPr>
            <w:pStyle w:val="Obsah1"/>
            <w:tabs>
              <w:tab w:val="left" w:pos="510"/>
            </w:tabs>
            <w:rPr>
              <w:del w:id="371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72" w:author="Kateřina Rulfová" w:date="2025-04-30T22:10:00Z" w16du:dateUtc="2025-04-30T20:10:00Z">
            <w:r w:rsidRPr="00563E42" w:rsidDel="007B691D">
              <w:rPr>
                <w:noProof/>
                <w:rPrChange w:id="373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3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noProof/>
                <w:rPrChange w:id="374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EXPERIMENTÁLNÍ ČÁST</w:delText>
            </w:r>
            <w:r w:rsidDel="007B691D">
              <w:rPr>
                <w:noProof/>
              </w:rPr>
              <w:tab/>
              <w:delText>20</w:delText>
            </w:r>
          </w:del>
        </w:p>
        <w:p w14:paraId="28C938D6" w14:textId="27789F5C" w:rsidR="004E79FD" w:rsidDel="007B691D" w:rsidRDefault="004E79FD">
          <w:pPr>
            <w:pStyle w:val="Obsah2"/>
            <w:rPr>
              <w:del w:id="375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76" w:author="Kateřina Rulfová" w:date="2025-04-30T22:10:00Z" w16du:dateUtc="2025-04-30T20:10:00Z">
            <w:r w:rsidRPr="00563E42" w:rsidDel="007B691D">
              <w:rPr>
                <w:noProof/>
                <w:rPrChange w:id="377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3.1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noProof/>
                <w:rPrChange w:id="378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Dataset</w:delText>
            </w:r>
            <w:r w:rsidDel="007B691D">
              <w:rPr>
                <w:noProof/>
              </w:rPr>
              <w:tab/>
              <w:delText>20</w:delText>
            </w:r>
          </w:del>
        </w:p>
        <w:p w14:paraId="4A963B57" w14:textId="3886250E" w:rsidR="004E79FD" w:rsidDel="007B691D" w:rsidRDefault="004E79FD">
          <w:pPr>
            <w:pStyle w:val="Obsah3"/>
            <w:rPr>
              <w:del w:id="379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80" w:author="Kateřina Rulfová" w:date="2025-04-30T22:10:00Z" w16du:dateUtc="2025-04-30T20:10:00Z">
            <w:r w:rsidRPr="00563E42" w:rsidDel="007B691D">
              <w:rPr>
                <w:noProof/>
                <w:rPrChange w:id="381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3.1.1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noProof/>
                <w:rPrChange w:id="382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Manuální anotace</w:delText>
            </w:r>
            <w:r w:rsidDel="007B691D">
              <w:rPr>
                <w:noProof/>
              </w:rPr>
              <w:tab/>
              <w:delText>21</w:delText>
            </w:r>
          </w:del>
        </w:p>
        <w:p w14:paraId="006F4B08" w14:textId="79DDD9B0" w:rsidR="004E79FD" w:rsidDel="007B691D" w:rsidRDefault="004E79FD">
          <w:pPr>
            <w:pStyle w:val="Obsah3"/>
            <w:rPr>
              <w:del w:id="383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84" w:author="Kateřina Rulfová" w:date="2025-04-30T22:10:00Z" w16du:dateUtc="2025-04-30T20:10:00Z">
            <w:r w:rsidRPr="00563E42" w:rsidDel="007B691D">
              <w:rPr>
                <w:noProof/>
                <w:rPrChange w:id="385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3.1.2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noProof/>
                <w:rPrChange w:id="386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Semi-automatické anotace</w:delText>
            </w:r>
            <w:r w:rsidDel="007B691D">
              <w:rPr>
                <w:noProof/>
              </w:rPr>
              <w:tab/>
              <w:delText>21</w:delText>
            </w:r>
          </w:del>
        </w:p>
        <w:p w14:paraId="489E1DE4" w14:textId="66A8CB0F" w:rsidR="004E79FD" w:rsidDel="007B691D" w:rsidRDefault="004E79FD">
          <w:pPr>
            <w:pStyle w:val="Obsah3"/>
            <w:rPr>
              <w:del w:id="387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88" w:author="Kateřina Rulfová" w:date="2025-04-30T22:10:00Z" w16du:dateUtc="2025-04-30T20:10:00Z">
            <w:r w:rsidRPr="00563E42" w:rsidDel="007B691D">
              <w:rPr>
                <w:noProof/>
                <w:rPrChange w:id="389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3.1.3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noProof/>
                <w:rPrChange w:id="390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Rozložení datasetu</w:delText>
            </w:r>
            <w:r w:rsidDel="007B691D">
              <w:rPr>
                <w:noProof/>
              </w:rPr>
              <w:tab/>
              <w:delText>21</w:delText>
            </w:r>
          </w:del>
        </w:p>
        <w:p w14:paraId="74ED7F34" w14:textId="6DC863D2" w:rsidR="004E79FD" w:rsidDel="007B691D" w:rsidRDefault="004E79FD">
          <w:pPr>
            <w:pStyle w:val="Obsah3"/>
            <w:rPr>
              <w:del w:id="391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92" w:author="Kateřina Rulfová" w:date="2025-04-30T22:10:00Z" w16du:dateUtc="2025-04-30T20:10:00Z">
            <w:r w:rsidRPr="00563E42" w:rsidDel="007B691D">
              <w:rPr>
                <w:noProof/>
                <w:rPrChange w:id="393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3.1.4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noProof/>
                <w:rPrChange w:id="394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Křížová validace</w:delText>
            </w:r>
            <w:r w:rsidDel="007B691D">
              <w:rPr>
                <w:noProof/>
              </w:rPr>
              <w:tab/>
              <w:delText>22</w:delText>
            </w:r>
          </w:del>
        </w:p>
        <w:p w14:paraId="5635EF37" w14:textId="4A39204E" w:rsidR="004E79FD" w:rsidDel="007B691D" w:rsidRDefault="004E79FD">
          <w:pPr>
            <w:pStyle w:val="Obsah2"/>
            <w:rPr>
              <w:del w:id="395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96" w:author="Kateřina Rulfová" w:date="2025-04-30T22:10:00Z" w16du:dateUtc="2025-04-30T20:10:00Z">
            <w:r w:rsidRPr="00563E42" w:rsidDel="007B691D">
              <w:rPr>
                <w:noProof/>
                <w:rPrChange w:id="397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3.2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noProof/>
                <w:rPrChange w:id="398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Trénování modelu</w:delText>
            </w:r>
            <w:r w:rsidDel="007B691D">
              <w:rPr>
                <w:noProof/>
              </w:rPr>
              <w:tab/>
              <w:delText>23</w:delText>
            </w:r>
          </w:del>
        </w:p>
        <w:p w14:paraId="6E26FE99" w14:textId="0C9D409A" w:rsidR="004E79FD" w:rsidDel="007B691D" w:rsidRDefault="004E79FD">
          <w:pPr>
            <w:pStyle w:val="Obsah3"/>
            <w:rPr>
              <w:del w:id="399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00" w:author="Kateřina Rulfová" w:date="2025-04-30T22:10:00Z" w16du:dateUtc="2025-04-30T20:10:00Z">
            <w:r w:rsidRPr="00563E42" w:rsidDel="007B691D">
              <w:rPr>
                <w:noProof/>
                <w:rPrChange w:id="401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3.2.1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noProof/>
                <w:rPrChange w:id="402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Počet epoch</w:delText>
            </w:r>
            <w:r w:rsidDel="007B691D">
              <w:rPr>
                <w:noProof/>
              </w:rPr>
              <w:tab/>
              <w:delText>23</w:delText>
            </w:r>
          </w:del>
        </w:p>
        <w:p w14:paraId="690229D1" w14:textId="6947A79E" w:rsidR="004E79FD" w:rsidDel="007B691D" w:rsidRDefault="004E79FD">
          <w:pPr>
            <w:pStyle w:val="Obsah3"/>
            <w:rPr>
              <w:del w:id="403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04" w:author="Kateřina Rulfová" w:date="2025-04-30T22:10:00Z" w16du:dateUtc="2025-04-30T20:10:00Z">
            <w:r w:rsidRPr="00563E42" w:rsidDel="007B691D">
              <w:rPr>
                <w:noProof/>
                <w:rPrChange w:id="405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3.2.2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noProof/>
                <w:rPrChange w:id="406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Patience</w:delText>
            </w:r>
            <w:r w:rsidDel="007B691D">
              <w:rPr>
                <w:noProof/>
              </w:rPr>
              <w:tab/>
              <w:delText>23</w:delText>
            </w:r>
          </w:del>
        </w:p>
        <w:p w14:paraId="130B290B" w14:textId="1C29A7CD" w:rsidR="004E79FD" w:rsidDel="007B691D" w:rsidRDefault="004E79FD">
          <w:pPr>
            <w:pStyle w:val="Obsah3"/>
            <w:rPr>
              <w:del w:id="407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08" w:author="Kateřina Rulfová" w:date="2025-04-30T22:10:00Z" w16du:dateUtc="2025-04-30T20:10:00Z">
            <w:r w:rsidRPr="00563E42" w:rsidDel="007B691D">
              <w:rPr>
                <w:noProof/>
                <w:rPrChange w:id="409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3.2.3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noProof/>
                <w:rPrChange w:id="410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Rychlost učení</w:delText>
            </w:r>
            <w:r w:rsidDel="007B691D">
              <w:rPr>
                <w:noProof/>
              </w:rPr>
              <w:tab/>
              <w:delText>23</w:delText>
            </w:r>
          </w:del>
        </w:p>
        <w:p w14:paraId="2E3256FA" w14:textId="3B994D27" w:rsidR="004E79FD" w:rsidDel="007B691D" w:rsidRDefault="004E79FD">
          <w:pPr>
            <w:pStyle w:val="Obsah3"/>
            <w:rPr>
              <w:del w:id="411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12" w:author="Kateřina Rulfová" w:date="2025-04-30T22:10:00Z" w16du:dateUtc="2025-04-30T20:10:00Z">
            <w:r w:rsidRPr="00563E42" w:rsidDel="007B691D">
              <w:rPr>
                <w:noProof/>
                <w:rPrChange w:id="413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3.2.4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noProof/>
                <w:rPrChange w:id="414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Batch size</w:delText>
            </w:r>
            <w:r w:rsidDel="007B691D">
              <w:rPr>
                <w:noProof/>
              </w:rPr>
              <w:tab/>
              <w:delText>24</w:delText>
            </w:r>
          </w:del>
        </w:p>
        <w:p w14:paraId="5C3F6F57" w14:textId="18C48916" w:rsidR="004E79FD" w:rsidDel="007B691D" w:rsidRDefault="004E79FD">
          <w:pPr>
            <w:pStyle w:val="Obsah3"/>
            <w:rPr>
              <w:del w:id="415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16" w:author="Kateřina Rulfová" w:date="2025-04-30T22:10:00Z" w16du:dateUtc="2025-04-30T20:10:00Z">
            <w:r w:rsidRPr="00563E42" w:rsidDel="007B691D">
              <w:rPr>
                <w:noProof/>
                <w:rPrChange w:id="417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3.2.5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noProof/>
                <w:rPrChange w:id="418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Augmentace</w:delText>
            </w:r>
            <w:r w:rsidDel="007B691D">
              <w:rPr>
                <w:noProof/>
              </w:rPr>
              <w:tab/>
              <w:delText>24</w:delText>
            </w:r>
          </w:del>
        </w:p>
        <w:p w14:paraId="089F3121" w14:textId="600B443D" w:rsidR="004E79FD" w:rsidDel="007B691D" w:rsidRDefault="004E79FD">
          <w:pPr>
            <w:pStyle w:val="Obsah3"/>
            <w:rPr>
              <w:del w:id="419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20" w:author="Kateřina Rulfová" w:date="2025-04-30T22:10:00Z" w16du:dateUtc="2025-04-30T20:10:00Z">
            <w:r w:rsidRPr="00563E42" w:rsidDel="007B691D">
              <w:rPr>
                <w:noProof/>
                <w:rPrChange w:id="421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3.2.6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noProof/>
                <w:rPrChange w:id="422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Testování velikostí YOLO modelů</w:delText>
            </w:r>
            <w:r w:rsidDel="007B691D">
              <w:rPr>
                <w:noProof/>
              </w:rPr>
              <w:tab/>
              <w:delText>24</w:delText>
            </w:r>
          </w:del>
        </w:p>
        <w:p w14:paraId="5E2C6E44" w14:textId="71E00D91" w:rsidR="004E79FD" w:rsidDel="007B691D" w:rsidRDefault="004E79FD">
          <w:pPr>
            <w:pStyle w:val="Obsah3"/>
            <w:rPr>
              <w:del w:id="423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24" w:author="Kateřina Rulfová" w:date="2025-04-30T22:10:00Z" w16du:dateUtc="2025-04-30T20:10:00Z">
            <w:r w:rsidRPr="00563E42" w:rsidDel="007B691D">
              <w:rPr>
                <w:noProof/>
                <w:rPrChange w:id="425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3.2.7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noProof/>
                <w:rPrChange w:id="426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Testování hyperparametrů</w:delText>
            </w:r>
            <w:r w:rsidDel="007B691D">
              <w:rPr>
                <w:noProof/>
              </w:rPr>
              <w:tab/>
              <w:delText>25</w:delText>
            </w:r>
          </w:del>
        </w:p>
        <w:p w14:paraId="698F1824" w14:textId="21DF5794" w:rsidR="004E79FD" w:rsidDel="007B691D" w:rsidRDefault="004E79FD">
          <w:pPr>
            <w:pStyle w:val="Obsah1"/>
            <w:tabs>
              <w:tab w:val="left" w:pos="510"/>
            </w:tabs>
            <w:rPr>
              <w:del w:id="427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28" w:author="Kateřina Rulfová" w:date="2025-04-30T22:10:00Z" w16du:dateUtc="2025-04-30T20:10:00Z">
            <w:r w:rsidRPr="00563E42" w:rsidDel="007B691D">
              <w:rPr>
                <w:noProof/>
                <w:rPrChange w:id="429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4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noProof/>
                <w:rPrChange w:id="430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VÝSLEDKY A DISKUSE</w:delText>
            </w:r>
            <w:r w:rsidDel="007B691D">
              <w:rPr>
                <w:noProof/>
              </w:rPr>
              <w:tab/>
              <w:delText>27</w:delText>
            </w:r>
          </w:del>
        </w:p>
        <w:p w14:paraId="319E1D6E" w14:textId="6A3C7956" w:rsidR="004E79FD" w:rsidDel="007B691D" w:rsidRDefault="004E79FD">
          <w:pPr>
            <w:pStyle w:val="Obsah1"/>
            <w:tabs>
              <w:tab w:val="left" w:pos="510"/>
            </w:tabs>
            <w:rPr>
              <w:del w:id="431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32" w:author="Kateřina Rulfová" w:date="2025-04-30T22:10:00Z" w16du:dateUtc="2025-04-30T20:10:00Z">
            <w:r w:rsidRPr="00563E42" w:rsidDel="007B691D">
              <w:rPr>
                <w:noProof/>
                <w:rPrChange w:id="433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5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noProof/>
                <w:rPrChange w:id="434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ZÁVĚR</w:delText>
            </w:r>
            <w:r w:rsidDel="007B691D">
              <w:rPr>
                <w:noProof/>
              </w:rPr>
              <w:tab/>
              <w:delText>28</w:delText>
            </w:r>
          </w:del>
        </w:p>
        <w:p w14:paraId="19DBE492" w14:textId="73D9A84F" w:rsidR="004E79FD" w:rsidDel="007B691D" w:rsidRDefault="004E79FD">
          <w:pPr>
            <w:pStyle w:val="Obsah1"/>
            <w:rPr>
              <w:del w:id="435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36" w:author="Kateřina Rulfová" w:date="2025-04-30T22:10:00Z" w16du:dateUtc="2025-04-30T20:10:00Z">
            <w:r w:rsidRPr="00563E42" w:rsidDel="007B691D">
              <w:rPr>
                <w:noProof/>
                <w:rPrChange w:id="437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LITERATURA</w:delText>
            </w:r>
            <w:r w:rsidDel="007B691D">
              <w:rPr>
                <w:noProof/>
              </w:rPr>
              <w:tab/>
              <w:delText>29</w:delText>
            </w:r>
          </w:del>
        </w:p>
        <w:p w14:paraId="1E133AC3" w14:textId="562E80D5" w:rsidR="00136BAF" w:rsidRDefault="00566F26">
          <w:pPr>
            <w:pStyle w:val="Obsah1"/>
            <w:rPr>
              <w:rFonts w:asciiTheme="minorHAnsi" w:eastAsiaTheme="minorEastAsia" w:hAnsiTheme="minorHAnsi" w:cstheme="minorBidi"/>
              <w:sz w:val="22"/>
              <w:szCs w:val="22"/>
              <w:lang w:eastAsia="cs-CZ"/>
            </w:rPr>
          </w:pPr>
          <w:r>
            <w:fldChar w:fldCharType="end"/>
          </w:r>
        </w:p>
      </w:sdtContent>
    </w:sdt>
    <w:p w14:paraId="62C214CB" w14:textId="77777777" w:rsidR="00136BAF" w:rsidRDefault="00136BAF">
      <w:pPr>
        <w:pStyle w:val="Obsah1"/>
        <w:tabs>
          <w:tab w:val="clear" w:pos="8477"/>
          <w:tab w:val="right" w:leader="dot" w:pos="8502"/>
        </w:tabs>
      </w:pPr>
    </w:p>
    <w:p w14:paraId="4AA4944D" w14:textId="77777777" w:rsidR="00136BAF" w:rsidRDefault="00136BAF">
      <w:pPr>
        <w:sectPr w:rsidR="00136BAF">
          <w:pgSz w:w="11906" w:h="16838"/>
          <w:pgMar w:top="1475" w:right="1418" w:bottom="1475" w:left="1418" w:header="1418" w:footer="1418" w:gutter="0"/>
          <w:cols w:space="708"/>
          <w:formProt w:val="0"/>
        </w:sectPr>
      </w:pPr>
    </w:p>
    <w:p w14:paraId="1D23E887" w14:textId="71CC96D4" w:rsidR="00563E42" w:rsidRDefault="00563E42">
      <w:pPr>
        <w:spacing w:after="0" w:line="240" w:lineRule="auto"/>
        <w:jc w:val="left"/>
        <w:rPr>
          <w:ins w:id="438" w:author="Ingr Jiri [2]" w:date="2025-04-30T09:41:00Z" w16du:dateUtc="2025-04-30T07:41:00Z"/>
        </w:rPr>
      </w:pPr>
      <w:ins w:id="439" w:author="Ingr Jiri [2]" w:date="2025-04-30T09:41:00Z" w16du:dateUtc="2025-04-30T07:41:00Z">
        <w:r>
          <w:br w:type="page"/>
        </w:r>
      </w:ins>
    </w:p>
    <w:p w14:paraId="50C325EC" w14:textId="4AF5E6DF" w:rsidR="00136BAF" w:rsidDel="00563E42" w:rsidRDefault="00136BAF">
      <w:pPr>
        <w:rPr>
          <w:del w:id="440" w:author="Ingr Jiri [2]" w:date="2025-04-30T09:42:00Z" w16du:dateUtc="2025-04-30T07:42:00Z"/>
        </w:rPr>
      </w:pPr>
      <w:bookmarkStart w:id="441" w:name="_Toc196898565"/>
      <w:bookmarkStart w:id="442" w:name="_Toc196943473"/>
      <w:bookmarkStart w:id="443" w:name="_Toc196943519"/>
      <w:bookmarkStart w:id="444" w:name="_Toc196943568"/>
      <w:bookmarkEnd w:id="441"/>
      <w:bookmarkEnd w:id="442"/>
      <w:bookmarkEnd w:id="443"/>
      <w:bookmarkEnd w:id="444"/>
    </w:p>
    <w:p w14:paraId="059C49EE" w14:textId="76132318" w:rsidR="00136BAF" w:rsidDel="00563E42" w:rsidRDefault="00136BAF">
      <w:pPr>
        <w:rPr>
          <w:del w:id="445" w:author="Ingr Jiri [2]" w:date="2025-04-30T09:41:00Z" w16du:dateUtc="2025-04-30T07:41:00Z"/>
        </w:rPr>
        <w:sectPr w:rsidR="00136BAF" w:rsidDel="00563E42">
          <w:type w:val="continuous"/>
          <w:pgSz w:w="11906" w:h="16838"/>
          <w:pgMar w:top="1475" w:right="1418" w:bottom="1475" w:left="1418" w:header="1418" w:footer="1418" w:gutter="0"/>
          <w:cols w:space="708"/>
          <w:formProt w:val="0"/>
          <w:docGrid w:linePitch="312" w:charSpace="-6145"/>
        </w:sectPr>
      </w:pPr>
    </w:p>
    <w:p w14:paraId="57CCDC7E" w14:textId="77777777" w:rsidR="00136BAF" w:rsidRDefault="00566F26">
      <w:pPr>
        <w:pStyle w:val="Nadpis1"/>
        <w:tabs>
          <w:tab w:val="left" w:pos="432"/>
        </w:tabs>
      </w:pPr>
      <w:bookmarkStart w:id="446" w:name="__RefHeading__26_1490133149"/>
      <w:bookmarkStart w:id="447" w:name="_Toc151549791"/>
      <w:bookmarkStart w:id="448" w:name="_Toc196943569"/>
      <w:bookmarkEnd w:id="446"/>
      <w:r>
        <w:t>ÚVOD</w:t>
      </w:r>
      <w:bookmarkEnd w:id="447"/>
      <w:bookmarkEnd w:id="448"/>
    </w:p>
    <w:p w14:paraId="0DFDD3EE" w14:textId="33582C96" w:rsidR="00B7380D" w:rsidRDefault="00270ECD" w:rsidP="003C4A72">
      <w:pPr>
        <w:rPr>
          <w:ins w:id="449" w:author="Ingr Jiri [2]" w:date="2025-05-02T09:53:00Z" w16du:dateUtc="2025-05-02T07:53:00Z"/>
        </w:rPr>
      </w:pPr>
      <w:ins w:id="450" w:author="Ingr Jiri [2]" w:date="2025-05-02T10:28:00Z">
        <w:r w:rsidRPr="00270ECD">
          <w:t>V posledních letech zažívá oblast umělé inteligence</w:t>
        </w:r>
      </w:ins>
      <w:ins w:id="451" w:author="Ingr Jiri [2]" w:date="2025-05-02T10:37:00Z" w16du:dateUtc="2025-05-02T08:37:00Z">
        <w:r w:rsidR="00E5330A">
          <w:t xml:space="preserve"> (AI)</w:t>
        </w:r>
      </w:ins>
      <w:ins w:id="452" w:author="Ingr Jiri [2]" w:date="2025-05-02T10:28:00Z">
        <w:r w:rsidRPr="00270ECD">
          <w:t xml:space="preserve"> výrazný rozmach napříč mnoha vědními obory. Jednou z oblastí, kde dochází k její dynamické aplikaci, je zdravotnictví. Automatizace rutinních činností, podpora lékařského rozhodování či analýza obrazových a signálových dat</w:t>
        </w:r>
      </w:ins>
      <w:ins w:id="453" w:author="Ingr Jiri [2]" w:date="2025-05-02T10:30:00Z" w16du:dateUtc="2025-05-02T08:30:00Z">
        <w:r w:rsidR="00E5330A">
          <w:t xml:space="preserve"> </w:t>
        </w:r>
      </w:ins>
      <w:ins w:id="454" w:author="Ingr Jiri [2]" w:date="2025-05-02T10:28:00Z">
        <w:r w:rsidRPr="00270ECD">
          <w:t>představuj</w:t>
        </w:r>
      </w:ins>
      <w:ins w:id="455" w:author="Ingr Jiri [2]" w:date="2025-05-02T10:30:00Z" w16du:dateUtc="2025-05-02T08:30:00Z">
        <w:r w:rsidR="00E5330A">
          <w:t>í</w:t>
        </w:r>
      </w:ins>
      <w:ins w:id="456" w:author="Ingr Jiri [2]" w:date="2025-05-02T10:28:00Z">
        <w:r w:rsidRPr="00270ECD">
          <w:t xml:space="preserve"> nové možnosti, jak zefektivnit a zpřesnit diagnostické procesy. Tato práce se zabývá aplikací metod umělé inteligence ve zpracování obrazových dat z lékařského vyšetření zvaného laryngoskopie.</w:t>
        </w:r>
      </w:ins>
    </w:p>
    <w:p w14:paraId="51BDB20C" w14:textId="56457F1F" w:rsidR="00E5330A" w:rsidRDefault="003C4A72" w:rsidP="003C4A72">
      <w:pPr>
        <w:rPr>
          <w:ins w:id="457" w:author="Ingr Jiri [2]" w:date="2025-05-02T10:31:00Z" w16du:dateUtc="2025-05-02T08:31:00Z"/>
        </w:rPr>
      </w:pPr>
      <w:ins w:id="458" w:author="Ingr Jiri [2]" w:date="2025-04-29T21:38:00Z" w16du:dateUtc="2025-04-29T19:38:00Z">
        <w:r>
          <w:t>Laryngoskopie je lékařská metoda sloužící k</w:t>
        </w:r>
      </w:ins>
      <w:ins w:id="459" w:author="Ingr Jiri [2]" w:date="2025-05-02T10:32:00Z" w16du:dateUtc="2025-05-02T08:32:00Z">
        <w:r w:rsidR="00E5330A">
          <w:t xml:space="preserve"> přímému pozorování </w:t>
        </w:r>
      </w:ins>
      <w:ins w:id="460" w:author="Ingr Jiri [2]" w:date="2025-04-29T21:38:00Z" w16du:dateUtc="2025-04-29T19:38:00Z">
        <w:r>
          <w:t>hrtanu</w:t>
        </w:r>
      </w:ins>
      <w:ins w:id="461" w:author="Ingr Jiri [2]" w:date="2025-05-02T10:32:00Z" w16du:dateUtc="2025-05-02T08:32:00Z">
        <w:r w:rsidR="00E5330A">
          <w:t>, zejména oblasti hlasivek</w:t>
        </w:r>
      </w:ins>
      <w:ins w:id="462" w:author="Ingr Jiri [2]" w:date="2025-04-29T21:38:00Z" w16du:dateUtc="2025-04-29T19:38:00Z">
        <w:r>
          <w:t xml:space="preserve">. </w:t>
        </w:r>
      </w:ins>
      <w:ins w:id="463" w:author="Ingr Jiri [2]" w:date="2025-05-02T10:32:00Z" w16du:dateUtc="2025-05-02T08:32:00Z">
        <w:r w:rsidR="00E5330A">
          <w:t>Vyu</w:t>
        </w:r>
      </w:ins>
      <w:ins w:id="464" w:author="Ingr Jiri [2]" w:date="2025-04-29T21:38:00Z" w16du:dateUtc="2025-04-29T19:38:00Z">
        <w:r>
          <w:t xml:space="preserve">žívá se </w:t>
        </w:r>
      </w:ins>
      <w:ins w:id="465" w:author="Ingr Jiri [2]" w:date="2025-05-02T10:32:00Z" w16du:dateUtc="2025-05-02T08:32:00Z">
        <w:r w:rsidR="00E5330A">
          <w:t xml:space="preserve">k diagnostice </w:t>
        </w:r>
      </w:ins>
      <w:ins w:id="466" w:author="Ingr Jiri [2]" w:date="2025-04-29T21:38:00Z" w16du:dateUtc="2025-04-29T19:38:00Z">
        <w:r>
          <w:t xml:space="preserve">v případě </w:t>
        </w:r>
      </w:ins>
      <w:ins w:id="467" w:author="Ingr Jiri [2]" w:date="2025-05-02T10:32:00Z" w16du:dateUtc="2025-05-02T08:32:00Z">
        <w:r w:rsidR="00E5330A">
          <w:t xml:space="preserve">obtíží </w:t>
        </w:r>
      </w:ins>
      <w:ins w:id="468" w:author="Ingr Jiri [2]" w:date="2025-04-29T21:38:00Z" w16du:dateUtc="2025-04-29T19:38:00Z">
        <w:r>
          <w:t>s dýcháním, chronickým kašlem, problémy s hlasem nebo při přítomnosti zánětů a nádorů v </w:t>
        </w:r>
      </w:ins>
      <w:ins w:id="469" w:author="Ingr Jiri [2]" w:date="2025-05-02T10:33:00Z" w16du:dateUtc="2025-05-02T08:33:00Z">
        <w:r w:rsidR="00E5330A">
          <w:t>okolí</w:t>
        </w:r>
      </w:ins>
      <w:ins w:id="470" w:author="Ingr Jiri [2]" w:date="2025-04-29T21:38:00Z" w16du:dateUtc="2025-04-29T19:38:00Z">
        <w:r>
          <w:t xml:space="preserve"> hlasivek. Postiženému pacientovi je do hrtanu zavedena kamera, která pořídí videozáznam okolí hlasivek, následně dochází k posouzení snímané oblasti</w:t>
        </w:r>
      </w:ins>
      <w:ins w:id="471" w:author="Ingr Jiri [2]" w:date="2025-05-02T10:33:00Z" w16du:dateUtc="2025-05-02T08:33:00Z">
        <w:r w:rsidR="00E5330A">
          <w:t xml:space="preserve">, </w:t>
        </w:r>
      </w:ins>
      <w:ins w:id="472" w:author="Ingr Jiri [2]" w:date="2025-05-02T10:34:00Z" w16du:dateUtc="2025-05-02T08:34:00Z">
        <w:r w:rsidR="00E5330A">
          <w:t>které je v současné době plně v rukou lékaře</w:t>
        </w:r>
      </w:ins>
      <w:ins w:id="473" w:author="Ingr Jiri [2]" w:date="2025-04-29T21:38:00Z" w16du:dateUtc="2025-04-29T19:38:00Z">
        <w:r>
          <w:t xml:space="preserve">. </w:t>
        </w:r>
      </w:ins>
      <w:ins w:id="474" w:author="Ingr Jiri [2]" w:date="2025-05-02T10:34:00Z" w16du:dateUtc="2025-05-02T08:34:00Z">
        <w:r w:rsidR="00E5330A">
          <w:t xml:space="preserve">Tento proces </w:t>
        </w:r>
      </w:ins>
      <w:ins w:id="475" w:author="Ingr Jiri [2]" w:date="2025-04-29T21:38:00Z" w16du:dateUtc="2025-04-29T19:38:00Z">
        <w:r>
          <w:t xml:space="preserve">je </w:t>
        </w:r>
      </w:ins>
      <w:ins w:id="476" w:author="Ingr Jiri [2]" w:date="2025-05-02T10:34:00Z" w16du:dateUtc="2025-05-02T08:34:00Z">
        <w:r w:rsidR="00E5330A">
          <w:t xml:space="preserve">do značné míry </w:t>
        </w:r>
      </w:ins>
      <w:ins w:id="477" w:author="Ingr Jiri [2]" w:date="2025-04-29T21:38:00Z" w16du:dateUtc="2025-04-29T19:38:00Z">
        <w:r>
          <w:t>subjektivní</w:t>
        </w:r>
      </w:ins>
      <w:ins w:id="478" w:author="Ingr Jiri [2]" w:date="2025-05-02T10:34:00Z" w16du:dateUtc="2025-05-02T08:34:00Z">
        <w:r w:rsidR="00E5330A">
          <w:t xml:space="preserve">, </w:t>
        </w:r>
      </w:ins>
      <w:ins w:id="479" w:author="Ingr Jiri [2]" w:date="2025-04-29T21:38:00Z" w16du:dateUtc="2025-04-29T19:38:00Z">
        <w:r>
          <w:t>závisí na znalostech a schopnostech lékaře a zejména v hraničních případech se může v závislosti na posuzující osobě diagnóza hlasivek lišit.</w:t>
        </w:r>
      </w:ins>
    </w:p>
    <w:p w14:paraId="50021686" w14:textId="548F229F" w:rsidR="003C4A72" w:rsidRDefault="00E5330A" w:rsidP="003C4A72">
      <w:pPr>
        <w:rPr>
          <w:ins w:id="480" w:author="Ingr Jiri [2]" w:date="2025-04-29T21:38:00Z" w16du:dateUtc="2025-04-29T19:38:00Z"/>
        </w:rPr>
      </w:pPr>
      <w:ins w:id="481" w:author="Ingr Jiri [2]" w:date="2025-05-02T10:31:00Z" w16du:dateUtc="2025-05-02T08:31:00Z">
        <w:r>
          <w:t xml:space="preserve">Cílem práce je </w:t>
        </w:r>
      </w:ins>
      <w:ins w:id="482" w:author="Ingr Jiri [2]" w:date="2025-05-02T10:35:00Z" w16du:dateUtc="2025-05-02T08:35:00Z">
        <w:r>
          <w:t>vytvořit</w:t>
        </w:r>
      </w:ins>
      <w:ins w:id="483" w:author="Ingr Jiri [2]" w:date="2025-05-02T10:31:00Z" w16du:dateUtc="2025-05-02T08:31:00Z">
        <w:r>
          <w:t xml:space="preserve"> model umělé inteligence schopn</w:t>
        </w:r>
      </w:ins>
      <w:ins w:id="484" w:author="Ingr Jiri [2]" w:date="2025-05-02T10:35:00Z" w16du:dateUtc="2025-05-02T08:35:00Z">
        <w:r>
          <w:t>ý</w:t>
        </w:r>
      </w:ins>
      <w:ins w:id="485" w:author="Ingr Jiri [2]" w:date="2025-05-02T10:31:00Z" w16du:dateUtc="2025-05-02T08:31:00Z">
        <w:r>
          <w:t xml:space="preserve"> detekovat </w:t>
        </w:r>
      </w:ins>
      <w:ins w:id="486" w:author="Ingr Jiri [2]" w:date="2025-05-02T10:35:00Z" w16du:dateUtc="2025-05-02T08:35:00Z">
        <w:r>
          <w:t>specifické anatomické struktury</w:t>
        </w:r>
      </w:ins>
      <w:ins w:id="487" w:author="Ingr Jiri [2]" w:date="2025-05-02T10:31:00Z" w16du:dateUtc="2025-05-02T08:31:00Z">
        <w:r>
          <w:t xml:space="preserve"> ve snímcích z laryngoskopického vyšetření.</w:t>
        </w:r>
      </w:ins>
      <w:ins w:id="488" w:author="Ingr Jiri [2]" w:date="2025-05-02T10:36:00Z" w16du:dateUtc="2025-05-02T08:36:00Z">
        <w:r>
          <w:t xml:space="preserve"> </w:t>
        </w:r>
      </w:ins>
      <w:ins w:id="489" w:author="Ingr Jiri [2]" w:date="2025-04-29T21:38:00Z" w16du:dateUtc="2025-04-29T19:38:00Z">
        <w:r w:rsidR="003C4A72">
          <w:t xml:space="preserve">Detekce hlasivek využívající metod zpracování obrazu pomocí </w:t>
        </w:r>
      </w:ins>
      <w:ins w:id="490" w:author="Ingr Jiri [2]" w:date="2025-05-02T10:39:00Z" w16du:dateUtc="2025-05-02T08:39:00Z">
        <w:r w:rsidR="000C08F0">
          <w:t xml:space="preserve">AI může </w:t>
        </w:r>
      </w:ins>
      <w:ins w:id="491" w:author="Ingr Jiri [2]" w:date="2025-04-29T21:38:00Z" w16du:dateUtc="2025-04-29T19:38:00Z">
        <w:r w:rsidR="003C4A72">
          <w:t xml:space="preserve">sloužit jako první krok k objektivizaci vyšetření. Na základě vytvořeného modelu bude v budoucnu možné posuzovat vady (např. nedomykavost chlopní hlasivek) počítačově. V návaznosti na tuto práci mohou být vytvořeny další AI modely detekující nádory a záněty vyskytující se </w:t>
        </w:r>
      </w:ins>
      <w:ins w:id="492" w:author="Ingr Jiri [2]" w:date="2025-05-02T10:40:00Z" w16du:dateUtc="2025-05-02T08:40:00Z">
        <w:r w:rsidR="000C08F0">
          <w:t>v oblasti</w:t>
        </w:r>
      </w:ins>
      <w:ins w:id="493" w:author="Ingr Jiri [2]" w:date="2025-04-29T21:38:00Z" w16du:dateUtc="2025-04-29T19:38:00Z">
        <w:r w:rsidR="003C4A72">
          <w:t xml:space="preserve"> hlasiv</w:t>
        </w:r>
      </w:ins>
      <w:ins w:id="494" w:author="Ingr Jiri [2]" w:date="2025-05-02T10:45:00Z" w16du:dateUtc="2025-05-02T08:45:00Z">
        <w:r w:rsidR="000C08F0">
          <w:t>ek</w:t>
        </w:r>
      </w:ins>
      <w:ins w:id="495" w:author="Ingr Jiri [2]" w:date="2025-04-29T21:38:00Z" w16du:dateUtc="2025-04-29T19:38:00Z">
        <w:r w:rsidR="003C4A72">
          <w:t>.</w:t>
        </w:r>
      </w:ins>
      <w:ins w:id="496" w:author="Ingr Jiri [2]" w:date="2025-05-02T10:40:00Z" w16du:dateUtc="2025-05-02T08:40:00Z">
        <w:r w:rsidR="000C08F0">
          <w:t xml:space="preserve"> Nasazení vyhodnocovacího nástroje v klinické praxi</w:t>
        </w:r>
      </w:ins>
      <w:ins w:id="497" w:author="Ingr Jiri [2]" w:date="2025-04-29T21:38:00Z" w16du:dateUtc="2025-04-29T19:38:00Z">
        <w:r w:rsidR="003C4A72">
          <w:t xml:space="preserve"> </w:t>
        </w:r>
      </w:ins>
      <w:ins w:id="498" w:author="Ingr Jiri [2]" w:date="2025-05-02T10:41:00Z" w16du:dateUtc="2025-05-02T08:41:00Z">
        <w:r w:rsidR="000C08F0">
          <w:t xml:space="preserve">by </w:t>
        </w:r>
        <w:r w:rsidR="000C08F0">
          <w:t>přispělo</w:t>
        </w:r>
        <w:r w:rsidR="000C08F0">
          <w:t xml:space="preserve"> nejen k </w:t>
        </w:r>
      </w:ins>
      <w:ins w:id="499" w:author="Ingr Jiri [2]" w:date="2025-04-29T21:38:00Z" w16du:dateUtc="2025-04-29T19:38:00Z">
        <w:r w:rsidR="003C4A72">
          <w:t>objektivizac</w:t>
        </w:r>
      </w:ins>
      <w:ins w:id="500" w:author="Ingr Jiri [2]" w:date="2025-05-02T10:41:00Z" w16du:dateUtc="2025-05-02T08:41:00Z">
        <w:r w:rsidR="000C08F0">
          <w:t xml:space="preserve">i, ale </w:t>
        </w:r>
      </w:ins>
      <w:ins w:id="501" w:author="Ingr Jiri [2]" w:date="2025-05-02T10:42:00Z" w16du:dateUtc="2025-05-02T08:42:00Z">
        <w:r w:rsidR="000C08F0">
          <w:t>také</w:t>
        </w:r>
      </w:ins>
      <w:ins w:id="502" w:author="Ingr Jiri [2]" w:date="2025-04-29T21:38:00Z" w16du:dateUtc="2025-04-29T19:38:00Z">
        <w:r w:rsidR="003C4A72">
          <w:t xml:space="preserve"> ke značnému urychlení průběhu vyšetření. </w:t>
        </w:r>
      </w:ins>
      <w:ins w:id="503" w:author="Ingr Jiri [2]" w:date="2025-05-02T10:43:00Z" w16du:dateUtc="2025-05-02T08:43:00Z">
        <w:r w:rsidR="000C08F0">
          <w:t>Systém</w:t>
        </w:r>
      </w:ins>
      <w:ins w:id="504" w:author="Ingr Jiri [2]" w:date="2025-04-29T21:38:00Z" w16du:dateUtc="2025-04-29T19:38:00Z">
        <w:r w:rsidR="003C4A72">
          <w:t xml:space="preserve"> by mohl </w:t>
        </w:r>
      </w:ins>
      <w:ins w:id="505" w:author="Ingr Jiri [2]" w:date="2025-05-02T10:43:00Z" w16du:dateUtc="2025-05-02T08:43:00Z">
        <w:r w:rsidR="000C08F0">
          <w:t xml:space="preserve">vyhodnocovat stav hlasivek </w:t>
        </w:r>
      </w:ins>
      <w:ins w:id="506" w:author="Ingr Jiri [2]" w:date="2025-04-29T21:38:00Z" w16du:dateUtc="2025-04-29T19:38:00Z">
        <w:r w:rsidR="003C4A72">
          <w:t xml:space="preserve">v reálném čase </w:t>
        </w:r>
      </w:ins>
      <w:ins w:id="507" w:author="Ingr Jiri [2]" w:date="2025-05-02T10:46:00Z" w16du:dateUtc="2025-05-02T08:46:00Z">
        <w:r w:rsidR="000C08F0">
          <w:t xml:space="preserve">přímo </w:t>
        </w:r>
      </w:ins>
      <w:ins w:id="508" w:author="Ingr Jiri [2]" w:date="2025-04-29T21:38:00Z" w16du:dateUtc="2025-04-29T19:38:00Z">
        <w:r w:rsidR="003C4A72">
          <w:t xml:space="preserve">v průběhu </w:t>
        </w:r>
      </w:ins>
      <w:ins w:id="509" w:author="Ingr Jiri [2]" w:date="2025-05-02T10:42:00Z" w16du:dateUtc="2025-05-02T08:42:00Z">
        <w:r w:rsidR="000C08F0">
          <w:t>laryngoskopie</w:t>
        </w:r>
      </w:ins>
      <w:ins w:id="510" w:author="Ingr Jiri [2]" w:date="2025-05-02T10:43:00Z" w16du:dateUtc="2025-05-02T08:43:00Z">
        <w:r w:rsidR="000C08F0">
          <w:t xml:space="preserve"> a upozorňovat na podezřelé oblasti, čímž </w:t>
        </w:r>
      </w:ins>
      <w:ins w:id="511" w:author="Ingr Jiri [2]" w:date="2025-05-02T10:44:00Z" w16du:dateUtc="2025-05-02T08:44:00Z">
        <w:r w:rsidR="000C08F0">
          <w:t>by podpořit lékaře v</w:t>
        </w:r>
      </w:ins>
      <w:ins w:id="512" w:author="Ingr Jiri [2]" w:date="2025-05-02T10:46:00Z" w16du:dateUtc="2025-05-02T08:46:00Z">
        <w:r w:rsidR="000C08F0">
          <w:t> </w:t>
        </w:r>
      </w:ins>
      <w:ins w:id="513" w:author="Ingr Jiri [2]" w:date="2025-05-02T10:44:00Z" w16du:dateUtc="2025-05-02T08:44:00Z">
        <w:r w:rsidR="000C08F0">
          <w:t>rozhodování</w:t>
        </w:r>
      </w:ins>
      <w:ins w:id="514" w:author="Ingr Jiri [2]" w:date="2025-05-02T10:46:00Z" w16du:dateUtc="2025-05-02T08:46:00Z">
        <w:r w:rsidR="000C08F0">
          <w:t xml:space="preserve"> a zvýšil by kvalitu péče o pacienty</w:t>
        </w:r>
      </w:ins>
      <w:ins w:id="515" w:author="Ingr Jiri [2]" w:date="2025-04-29T21:38:00Z" w16du:dateUtc="2025-04-29T19:38:00Z">
        <w:r w:rsidR="003C4A72">
          <w:t>.</w:t>
        </w:r>
      </w:ins>
    </w:p>
    <w:p w14:paraId="0694E6C3" w14:textId="77777777" w:rsidR="00136BAF" w:rsidRDefault="00566F26">
      <w:r>
        <w:br w:type="page"/>
      </w:r>
    </w:p>
    <w:p w14:paraId="19658449" w14:textId="77777777" w:rsidR="00136BAF" w:rsidRDefault="00566F26">
      <w:pPr>
        <w:pStyle w:val="Nadpis1"/>
        <w:tabs>
          <w:tab w:val="left" w:pos="432"/>
        </w:tabs>
      </w:pPr>
      <w:bookmarkStart w:id="516" w:name="_Toc151549802"/>
      <w:bookmarkStart w:id="517" w:name="_Toc196943570"/>
      <w:r>
        <w:lastRenderedPageBreak/>
        <w:t>LITERÁRNÍ ČÁST</w:t>
      </w:r>
      <w:bookmarkEnd w:id="516"/>
      <w:bookmarkEnd w:id="517"/>
    </w:p>
    <w:p w14:paraId="7B85A64F" w14:textId="77777777" w:rsidR="00D32732" w:rsidRPr="00D32732" w:rsidRDefault="00D32732" w:rsidP="00D32732"/>
    <w:p w14:paraId="3B4D70DA" w14:textId="03CCCB30" w:rsidR="00127CF1" w:rsidRDefault="00127CF1" w:rsidP="00127CF1">
      <w:pPr>
        <w:pStyle w:val="Nadpis2"/>
      </w:pPr>
      <w:bookmarkStart w:id="518" w:name="_Toc196943571"/>
      <w:r>
        <w:t>Detekce objektu pomocí umělé inteligence</w:t>
      </w:r>
      <w:bookmarkEnd w:id="518"/>
    </w:p>
    <w:p w14:paraId="24E101FA" w14:textId="76DED16F" w:rsidR="002A49A0" w:rsidRDefault="00D208BD" w:rsidP="0008619B">
      <w:r>
        <w:t xml:space="preserve">Detekce objektu v obrazu je stejně jako sledování objektů, segmentace </w:t>
      </w:r>
      <w:r w:rsidR="00650512">
        <w:t>nebo</w:t>
      </w:r>
      <w:r>
        <w:t xml:space="preserve"> klasifikace obrazu součásti interdisciplinárního oboru počítačové</w:t>
      </w:r>
      <w:r w:rsidR="0018021C">
        <w:t>ho</w:t>
      </w:r>
      <w:r>
        <w:t xml:space="preserve"> vidění</w:t>
      </w:r>
      <w:r w:rsidR="00454A88">
        <w:t>,</w:t>
      </w:r>
      <w:r w:rsidR="00650512">
        <w:t xml:space="preserve"> jež se rozkládá na pomezí informatiky a </w:t>
      </w:r>
      <w:del w:id="519" w:author="Ingr Jiri [2]" w:date="2025-04-29T14:24:00Z" w16du:dateUtc="2025-04-29T12:24:00Z">
        <w:r w:rsidR="00650512" w:rsidDel="000E0FC8">
          <w:delText>umělé inteligence</w:delText>
        </w:r>
      </w:del>
      <w:ins w:id="520" w:author="Ingr Jiri [2]" w:date="2025-04-29T14:24:00Z" w16du:dateUtc="2025-04-29T12:24:00Z">
        <w:r w:rsidR="000E0FC8">
          <w:t>AI</w:t>
        </w:r>
      </w:ins>
      <w:r>
        <w:t xml:space="preserve">. Hlavním cílem detekce </w:t>
      </w:r>
      <w:r w:rsidR="0018021C">
        <w:t>objektu</w:t>
      </w:r>
      <w:r>
        <w:t xml:space="preserve"> je identifikace určitého objektu a zároveň určení jeho přesné polohy v obraze.</w:t>
      </w:r>
      <w:r w:rsidR="00650512">
        <w:t xml:space="preserve"> Tato technologie má rozsáhlé využití v oborech autonomní</w:t>
      </w:r>
      <w:r w:rsidR="00000409">
        <w:t>ho</w:t>
      </w:r>
      <w:r w:rsidR="00650512">
        <w:t xml:space="preserve"> řízení vozidel či rozpoznávání tváří, využívá se také v bezpečnostních systémech a mnoha dalších oblastech. </w:t>
      </w:r>
      <w:r w:rsidR="00DA0F88">
        <w:t xml:space="preserve">Další využití nacházejí </w:t>
      </w:r>
      <w:r w:rsidR="00650512">
        <w:t>metod</w:t>
      </w:r>
      <w:r w:rsidR="00DA0F88">
        <w:t>y</w:t>
      </w:r>
      <w:r w:rsidR="00650512">
        <w:t xml:space="preserve"> detekce objektu v obrazu v lékařské diagnostice</w:t>
      </w:r>
      <w:r w:rsidR="00E92FDB">
        <w:t xml:space="preserve"> </w:t>
      </w:r>
      <w:r w:rsidR="00000409">
        <w:fldChar w:fldCharType="begin"/>
      </w:r>
      <w:r w:rsidR="00F44EF3">
        <w:instrText xml:space="preserve"> ADDIN EN.CITE &lt;EndNote&gt;&lt;Cite&gt;&lt;Author&gt;Cong&lt;/Author&gt;&lt;Year&gt;2023&lt;/Year&gt;&lt;RecNum&gt;3&lt;/RecNum&gt;&lt;DisplayText&gt;[1]&lt;/DisplayText&gt;&lt;record&gt;&lt;rec-number&gt;3&lt;/rec-number&gt;&lt;foreign-keys&gt;&lt;key app="EN" db-id="epv0etvs2pfr99e5xxpv5027xe05stzr22vd" timestamp="1738167967"&gt;3&lt;/key&gt;&lt;/foreign-keys&gt;&lt;ref-type name="Journal Article"&gt;17&lt;/ref-type&gt;&lt;contributors&gt;&lt;authors&gt;&lt;author&gt;Cong, Xiaohan&lt;/author&gt;&lt;author&gt;Li, Shixin&lt;/author&gt;&lt;author&gt;Chen, Fankai&lt;/author&gt;&lt;author&gt;Liu, Chen&lt;/author&gt;&lt;author&gt;Meng, Yue&lt;/author&gt;&lt;/authors&gt;&lt;/contributors&gt;&lt;titles&gt;&lt;title&gt;A Review of YOLO Object Detection Algorithms based on Deep Learning&lt;/title&gt;&lt;secondary-title&gt;Frontiers in Computing and Intelligent Systems&lt;/secondary-title&gt;&lt;/titles&gt;&lt;periodical&gt;&lt;full-title&gt;Frontiers in Computing and Intelligent Systems&lt;/full-title&gt;&lt;/periodical&gt;&lt;pages&gt;17-20&lt;/pages&gt;&lt;volume&gt;4&lt;/volume&gt;&lt;number&gt;2&lt;/number&gt;&lt;dates&gt;&lt;year&gt;2023&lt;/year&gt;&lt;/dates&gt;&lt;urls&gt;&lt;/urls&gt;&lt;electronic-resource-num&gt;10.54097/fcis.v4i2.9730&lt;/electronic-resource-num&gt;&lt;/record&gt;&lt;/Cite&gt;&lt;/EndNote&gt;</w:instrText>
      </w:r>
      <w:r w:rsidR="00000409">
        <w:fldChar w:fldCharType="separate"/>
      </w:r>
      <w:r w:rsidR="00000409">
        <w:rPr>
          <w:noProof/>
        </w:rPr>
        <w:t>[1]</w:t>
      </w:r>
      <w:r w:rsidR="00000409">
        <w:fldChar w:fldCharType="end"/>
      </w:r>
      <w:r w:rsidR="00DA0F88">
        <w:t xml:space="preserve">. Tímto odvětvím, </w:t>
      </w:r>
      <w:r w:rsidR="00650512">
        <w:t>konkrétně detekc</w:t>
      </w:r>
      <w:r w:rsidR="00DA0F88">
        <w:t>í</w:t>
      </w:r>
      <w:r w:rsidR="00650512">
        <w:t xml:space="preserve"> hlasivek ve snímcích z laryngoskopických vyšetření</w:t>
      </w:r>
      <w:r w:rsidR="00DA0F88">
        <w:t xml:space="preserve"> se zabývá i tato práce</w:t>
      </w:r>
      <w:r w:rsidR="00650512">
        <w:t>.</w:t>
      </w:r>
    </w:p>
    <w:p w14:paraId="61E5E27B" w14:textId="17502FB4" w:rsidR="00FA7744" w:rsidRDefault="00B33EC4" w:rsidP="0008619B">
      <w:r>
        <w:t xml:space="preserve">Pro nalezení a identifikaci </w:t>
      </w:r>
      <w:r w:rsidR="00454A88">
        <w:t>objektů lze použí</w:t>
      </w:r>
      <w:r w:rsidR="0008619B">
        <w:t>t dv</w:t>
      </w:r>
      <w:r w:rsidR="00144946">
        <w:t>a</w:t>
      </w:r>
      <w:r w:rsidR="0008619B">
        <w:t xml:space="preserve"> základní </w:t>
      </w:r>
      <w:r w:rsidR="00144946">
        <w:t>přístupy: konvenční metody a metody hlubokého učení využívající konvoluční neuronové sítě</w:t>
      </w:r>
      <w:r w:rsidR="0008619B">
        <w:t xml:space="preserve">. </w:t>
      </w:r>
      <w:r w:rsidR="00B35B2B">
        <w:t>K</w:t>
      </w:r>
      <w:r>
        <w:t xml:space="preserve">onvenční přístup pracuje ve třech </w:t>
      </w:r>
      <w:r w:rsidRPr="00B35B2B">
        <w:t xml:space="preserve">krocích. </w:t>
      </w:r>
      <w:r w:rsidR="00B35B2B" w:rsidRPr="00B35B2B">
        <w:t>V první fázi algoritmus pomocí posuvného okna prohledává obraz a vybírá oblasti, kde by se mohl nacházet objekt. Následně z těchto oblastí získává popisné znaky (např. texturu, barvu či tvar), které slouží k rozpoznání a zařazení konkrétního objektu.</w:t>
      </w:r>
      <w:r w:rsidR="00FA7744" w:rsidRPr="00B35B2B">
        <w:t xml:space="preserve"> Tento</w:t>
      </w:r>
      <w:r w:rsidR="00FA7744">
        <w:t xml:space="preserve"> přístup naráží na velkou výpočetní náročnost a nízkou přizpůsobivost</w:t>
      </w:r>
      <w:r w:rsidR="00D053C4">
        <w:t xml:space="preserve"> </w:t>
      </w:r>
      <w:r w:rsidR="00D053C4">
        <w:fldChar w:fldCharType="begin"/>
      </w:r>
      <w:r w:rsidR="00000409">
        <w:instrText xml:space="preserve"> ADDIN EN.CITE &lt;EndNote&gt;&lt;Cite&gt;&lt;Author&gt;Ravpreet&lt;/Author&gt;&lt;Year&gt;2023&lt;/Year&gt;&lt;RecNum&gt;1&lt;/RecNum&gt;&lt;DisplayText&gt;[2]&lt;/DisplayText&gt;&lt;record&gt;&lt;rec-number&gt;1&lt;/rec-number&gt;&lt;foreign-keys&gt;&lt;key app="EN" db-id="epv0etvs2pfr99e5xxpv5027xe05stzr22vd" timestamp="1738157543"&gt;1&lt;/key&gt;&lt;/foreign-keys&gt;&lt;ref-type name="Journal Article"&gt;17&lt;/ref-type&gt;&lt;contributors&gt;&lt;authors&gt;&lt;author&gt;&lt;style face="normal" font="default" size="100%"&gt;Ravpreet&lt;/style&gt;&lt;style face="normal" font="default" charset="238" size="100%"&gt;,&lt;/style&gt;&lt;style face="normal" font="default" size="100%"&gt; Kaur&lt;/style&gt;&lt;/author&gt;&lt;author&gt;&lt;style face="normal" font="default" size="100%"&gt;Sarbjeet&lt;/style&gt;&lt;style face="normal" font="default" charset="238" size="100%"&gt;,&lt;/style&gt;&lt;style face="normal" font="default" size="100%"&gt; Singh&lt;/style&gt;&lt;/author&gt;&lt;/authors&gt;&lt;/contributors&gt;&lt;titles&gt;&lt;title&gt;A comprehensive review of object detection with deep learning&lt;/title&gt;&lt;secondary-title&gt;Digital Signal Processing&lt;/secondary-title&gt;&lt;/titles&gt;&lt;periodical&gt;&lt;full-title&gt;Digital Signal Processing&lt;/full-title&gt;&lt;/periodical&gt;&lt;volume&gt;132&lt;/volume&gt;&lt;dates&gt;&lt;year&gt;2023&lt;/year&gt;&lt;/dates&gt;&lt;isbn&gt;1051-2004&lt;/isbn&gt;&lt;urls&gt;&lt;/urls&gt;&lt;custom7&gt;103812&lt;/custom7&gt;&lt;/record&gt;&lt;/Cite&gt;&lt;/EndNote&gt;</w:instrText>
      </w:r>
      <w:r w:rsidR="00D053C4">
        <w:fldChar w:fldCharType="separate"/>
      </w:r>
      <w:r w:rsidR="00000409">
        <w:rPr>
          <w:noProof/>
        </w:rPr>
        <w:t>[2]</w:t>
      </w:r>
      <w:r w:rsidR="00D053C4">
        <w:fldChar w:fldCharType="end"/>
      </w:r>
      <w:r w:rsidR="00FA7744">
        <w:t>, proto od něj bylo v posledních letech upuštěno na úkor metod hlubokého učení.</w:t>
      </w:r>
    </w:p>
    <w:p w14:paraId="4F557DB9" w14:textId="260ADCFC" w:rsidR="00FA7744" w:rsidRDefault="00FA7744" w:rsidP="00FA7744">
      <w:pPr>
        <w:pStyle w:val="Nadpis3"/>
      </w:pPr>
      <w:bookmarkStart w:id="521" w:name="_Toc196943572"/>
      <w:r>
        <w:t xml:space="preserve">Detekce objektu </w:t>
      </w:r>
      <w:r w:rsidR="001C6B84">
        <w:t>s využitím</w:t>
      </w:r>
      <w:r>
        <w:t xml:space="preserve"> hlubokého učení</w:t>
      </w:r>
      <w:bookmarkEnd w:id="521"/>
    </w:p>
    <w:p w14:paraId="52D1727E" w14:textId="785A2A99" w:rsidR="00A050A2" w:rsidRDefault="00A37FEA" w:rsidP="00FA7744">
      <w:r>
        <w:t>Metody pro detekci objektů pomocí hlubokého učení</w:t>
      </w:r>
      <w:r w:rsidR="001C6B84">
        <w:t xml:space="preserve"> využív</w:t>
      </w:r>
      <w:r>
        <w:t>ají</w:t>
      </w:r>
      <w:r w:rsidR="001C6B84">
        <w:t xml:space="preserve"> </w:t>
      </w:r>
      <w:r w:rsidR="00144946">
        <w:t>modely založené na</w:t>
      </w:r>
      <w:r w:rsidR="001C6B84">
        <w:t xml:space="preserve"> konvolučních neuronových sítí </w:t>
      </w:r>
      <w:r>
        <w:t xml:space="preserve">(CNN) </w:t>
      </w:r>
      <w:r w:rsidR="001C6B84">
        <w:t xml:space="preserve">k rozeznání jednotlivých </w:t>
      </w:r>
      <w:r w:rsidR="00312EE9">
        <w:t>příznaků</w:t>
      </w:r>
      <w:r w:rsidR="001C6B84">
        <w:t xml:space="preserve"> obrazu a následné detekci všech v něm </w:t>
      </w:r>
      <w:r w:rsidR="00F9273E">
        <w:t xml:space="preserve">se </w:t>
      </w:r>
      <w:r w:rsidR="001C6B84">
        <w:t xml:space="preserve">nacházejících objektů. </w:t>
      </w:r>
      <w:r w:rsidR="00A050A2">
        <w:t>Tento přístup je charakteristický rozdělením na tři hlavní sekce algoritmu</w:t>
      </w:r>
      <w:r w:rsidR="007735B1">
        <w:t xml:space="preserve"> </w:t>
      </w:r>
      <w:r w:rsidR="007735B1">
        <w:fldChar w:fldCharType="begin"/>
      </w:r>
      <w:r w:rsidR="007735B1">
        <w:instrText xml:space="preserve"> ADDIN EN.CITE &lt;EndNote&gt;&lt;Cite&gt;&lt;Author&gt;Ravpreet&lt;/Author&gt;&lt;Year&gt;2023&lt;/Year&gt;&lt;RecNum&gt;1&lt;/RecNum&gt;&lt;DisplayText&gt;[2]&lt;/DisplayText&gt;&lt;record&gt;&lt;rec-number&gt;1&lt;/rec-number&gt;&lt;foreign-keys&gt;&lt;key app="EN" db-id="epv0etvs2pfr99e5xxpv5027xe05stzr22vd" timestamp="1738157543"&gt;1&lt;/key&gt;&lt;/foreign-keys&gt;&lt;ref-type name="Journal Article"&gt;17&lt;/ref-type&gt;&lt;contributors&gt;&lt;authors&gt;&lt;author&gt;&lt;style face="normal" font="default" size="100%"&gt;Ravpreet&lt;/style&gt;&lt;style face="normal" font="default" charset="238" size="100%"&gt;,&lt;/style&gt;&lt;style face="normal" font="default" size="100%"&gt; Kaur&lt;/style&gt;&lt;/author&gt;&lt;author&gt;&lt;style face="normal" font="default" size="100%"&gt;Sarbjeet&lt;/style&gt;&lt;style face="normal" font="default" charset="238" size="100%"&gt;,&lt;/style&gt;&lt;style face="normal" font="default" size="100%"&gt; Singh&lt;/style&gt;&lt;/author&gt;&lt;/authors&gt;&lt;/contributors&gt;&lt;titles&gt;&lt;title&gt;A comprehensive review of object detection with deep learning&lt;/title&gt;&lt;secondary-title&gt;Digital Signal Processing&lt;/secondary-title&gt;&lt;/titles&gt;&lt;periodical&gt;&lt;full-title&gt;Digital Signal Processing&lt;/full-title&gt;&lt;/periodical&gt;&lt;volume&gt;132&lt;/volume&gt;&lt;dates&gt;&lt;year&gt;2023&lt;/year&gt;&lt;/dates&gt;&lt;isbn&gt;1051-2004&lt;/isbn&gt;&lt;urls&gt;&lt;/urls&gt;&lt;custom7&gt;103812&lt;/custom7&gt;&lt;/record&gt;&lt;/Cite&gt;&lt;/EndNote&gt;</w:instrText>
      </w:r>
      <w:r w:rsidR="007735B1">
        <w:fldChar w:fldCharType="separate"/>
      </w:r>
      <w:r w:rsidR="007735B1">
        <w:rPr>
          <w:noProof/>
        </w:rPr>
        <w:t>[2]</w:t>
      </w:r>
      <w:r w:rsidR="007735B1">
        <w:fldChar w:fldCharType="end"/>
      </w:r>
      <w:r w:rsidR="00A050A2">
        <w:t>.</w:t>
      </w:r>
    </w:p>
    <w:p w14:paraId="2C767FEA" w14:textId="62E3081F" w:rsidR="00A050A2" w:rsidRDefault="00A050A2" w:rsidP="00A050A2">
      <w:pPr>
        <w:pStyle w:val="Odstavecseseznamem"/>
        <w:numPr>
          <w:ilvl w:val="0"/>
          <w:numId w:val="11"/>
        </w:numPr>
      </w:pPr>
      <w:r>
        <w:t xml:space="preserve">Extrakce </w:t>
      </w:r>
      <w:r w:rsidR="00144946">
        <w:t xml:space="preserve">příznaků, </w:t>
      </w:r>
      <w:r>
        <w:t>kdy je vstupní obraz zpracován pomocí CNN, která detekuje klíčové rysy obrazu</w:t>
      </w:r>
      <w:r w:rsidR="00312EE9">
        <w:t>,</w:t>
      </w:r>
      <w:r>
        <w:t xml:space="preserve"> jako jsou hrany, </w:t>
      </w:r>
      <w:r w:rsidR="00492F0C">
        <w:t>tvary či složitější textury a sestaví mapu</w:t>
      </w:r>
      <w:r w:rsidR="00EF0784">
        <w:t xml:space="preserve"> </w:t>
      </w:r>
      <w:r w:rsidR="00312EE9">
        <w:t>příznaků</w:t>
      </w:r>
      <w:r w:rsidR="00492F0C">
        <w:t xml:space="preserve"> obrazu.</w:t>
      </w:r>
    </w:p>
    <w:p w14:paraId="0741846A" w14:textId="09742672" w:rsidR="00492F0C" w:rsidRDefault="00492F0C" w:rsidP="00A050A2">
      <w:pPr>
        <w:pStyle w:val="Odstavecseseznamem"/>
        <w:numPr>
          <w:ilvl w:val="0"/>
          <w:numId w:val="11"/>
        </w:numPr>
      </w:pPr>
      <w:r>
        <w:t>Lokalizace objektů z mapy</w:t>
      </w:r>
      <w:r w:rsidR="00EF0784">
        <w:t xml:space="preserve"> </w:t>
      </w:r>
      <w:r w:rsidR="00312EE9">
        <w:t>příznaků</w:t>
      </w:r>
      <w:r>
        <w:t xml:space="preserve"> určí místo pravděpodobných výskytů objektů.</w:t>
      </w:r>
    </w:p>
    <w:p w14:paraId="4542B76A" w14:textId="1367158C" w:rsidR="00492F0C" w:rsidRDefault="00492F0C" w:rsidP="00A050A2">
      <w:pPr>
        <w:pStyle w:val="Odstavecseseznamem"/>
        <w:numPr>
          <w:ilvl w:val="0"/>
          <w:numId w:val="11"/>
        </w:numPr>
      </w:pPr>
      <w:r>
        <w:t>Klasifikace přidá lokalizovanému objektu třídu, která udává, o jaký typ objektu se jedná.</w:t>
      </w:r>
    </w:p>
    <w:p w14:paraId="43CBBDF3" w14:textId="19B41025" w:rsidR="00A45450" w:rsidRDefault="000C286C" w:rsidP="00A45450">
      <w:r>
        <w:t>Metody</w:t>
      </w:r>
      <w:r w:rsidR="00492F0C">
        <w:t xml:space="preserve"> využívající </w:t>
      </w:r>
      <w:r>
        <w:t xml:space="preserve">neuronové sítě </w:t>
      </w:r>
      <w:r w:rsidR="00492F0C">
        <w:t xml:space="preserve">můžeme </w:t>
      </w:r>
      <w:r>
        <w:t xml:space="preserve">dále </w:t>
      </w:r>
      <w:r w:rsidR="00A37FEA">
        <w:t xml:space="preserve">rozdělit </w:t>
      </w:r>
      <w:r>
        <w:t>podle typu a</w:t>
      </w:r>
      <w:r w:rsidR="009D5574">
        <w:t>l</w:t>
      </w:r>
      <w:r>
        <w:t xml:space="preserve">goritmu </w:t>
      </w:r>
      <w:r w:rsidR="00A37FEA">
        <w:t xml:space="preserve">do dvou základních skupin na </w:t>
      </w:r>
      <w:r w:rsidR="00A050A2">
        <w:t xml:space="preserve">two-stage a </w:t>
      </w:r>
      <w:proofErr w:type="spellStart"/>
      <w:r w:rsidR="00A050A2">
        <w:t>one-stage</w:t>
      </w:r>
      <w:proofErr w:type="spellEnd"/>
      <w:r w:rsidR="00A050A2">
        <w:t xml:space="preserve"> detektory.</w:t>
      </w:r>
    </w:p>
    <w:p w14:paraId="048F33CC" w14:textId="77777777" w:rsidR="00281220" w:rsidRDefault="00281220" w:rsidP="000C286C">
      <w:pPr>
        <w:pStyle w:val="Nadpis2"/>
      </w:pPr>
      <w:bookmarkStart w:id="522" w:name="_Toc196943573"/>
      <w:r>
        <w:lastRenderedPageBreak/>
        <w:t>Umělé neuronové sítě</w:t>
      </w:r>
      <w:bookmarkEnd w:id="522"/>
    </w:p>
    <w:p w14:paraId="7A4A5515" w14:textId="77777777" w:rsidR="006B4F18" w:rsidRDefault="00281220" w:rsidP="006B4F18">
      <w:r>
        <w:t xml:space="preserve">Princip umělých neuronových sítí (ANN) je inspirován funkcí neuronového systému v mozku člověka. Základní jednotkou algoritmu ANN je stejně jako v lidském mozku neuron, který v případě umělé sítě provádí matematické operace (viz. </w:t>
      </w:r>
      <w:r w:rsidR="00B75BFC" w:rsidRPr="00B75BFC">
        <w:rPr>
          <w:b/>
          <w:bCs/>
        </w:rPr>
        <w:fldChar w:fldCharType="begin"/>
      </w:r>
      <w:r w:rsidR="00B75BFC" w:rsidRPr="00B75BFC">
        <w:rPr>
          <w:b/>
          <w:bCs/>
        </w:rPr>
        <w:instrText xml:space="preserve"> REF _Ref188961872 \h  \* MERGEFORMAT </w:instrText>
      </w:r>
      <w:r w:rsidR="00B75BFC" w:rsidRPr="00B75BFC">
        <w:rPr>
          <w:b/>
          <w:bCs/>
        </w:rPr>
      </w:r>
      <w:r w:rsidR="00B75BFC" w:rsidRPr="00B75BFC">
        <w:rPr>
          <w:b/>
          <w:bCs/>
        </w:rPr>
        <w:fldChar w:fldCharType="separate"/>
      </w:r>
      <w:r w:rsidR="00E07BFA" w:rsidRPr="00E07BFA">
        <w:rPr>
          <w:b/>
          <w:bCs/>
        </w:rPr>
        <w:t xml:space="preserve">Obr. </w:t>
      </w:r>
      <w:r w:rsidR="00E07BFA">
        <w:rPr>
          <w:b/>
          <w:bCs/>
          <w:noProof/>
        </w:rPr>
        <w:t>2</w:t>
      </w:r>
      <w:r w:rsidR="00E07BFA" w:rsidRPr="00E07BFA">
        <w:rPr>
          <w:b/>
          <w:bCs/>
        </w:rPr>
        <w:t>.</w:t>
      </w:r>
      <w:r w:rsidR="00E07BFA">
        <w:rPr>
          <w:b/>
          <w:bCs/>
          <w:noProof/>
        </w:rPr>
        <w:t>1</w:t>
      </w:r>
      <w:r w:rsidR="00B75BFC" w:rsidRPr="00B75BFC">
        <w:rPr>
          <w:b/>
          <w:bCs/>
        </w:rPr>
        <w:fldChar w:fldCharType="end"/>
      </w:r>
      <w:r>
        <w:t xml:space="preserve">). </w:t>
      </w:r>
      <w:commentRangeStart w:id="523"/>
      <w:commentRangeStart w:id="524"/>
      <w:r w:rsidR="006B4F18">
        <w:t xml:space="preserve">Vstupem do neuronu je vektor </w:t>
      </w:r>
      <m:oMath>
        <m:r>
          <m:rPr>
            <m:sty m:val="bi"/>
          </m:rPr>
          <w:rPr>
            <w:rFonts w:ascii="Cambria Math" w:hAnsi="Cambria Math"/>
          </w:rPr>
          <m:t>x</m:t>
        </m:r>
        <m:r>
          <w:rPr>
            <w:rFonts w:ascii="Cambria Math" w:hAnsi="Cambria Math"/>
          </w:rPr>
          <m:t>=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  <m: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n</m:t>
                </m:r>
              </m:sub>
            </m:sSub>
          </m:e>
        </m:d>
      </m:oMath>
      <w:r w:rsidR="006B4F18">
        <w:t xml:space="preserve">, na který je aplikován skalární součin s vektorem vah </w:t>
      </w:r>
      <m:oMath>
        <m:sSub>
          <m:sSubPr>
            <m:ctrlPr>
              <w:rPr>
                <w:rFonts w:ascii="Cambria Math" w:hAnsi="Cambria Math"/>
                <w:b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w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j</m:t>
            </m:r>
          </m:sub>
        </m:sSub>
        <m:r>
          <w:rPr>
            <w:rFonts w:ascii="Cambria Math" w:hAnsi="Cambria Math"/>
          </w:rPr>
          <m:t> = 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(w</m:t>
            </m:r>
          </m:e>
          <m:sub>
            <m:r>
              <w:rPr>
                <w:rFonts w:ascii="Cambria Math" w:hAnsi="Cambria Math"/>
              </w:rPr>
              <m:t>1j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2j</m:t>
            </m:r>
          </m:sub>
        </m:sSub>
        <m:r>
          <w:rPr>
            <w:rFonts w:ascii="Cambria Math" w:hAnsi="Cambria Math"/>
          </w:rPr>
          <m:t xml:space="preserve">, …,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  <m:r>
          <w:rPr>
            <w:rFonts w:ascii="Cambria Math" w:hAnsi="Cambria Math"/>
          </w:rPr>
          <m:t>)</m:t>
        </m:r>
      </m:oMath>
      <w:r w:rsidR="006B4F18">
        <w:t xml:space="preserve">, následně je přičten bia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="006B4F18">
        <w:t xml:space="preserve">. Hodnota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="006B4F18">
        <w:t xml:space="preserve"> je vypočítána podle rovnice (2.1) </w:t>
      </w:r>
      <w:r w:rsidR="006B4F18">
        <w:fldChar w:fldCharType="begin"/>
      </w:r>
      <w:r w:rsidR="006B4F18">
        <w:instrText xml:space="preserve"> ADDIN EN.CITE &lt;EndNote&gt;&lt;Cite&gt;&lt;Author&gt;Tesema&lt;/Author&gt;&lt;Year&gt;2022&lt;/Year&gt;&lt;RecNum&gt;4&lt;/RecNum&gt;&lt;DisplayText&gt;[3]&lt;/DisplayText&gt;&lt;record&gt;&lt;rec-number&gt;4&lt;/rec-number&gt;&lt;foreign-keys&gt;&lt;key app="EN" db-id="epv0etvs2pfr99e5xxpv5027xe05stzr22vd" timestamp="1738168878"&gt;4&lt;/key&gt;&lt;/foreign-keys&gt;&lt;ref-type name="Book"&gt;6&lt;/ref-type&gt;&lt;contributors&gt;&lt;authors&gt;&lt;author&gt;&lt;style face="normal" font="default" charset="238" size="100%"&gt;Solomon Negussie Tesema&lt;/style&gt;&lt;/author&gt;&lt;/authors&gt;&lt;/contributors&gt;&lt;titles&gt;&lt;title&gt;&lt;style face="normal" font="default" size="100%"&gt;Deep Convolutional Neural Network Based Object&lt;/style&gt;&lt;style face="normal" font="default" charset="238" size="100%"&gt; &lt;/style&gt;&lt;style face="normal" font="default" size="100%"&gt;Detection Inference Acceleration Using FPGA&lt;/style&gt;&lt;/title&gt;&lt;/titles&gt;&lt;dates&gt;&lt;year&gt;&lt;style face="normal" font="default" charset="238" size="100%"&gt;2022&lt;/style&gt;&lt;/year&gt;&lt;/dates&gt;&lt;publisher&gt;Université Bourgogne Franche-Comté&lt;/publisher&gt;&lt;call-num&gt;04090134&lt;/call-num&gt;&lt;urls&gt;&lt;/urls&gt;&lt;language&gt;&lt;style face="normal" font="default" charset="238" size="100%"&gt;English&lt;/style&gt;&lt;/language&gt;&lt;/record&gt;&lt;/Cite&gt;&lt;/EndNote&gt;</w:instrText>
      </w:r>
      <w:r w:rsidR="006B4F18">
        <w:fldChar w:fldCharType="separate"/>
      </w:r>
      <w:r w:rsidR="006B4F18">
        <w:rPr>
          <w:noProof/>
        </w:rPr>
        <w:t>[3]</w:t>
      </w:r>
      <w:r w:rsidR="006B4F18">
        <w:fldChar w:fldCharType="end"/>
      </w:r>
      <w:r w:rsidR="006B4F18">
        <w:t>.</w:t>
      </w:r>
    </w:p>
    <w:p w14:paraId="10AEFCDE" w14:textId="77777777" w:rsidR="006B4F18" w:rsidRDefault="006B4F18" w:rsidP="006B4F18">
      <w:pPr>
        <w:tabs>
          <w:tab w:val="center" w:pos="4536"/>
          <w:tab w:val="right" w:pos="8931"/>
        </w:tabs>
      </w:pPr>
      <w:r>
        <w:tab/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  <m:r>
          <w:rPr>
            <w:rFonts w:ascii="Cambria Math" w:hAnsi="Cambria Math"/>
          </w:rPr>
          <m:t>=</m:t>
        </m:r>
        <m:nary>
          <m:naryPr>
            <m:chr m:val="∑"/>
            <m:limLoc m:val="undOvr"/>
            <m:subHide m:val="1"/>
            <m:supHide m:val="1"/>
            <m:ctrlPr>
              <w:rPr>
                <w:rFonts w:ascii="Cambria Math" w:hAnsi="Cambria Math"/>
                <w:i/>
              </w:rPr>
            </m:ctrlPr>
          </m:naryPr>
          <m:sub/>
          <m:sup/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x</m:t>
                </m:r>
                <m:r>
                  <w:rPr>
                    <w:rFonts w:ascii="Cambria Math" w:hAnsi="Cambria Math"/>
                  </w:rPr>
                  <m:t>∙</m:t>
                </m:r>
                <m:sSubSup>
                  <m:sSubSupPr>
                    <m:ctrlPr>
                      <w:rPr>
                        <w:rFonts w:ascii="Cambria Math" w:hAnsi="Cambria Math"/>
                        <w:b/>
                        <w:i/>
                      </w:rPr>
                    </m:ctrlPr>
                  </m:sSubSup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w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j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  <m:ctrlPr>
                      <w:rPr>
                        <w:rFonts w:ascii="Cambria Math" w:hAnsi="Cambria Math"/>
                        <w:i/>
                      </w:rPr>
                    </m:ctrlPr>
                  </m:sup>
                </m:sSubSup>
              </m:e>
            </m:d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e>
        </m:nary>
      </m:oMath>
      <w:r>
        <w:tab/>
        <w:t>(2.1)</w:t>
      </w:r>
    </w:p>
    <w:p w14:paraId="24279C67" w14:textId="77777777" w:rsidR="006B4F18" w:rsidRDefault="006B4F18" w:rsidP="006B4F18">
      <w:pPr>
        <w:tabs>
          <w:tab w:val="center" w:pos="4536"/>
          <w:tab w:val="right" w:pos="8931"/>
        </w:tabs>
      </w:pPr>
      <w:r>
        <w:t xml:space="preserve">Pomocí aktivační funkce je vypočten konečný výstup (2.2), který následně může být použitý jako vstup do dalších umělých neuronů </w:t>
      </w:r>
      <w:r>
        <w:fldChar w:fldCharType="begin"/>
      </w:r>
      <w:r>
        <w:instrText xml:space="preserve"> ADDIN EN.CITE &lt;EndNote&gt;&lt;Cite&gt;&lt;Author&gt;Tesema&lt;/Author&gt;&lt;Year&gt;2022&lt;/Year&gt;&lt;RecNum&gt;4&lt;/RecNum&gt;&lt;DisplayText&gt;[3]&lt;/DisplayText&gt;&lt;record&gt;&lt;rec-number&gt;4&lt;/rec-number&gt;&lt;foreign-keys&gt;&lt;key app="EN" db-id="epv0etvs2pfr99e5xxpv5027xe05stzr22vd" timestamp="1738168878"&gt;4&lt;/key&gt;&lt;/foreign-keys&gt;&lt;ref-type name="Book"&gt;6&lt;/ref-type&gt;&lt;contributors&gt;&lt;authors&gt;&lt;author&gt;&lt;style face="normal" font="default" charset="238" size="100%"&gt;Solomon Negussie Tesema&lt;/style&gt;&lt;/author&gt;&lt;/authors&gt;&lt;/contributors&gt;&lt;titles&gt;&lt;title&gt;&lt;style face="normal" font="default" size="100%"&gt;Deep Convolutional Neural Network Based Object&lt;/style&gt;&lt;style face="normal" font="default" charset="238" size="100%"&gt; &lt;/style&gt;&lt;style face="normal" font="default" size="100%"&gt;Detection Inference Acceleration Using FPGA&lt;/style&gt;&lt;/title&gt;&lt;/titles&gt;&lt;dates&gt;&lt;year&gt;&lt;style face="normal" font="default" charset="238" size="100%"&gt;2022&lt;/style&gt;&lt;/year&gt;&lt;/dates&gt;&lt;publisher&gt;Université Bourgogne Franche-Comté&lt;/publisher&gt;&lt;call-num&gt;04090134&lt;/call-num&gt;&lt;urls&gt;&lt;/urls&gt;&lt;language&gt;&lt;style face="normal" font="default" charset="238" size="100%"&gt;English&lt;/style&gt;&lt;/language&gt;&lt;/record&gt;&lt;/Cite&gt;&lt;/EndNote&gt;</w:instrText>
      </w:r>
      <w:r>
        <w:fldChar w:fldCharType="separate"/>
      </w:r>
      <w:r>
        <w:rPr>
          <w:noProof/>
        </w:rPr>
        <w:t>[3]</w:t>
      </w:r>
      <w:r>
        <w:fldChar w:fldCharType="end"/>
      </w:r>
      <w:r>
        <w:t>.</w:t>
      </w:r>
      <w:commentRangeEnd w:id="523"/>
      <w:r>
        <w:rPr>
          <w:rStyle w:val="Odkaznakoment"/>
        </w:rPr>
        <w:commentReference w:id="523"/>
      </w:r>
      <w:commentRangeEnd w:id="524"/>
      <w:r>
        <w:rPr>
          <w:rStyle w:val="Odkaznakoment"/>
        </w:rPr>
        <w:commentReference w:id="524"/>
      </w:r>
    </w:p>
    <w:p w14:paraId="1EA7E766" w14:textId="77777777" w:rsidR="006B4F18" w:rsidRDefault="006B4F18" w:rsidP="006B4F18">
      <w:pPr>
        <w:tabs>
          <w:tab w:val="center" w:pos="4536"/>
          <w:tab w:val="right" w:pos="8931"/>
        </w:tabs>
      </w:pPr>
      <w:r>
        <w:tab/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z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e>
        </m:d>
      </m:oMath>
      <w:r>
        <w:tab/>
        <w:t>(2.2)</w:t>
      </w:r>
    </w:p>
    <w:p w14:paraId="3B0A59A9" w14:textId="2A64EE93" w:rsidR="00281220" w:rsidRDefault="00281220" w:rsidP="006B4F18">
      <w:r>
        <w:rPr>
          <w:noProof/>
          <w:lang w:eastAsia="cs-CZ"/>
        </w:rPr>
        <w:drawing>
          <wp:inline distT="0" distB="0" distL="0" distR="0" wp14:anchorId="11920AD6" wp14:editId="2AB66951">
            <wp:extent cx="4729377" cy="2011680"/>
            <wp:effectExtent l="0" t="0" r="0" b="7620"/>
            <wp:docPr id="1400084493" name="Obrázek 1" descr="Obsah obrázku snímek obrazovky, diagram, řada/pruh, text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37916465" name="Obrázek 1" descr="Obsah obrázku snímek obrazovky, diagram, řada/pruh, text&#10;&#10;Popis byl vytvořen automaticky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46651" cy="20190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1E89CE" w14:textId="105FA738" w:rsidR="00281220" w:rsidRDefault="00281220" w:rsidP="00281220">
      <w:pPr>
        <w:pStyle w:val="Titulek"/>
      </w:pPr>
      <w:bookmarkStart w:id="525" w:name="_Ref188961872"/>
      <w:r w:rsidRPr="0034021A">
        <w:rPr>
          <w:b/>
          <w:bCs w:val="0"/>
        </w:rPr>
        <w:t xml:space="preserve">Obr. </w:t>
      </w:r>
      <w:ins w:id="526" w:author="Ingr Jiri [2]" w:date="2025-05-02T20:09:00Z" w16du:dateUtc="2025-05-02T18:09:00Z"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TYLEREF 1 \s </w:instrText>
        </w:r>
      </w:ins>
      <w:r w:rsidR="00F626E8">
        <w:rPr>
          <w:b/>
          <w:bCs w:val="0"/>
        </w:rPr>
        <w:fldChar w:fldCharType="separate"/>
      </w:r>
      <w:r w:rsidR="00F626E8">
        <w:rPr>
          <w:b/>
          <w:bCs w:val="0"/>
          <w:noProof/>
        </w:rPr>
        <w:t>2</w:t>
      </w:r>
      <w:ins w:id="527" w:author="Ingr Jiri [2]" w:date="2025-05-02T20:09:00Z" w16du:dateUtc="2025-05-02T18:09:00Z">
        <w:r w:rsidR="00F626E8">
          <w:rPr>
            <w:b/>
            <w:bCs w:val="0"/>
          </w:rPr>
          <w:fldChar w:fldCharType="end"/>
        </w:r>
        <w:r w:rsidR="00F626E8">
          <w:rPr>
            <w:b/>
            <w:bCs w:val="0"/>
          </w:rPr>
          <w:t>.</w:t>
        </w:r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EQ obr. \* ARABIC \s 1 </w:instrText>
        </w:r>
      </w:ins>
      <w:r w:rsidR="00F626E8">
        <w:rPr>
          <w:b/>
          <w:bCs w:val="0"/>
        </w:rPr>
        <w:fldChar w:fldCharType="separate"/>
      </w:r>
      <w:ins w:id="528" w:author="Ingr Jiri [2]" w:date="2025-05-02T20:09:00Z" w16du:dateUtc="2025-05-02T18:09:00Z">
        <w:r w:rsidR="00F626E8">
          <w:rPr>
            <w:b/>
            <w:bCs w:val="0"/>
            <w:noProof/>
          </w:rPr>
          <w:t>1</w:t>
        </w:r>
        <w:r w:rsidR="00F626E8">
          <w:rPr>
            <w:b/>
            <w:bCs w:val="0"/>
          </w:rPr>
          <w:fldChar w:fldCharType="end"/>
        </w:r>
      </w:ins>
      <w:del w:id="529" w:author="Ingr Jiri [2]" w:date="2025-04-29T21:11:00Z" w16du:dateUtc="2025-04-29T19:11:00Z"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TYLEREF 1 \s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2</w:delText>
        </w:r>
        <w:r w:rsidR="001431A9" w:rsidDel="0073196C">
          <w:rPr>
            <w:b/>
            <w:bCs w:val="0"/>
          </w:rPr>
          <w:fldChar w:fldCharType="end"/>
        </w:r>
        <w:r w:rsidR="001431A9" w:rsidDel="0073196C">
          <w:rPr>
            <w:b/>
            <w:bCs w:val="0"/>
          </w:rPr>
          <w:delText>.</w:delText>
        </w:r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EQ obr. \* ARABIC \s 1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1</w:delText>
        </w:r>
        <w:r w:rsidR="001431A9" w:rsidDel="0073196C">
          <w:rPr>
            <w:b/>
            <w:bCs w:val="0"/>
          </w:rPr>
          <w:fldChar w:fldCharType="end"/>
        </w:r>
      </w:del>
      <w:bookmarkEnd w:id="525"/>
      <w:r>
        <w:t xml:space="preserve">: Schéma neuronu ANN (převzato z </w:t>
      </w:r>
      <w:r w:rsidR="0061393B">
        <w:fldChar w:fldCharType="begin"/>
      </w:r>
      <w:r w:rsidR="0061393B">
        <w:instrText xml:space="preserve"> ADDIN EN.CITE &lt;EndNote&gt;&lt;Cite&gt;&lt;Author&gt;Buettgenbach&lt;/Author&gt;&lt;Year&gt;2021&lt;/Year&gt;&lt;RecNum&gt;5&lt;/RecNum&gt;&lt;DisplayText&gt;[4]&lt;/DisplayText&gt;&lt;record&gt;&lt;rec-number&gt;5&lt;/rec-number&gt;&lt;foreign-keys&gt;&lt;key app="EN" db-id="epv0etvs2pfr99e5xxpv5027xe05stzr22vd" timestamp="1738169154"&gt;5&lt;/key&gt;&lt;/foreign-keys&gt;&lt;ref-type name="Web Page"&gt;12&lt;/ref-type&gt;&lt;contributors&gt;&lt;authors&gt;&lt;author&gt;Maurice Henry Buettgenbach&lt;/author&gt;&lt;/authors&gt;&lt;/contributors&gt;&lt;titles&gt;&lt;title&gt;Explain like I’m five: Artificial neurons&lt;/title&gt;&lt;/titles&gt;&lt;volume&gt;&lt;style face="normal" font="default" charset="238" size="100%"&gt;2025&lt;/style&gt;&lt;/volume&gt;&lt;number&gt;&lt;style face="normal" font="default" charset="238" size="100%"&gt;25. 1.&lt;/style&gt;&lt;/number&gt;&lt;dates&gt;&lt;year&gt;2021&lt;/year&gt;&lt;/dates&gt;&lt;urls&gt;&lt;related-urls&gt;&lt;url&gt;https://towardsdatascience.com/explain-like-im-five-artificial-neurons-b7c475b56189&lt;/url&gt;&lt;/related-urls&gt;&lt;/urls&gt;&lt;/record&gt;&lt;/Cite&gt;&lt;/EndNote&gt;</w:instrText>
      </w:r>
      <w:r w:rsidR="0061393B">
        <w:fldChar w:fldCharType="separate"/>
      </w:r>
      <w:r w:rsidR="0061393B">
        <w:rPr>
          <w:noProof/>
        </w:rPr>
        <w:t>[4]</w:t>
      </w:r>
      <w:r w:rsidR="0061393B">
        <w:fldChar w:fldCharType="end"/>
      </w:r>
      <w:r>
        <w:t>)</w:t>
      </w:r>
    </w:p>
    <w:p w14:paraId="09995C69" w14:textId="5EF38EDF" w:rsidR="00281220" w:rsidRDefault="00281220" w:rsidP="00281220">
      <w:r>
        <w:t>Trénink ANN se skládá ze tří částí. První částí je dopředný průchod sítí (</w:t>
      </w:r>
      <w:proofErr w:type="spellStart"/>
      <w:r>
        <w:t>feedforward</w:t>
      </w:r>
      <w:proofErr w:type="spellEnd"/>
      <w:r>
        <w:t xml:space="preserve">), skládající se z vrstev, kde každá vrstva obsahuje určitý počet neuronů. V případě plně propojených vrstev je každý neuron dané vrstvy svázán se všemi neurony z vrstvy předchozí. Na začátku tréninku jsou náhodně či pomocí specifických metod inicializovány </w:t>
      </w:r>
      <w:proofErr w:type="spellStart"/>
      <w:r>
        <w:t>biasy</w:t>
      </w:r>
      <w:proofErr w:type="spellEnd"/>
      <w:r>
        <w:t xml:space="preserve"> a vstupní váhy neuronů. Pro ukázku je na </w:t>
      </w:r>
      <w:r w:rsidR="00B75BFC">
        <w:fldChar w:fldCharType="begin"/>
      </w:r>
      <w:r w:rsidR="00B75BFC">
        <w:instrText xml:space="preserve"> REF _Ref188962104 \h </w:instrText>
      </w:r>
      <w:r w:rsidR="00B75BFC">
        <w:fldChar w:fldCharType="separate"/>
      </w:r>
      <w:r w:rsidR="00E07BFA" w:rsidRPr="0032025E">
        <w:rPr>
          <w:b/>
        </w:rPr>
        <w:t xml:space="preserve">Obr. </w:t>
      </w:r>
      <w:r w:rsidR="00E07BFA">
        <w:rPr>
          <w:b/>
          <w:bCs/>
          <w:noProof/>
        </w:rPr>
        <w:t>2</w:t>
      </w:r>
      <w:r w:rsidR="00E07BFA">
        <w:rPr>
          <w:b/>
        </w:rPr>
        <w:t>.</w:t>
      </w:r>
      <w:r w:rsidR="00E07BFA">
        <w:rPr>
          <w:b/>
          <w:bCs/>
          <w:noProof/>
        </w:rPr>
        <w:t>2</w:t>
      </w:r>
      <w:r w:rsidR="00B75BFC">
        <w:fldChar w:fldCharType="end"/>
      </w:r>
      <w:r>
        <w:t xml:space="preserve"> zobrazen průchod plně propojenou ANN se dvěma skrytými vrstvami, s počtem neuronů </w:t>
      </w:r>
      <m:oMath>
        <m:r>
          <w:rPr>
            <w:rFonts w:ascii="Cambria Math" w:hAnsi="Cambria Math"/>
          </w:rPr>
          <m:t>n=30</m:t>
        </m:r>
      </m:oMath>
      <w:r>
        <w:t xml:space="preserve"> a jednou výstupní vrstvou s</w:t>
      </w:r>
      <w:r w:rsidR="00E92FDB">
        <w:t> </w:t>
      </w:r>
      <m:oMath>
        <m:r>
          <w:rPr>
            <w:rFonts w:ascii="Cambria Math" w:hAnsi="Cambria Math"/>
          </w:rPr>
          <m:t>n=10</m:t>
        </m:r>
      </m:oMath>
      <w:r>
        <w:t xml:space="preserve">. Pro obraz </w:t>
      </w:r>
      <w:r w:rsidR="00B75BFC">
        <w:t xml:space="preserve">velikosti </w:t>
      </w:r>
      <w:r>
        <w:t xml:space="preserve">28 </w:t>
      </w:r>
      <w:r w:rsidRPr="00CC0115">
        <w:t>×</w:t>
      </w:r>
      <w:r>
        <w:t xml:space="preserve"> 28 je vytvořen vstupní vektor 784 </w:t>
      </w:r>
      <w:r w:rsidRPr="00CC0115">
        <w:t>×</w:t>
      </w:r>
      <w:r>
        <w:t xml:space="preserve"> 1, vstupní vrstva má tudíž 784 hodnot. Ty vstupují do vrstvy, kde je rovnicí (2.1) vypočítána hodnota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>
        <w:t xml:space="preserve"> pro každý neuron a následně se pomocí</w:t>
      </w:r>
      <w:r w:rsidR="00B75BFC">
        <w:t xml:space="preserve"> aktivační funkce</w:t>
      </w:r>
      <w:r>
        <w:t xml:space="preserve"> (2.2) získá výstupní hodnota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>
        <w:t>. Každá tato hodnota je použita jako vstup do všech neuronů následující vrstvy (</w:t>
      </w:r>
      <w:r w:rsidR="00B75BFC">
        <w:fldChar w:fldCharType="begin"/>
      </w:r>
      <w:r w:rsidR="00B75BFC">
        <w:instrText xml:space="preserve"> REF _Ref188962104 \h </w:instrText>
      </w:r>
      <w:r w:rsidR="00B75BFC">
        <w:fldChar w:fldCharType="separate"/>
      </w:r>
      <w:r w:rsidR="00E07BFA" w:rsidRPr="0032025E">
        <w:rPr>
          <w:b/>
        </w:rPr>
        <w:t xml:space="preserve">Obr. </w:t>
      </w:r>
      <w:r w:rsidR="00E07BFA">
        <w:rPr>
          <w:b/>
          <w:bCs/>
          <w:noProof/>
        </w:rPr>
        <w:t>2</w:t>
      </w:r>
      <w:r w:rsidR="00E07BFA">
        <w:rPr>
          <w:b/>
        </w:rPr>
        <w:t>.</w:t>
      </w:r>
      <w:r w:rsidR="00E07BFA">
        <w:rPr>
          <w:b/>
          <w:bCs/>
          <w:noProof/>
        </w:rPr>
        <w:t>2</w:t>
      </w:r>
      <w:r w:rsidR="00B75BFC">
        <w:fldChar w:fldCharType="end"/>
      </w:r>
      <w:r>
        <w:t xml:space="preserve">) </w:t>
      </w:r>
      <w:r w:rsidR="0022316E">
        <w:fldChar w:fldCharType="begin"/>
      </w:r>
      <w:r w:rsidR="0022316E">
        <w:instrText xml:space="preserve"> ADDIN EN.CITE &lt;EndNote&gt;&lt;Cite&gt;&lt;Author&gt;Tesema&lt;/Author&gt;&lt;Year&gt;2022&lt;/Year&gt;&lt;RecNum&gt;4&lt;/RecNum&gt;&lt;DisplayText&gt;[3]&lt;/DisplayText&gt;&lt;record&gt;&lt;rec-number&gt;4&lt;/rec-number&gt;&lt;foreign-keys&gt;&lt;key app="EN" db-id="epv0etvs2pfr99e5xxpv5027xe05stzr22vd" timestamp="1738168878"&gt;4&lt;/key&gt;&lt;/foreign-keys&gt;&lt;ref-type name="Book"&gt;6&lt;/ref-type&gt;&lt;contributors&gt;&lt;authors&gt;&lt;author&gt;&lt;style face="normal" font="default" charset="238" size="100%"&gt;Solomon Negussie Tesema&lt;/style&gt;&lt;/author&gt;&lt;/authors&gt;&lt;/contributors&gt;&lt;titles&gt;&lt;title&gt;&lt;style face="normal" font="default" size="100%"&gt;Deep Convolutional Neural Network Based Object&lt;/style&gt;&lt;style face="normal" font="default" charset="238" size="100%"&gt; &lt;/style&gt;&lt;style face="normal" font="default" size="100%"&gt;Detection Inference Acceleration Using FPGA&lt;/style&gt;&lt;/title&gt;&lt;/titles&gt;&lt;dates&gt;&lt;year&gt;&lt;style face="normal" font="default" charset="238" size="100%"&gt;2022&lt;/style&gt;&lt;/year&gt;&lt;/dates&gt;&lt;publisher&gt;Université Bourgogne Franche-Comté&lt;/publisher&gt;&lt;call-num&gt;04090134&lt;/call-num&gt;&lt;urls&gt;&lt;/urls&gt;&lt;language&gt;&lt;style face="normal" font="default" charset="238" size="100%"&gt;English&lt;/style&gt;&lt;/language&gt;&lt;/record&gt;&lt;/Cite&gt;&lt;/EndNote&gt;</w:instrText>
      </w:r>
      <w:r w:rsidR="0022316E">
        <w:fldChar w:fldCharType="separate"/>
      </w:r>
      <w:r w:rsidR="0022316E">
        <w:rPr>
          <w:noProof/>
        </w:rPr>
        <w:t>[3]</w:t>
      </w:r>
      <w:r w:rsidR="0022316E">
        <w:fldChar w:fldCharType="end"/>
      </w:r>
      <w:r>
        <w:t>.</w:t>
      </w:r>
    </w:p>
    <w:p w14:paraId="5B7AE0F0" w14:textId="77777777" w:rsidR="00281220" w:rsidRDefault="00281220" w:rsidP="00281220">
      <w:pPr>
        <w:keepNext/>
        <w:jc w:val="center"/>
      </w:pPr>
      <w:r w:rsidRPr="0032025E">
        <w:rPr>
          <w:noProof/>
          <w:lang w:eastAsia="cs-CZ"/>
        </w:rPr>
        <w:lastRenderedPageBreak/>
        <w:drawing>
          <wp:inline distT="0" distB="0" distL="0" distR="0" wp14:anchorId="32F31D65" wp14:editId="33BB84C8">
            <wp:extent cx="5509260" cy="3320735"/>
            <wp:effectExtent l="0" t="0" r="0" b="0"/>
            <wp:docPr id="184768067" name="Obrázek 1" descr="Obsah obrázku text, diagram, snímek obrazovky, řada/pruh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31671602" name="Obrázek 1" descr="Obsah obrázku text, diagram, snímek obrazovky, řada/pruh&#10;&#10;Popis byl vytvořen automaticky"/>
                    <pic:cNvPicPr/>
                  </pic:nvPicPr>
                  <pic:blipFill rotWithShape="1">
                    <a:blip r:embed="rId13"/>
                    <a:srcRect t="2660" b="9727"/>
                    <a:stretch/>
                  </pic:blipFill>
                  <pic:spPr bwMode="auto">
                    <a:xfrm>
                      <a:off x="0" y="0"/>
                      <a:ext cx="5529297" cy="333281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4144B41" w14:textId="48417496" w:rsidR="00281220" w:rsidRDefault="00281220" w:rsidP="00281220">
      <w:pPr>
        <w:pStyle w:val="Titulek"/>
        <w:jc w:val="left"/>
      </w:pPr>
      <w:bookmarkStart w:id="530" w:name="_Ref188962104"/>
      <w:r w:rsidRPr="0032025E">
        <w:rPr>
          <w:b/>
          <w:bCs w:val="0"/>
        </w:rPr>
        <w:t xml:space="preserve">Obr. </w:t>
      </w:r>
      <w:ins w:id="531" w:author="Ingr Jiri [2]" w:date="2025-05-02T20:09:00Z" w16du:dateUtc="2025-05-02T18:09:00Z"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TYLEREF 1 \s </w:instrText>
        </w:r>
      </w:ins>
      <w:r w:rsidR="00F626E8">
        <w:rPr>
          <w:b/>
          <w:bCs w:val="0"/>
        </w:rPr>
        <w:fldChar w:fldCharType="separate"/>
      </w:r>
      <w:r w:rsidR="00F626E8">
        <w:rPr>
          <w:b/>
          <w:bCs w:val="0"/>
          <w:noProof/>
        </w:rPr>
        <w:t>2</w:t>
      </w:r>
      <w:ins w:id="532" w:author="Ingr Jiri [2]" w:date="2025-05-02T20:09:00Z" w16du:dateUtc="2025-05-02T18:09:00Z">
        <w:r w:rsidR="00F626E8">
          <w:rPr>
            <w:b/>
            <w:bCs w:val="0"/>
          </w:rPr>
          <w:fldChar w:fldCharType="end"/>
        </w:r>
        <w:r w:rsidR="00F626E8">
          <w:rPr>
            <w:b/>
            <w:bCs w:val="0"/>
          </w:rPr>
          <w:t>.</w:t>
        </w:r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EQ obr. \* ARABIC \s 1 </w:instrText>
        </w:r>
      </w:ins>
      <w:r w:rsidR="00F626E8">
        <w:rPr>
          <w:b/>
          <w:bCs w:val="0"/>
        </w:rPr>
        <w:fldChar w:fldCharType="separate"/>
      </w:r>
      <w:ins w:id="533" w:author="Ingr Jiri [2]" w:date="2025-05-02T20:09:00Z" w16du:dateUtc="2025-05-02T18:09:00Z">
        <w:r w:rsidR="00F626E8">
          <w:rPr>
            <w:b/>
            <w:bCs w:val="0"/>
            <w:noProof/>
          </w:rPr>
          <w:t>2</w:t>
        </w:r>
        <w:r w:rsidR="00F626E8">
          <w:rPr>
            <w:b/>
            <w:bCs w:val="0"/>
          </w:rPr>
          <w:fldChar w:fldCharType="end"/>
        </w:r>
      </w:ins>
      <w:del w:id="534" w:author="Ingr Jiri [2]" w:date="2025-04-29T21:11:00Z" w16du:dateUtc="2025-04-29T19:11:00Z"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TYLEREF 1 \s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2</w:delText>
        </w:r>
        <w:r w:rsidR="001431A9" w:rsidDel="0073196C">
          <w:rPr>
            <w:b/>
            <w:bCs w:val="0"/>
          </w:rPr>
          <w:fldChar w:fldCharType="end"/>
        </w:r>
        <w:r w:rsidR="001431A9" w:rsidDel="0073196C">
          <w:rPr>
            <w:b/>
            <w:bCs w:val="0"/>
          </w:rPr>
          <w:delText>.</w:delText>
        </w:r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EQ obr. \* ARABIC \s 1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2</w:delText>
        </w:r>
        <w:r w:rsidR="001431A9" w:rsidDel="0073196C">
          <w:rPr>
            <w:b/>
            <w:bCs w:val="0"/>
          </w:rPr>
          <w:fldChar w:fldCharType="end"/>
        </w:r>
      </w:del>
      <w:bookmarkEnd w:id="530"/>
      <w:r>
        <w:t>:</w:t>
      </w:r>
      <w:r>
        <w:rPr>
          <w:noProof/>
        </w:rPr>
        <w:t xml:space="preserve"> Schéma umělé neuronové sítě (převzato a upraveno z </w:t>
      </w:r>
      <w:r w:rsidR="0022316E">
        <w:rPr>
          <w:noProof/>
        </w:rPr>
        <w:fldChar w:fldCharType="begin"/>
      </w:r>
      <w:r w:rsidR="0022316E">
        <w:rPr>
          <w:noProof/>
        </w:rPr>
        <w:instrText xml:space="preserve"> ADDIN EN.CITE &lt;EndNote&gt;&lt;Cite&gt;&lt;Author&gt;Tesema&lt;/Author&gt;&lt;Year&gt;2022&lt;/Year&gt;&lt;RecNum&gt;4&lt;/RecNum&gt;&lt;DisplayText&gt;[3]&lt;/DisplayText&gt;&lt;record&gt;&lt;rec-number&gt;4&lt;/rec-number&gt;&lt;foreign-keys&gt;&lt;key app="EN" db-id="epv0etvs2pfr99e5xxpv5027xe05stzr22vd" timestamp="1738168878"&gt;4&lt;/key&gt;&lt;/foreign-keys&gt;&lt;ref-type name="Book"&gt;6&lt;/ref-type&gt;&lt;contributors&gt;&lt;authors&gt;&lt;author&gt;&lt;style face="normal" font="default" charset="238" size="100%"&gt;Solomon Negussie Tesema&lt;/style&gt;&lt;/author&gt;&lt;/authors&gt;&lt;/contributors&gt;&lt;titles&gt;&lt;title&gt;&lt;style face="normal" font="default" size="100%"&gt;Deep Convolutional Neural Network Based Object&lt;/style&gt;&lt;style face="normal" font="default" charset="238" size="100%"&gt; &lt;/style&gt;&lt;style face="normal" font="default" size="100%"&gt;Detection Inference Acceleration Using FPGA&lt;/style&gt;&lt;/title&gt;&lt;/titles&gt;&lt;dates&gt;&lt;year&gt;&lt;style face="normal" font="default" charset="238" size="100%"&gt;2022&lt;/style&gt;&lt;/year&gt;&lt;/dates&gt;&lt;publisher&gt;Université Bourgogne Franche-Comté&lt;/publisher&gt;&lt;call-num&gt;04090134&lt;/call-num&gt;&lt;urls&gt;&lt;/urls&gt;&lt;language&gt;&lt;style face="normal" font="default" charset="238" size="100%"&gt;English&lt;/style&gt;&lt;/language&gt;&lt;/record&gt;&lt;/Cite&gt;&lt;/EndNote&gt;</w:instrText>
      </w:r>
      <w:r w:rsidR="0022316E">
        <w:rPr>
          <w:noProof/>
        </w:rPr>
        <w:fldChar w:fldCharType="separate"/>
      </w:r>
      <w:r w:rsidR="0022316E">
        <w:rPr>
          <w:noProof/>
        </w:rPr>
        <w:t>[3]</w:t>
      </w:r>
      <w:r w:rsidR="0022316E">
        <w:rPr>
          <w:noProof/>
        </w:rPr>
        <w:fldChar w:fldCharType="end"/>
      </w:r>
      <w:r>
        <w:rPr>
          <w:noProof/>
        </w:rPr>
        <w:t>)</w:t>
      </w:r>
    </w:p>
    <w:p w14:paraId="6997BDF3" w14:textId="62143C1C" w:rsidR="00281220" w:rsidRDefault="00281220" w:rsidP="00281220">
      <w:r>
        <w:t>Ve druhém kroku zvaném zpětná propagace (</w:t>
      </w:r>
      <w:proofErr w:type="spellStart"/>
      <w:r>
        <w:t>backpropagation</w:t>
      </w:r>
      <w:proofErr w:type="spellEnd"/>
      <w:r>
        <w:t xml:space="preserve">) je použita ztrátová funkce, která vypočítá chybu výstupní vrstvy oproti předpokládanému správnému výstupu. Následně je zpětně dopočítáno, jak se chyba šíří při průchodu neuronovou sítí a pro každý bias a váhu neuronů </w:t>
      </w:r>
      <w:r w:rsidR="00E8659F">
        <w:t xml:space="preserve">všech vrstev </w:t>
      </w:r>
      <w:r>
        <w:t xml:space="preserve">je navržena změna </w:t>
      </w:r>
      <w:r w:rsidR="0022316E">
        <w:fldChar w:fldCharType="begin"/>
      </w:r>
      <w:r w:rsidR="0022316E">
        <w:instrText xml:space="preserve"> ADDIN EN.CITE &lt;EndNote&gt;&lt;Cite&gt;&lt;Author&gt;Tesema&lt;/Author&gt;&lt;Year&gt;2022&lt;/Year&gt;&lt;RecNum&gt;4&lt;/RecNum&gt;&lt;DisplayText&gt;[3]&lt;/DisplayText&gt;&lt;record&gt;&lt;rec-number&gt;4&lt;/rec-number&gt;&lt;foreign-keys&gt;&lt;key app="EN" db-id="epv0etvs2pfr99e5xxpv5027xe05stzr22vd" timestamp="1738168878"&gt;4&lt;/key&gt;&lt;/foreign-keys&gt;&lt;ref-type name="Book"&gt;6&lt;/ref-type&gt;&lt;contributors&gt;&lt;authors&gt;&lt;author&gt;&lt;style face="normal" font="default" charset="238" size="100%"&gt;Solomon Negussie Tesema&lt;/style&gt;&lt;/author&gt;&lt;/authors&gt;&lt;/contributors&gt;&lt;titles&gt;&lt;title&gt;&lt;style face="normal" font="default" size="100%"&gt;Deep Convolutional Neural Network Based Object&lt;/style&gt;&lt;style face="normal" font="default" charset="238" size="100%"&gt; &lt;/style&gt;&lt;style face="normal" font="default" size="100%"&gt;Detection Inference Acceleration Using FPGA&lt;/style&gt;&lt;/title&gt;&lt;/titles&gt;&lt;dates&gt;&lt;year&gt;&lt;style face="normal" font="default" charset="238" size="100%"&gt;2022&lt;/style&gt;&lt;/year&gt;&lt;/dates&gt;&lt;publisher&gt;Université Bourgogne Franche-Comté&lt;/publisher&gt;&lt;call-num&gt;04090134&lt;/call-num&gt;&lt;urls&gt;&lt;/urls&gt;&lt;language&gt;&lt;style face="normal" font="default" charset="238" size="100%"&gt;English&lt;/style&gt;&lt;/language&gt;&lt;/record&gt;&lt;/Cite&gt;&lt;/EndNote&gt;</w:instrText>
      </w:r>
      <w:r w:rsidR="0022316E">
        <w:fldChar w:fldCharType="separate"/>
      </w:r>
      <w:r w:rsidR="0022316E">
        <w:rPr>
          <w:noProof/>
        </w:rPr>
        <w:t>[3]</w:t>
      </w:r>
      <w:r w:rsidR="0022316E">
        <w:fldChar w:fldCharType="end"/>
      </w:r>
      <w:r>
        <w:t>.</w:t>
      </w:r>
    </w:p>
    <w:p w14:paraId="7D5EFC19" w14:textId="60F4B566" w:rsidR="00281220" w:rsidRPr="006E4755" w:rsidRDefault="00281220" w:rsidP="00281220">
      <w:r>
        <w:t xml:space="preserve">V posledním kroku jsou aktualizovány </w:t>
      </w:r>
      <w:proofErr w:type="spellStart"/>
      <w:r w:rsidR="00E8659F">
        <w:t>biasy</w:t>
      </w:r>
      <w:proofErr w:type="spellEnd"/>
      <w:r>
        <w:t xml:space="preserve"> a v</w:t>
      </w:r>
      <w:r w:rsidR="00E8659F">
        <w:t>á</w:t>
      </w:r>
      <w:r>
        <w:t>h</w:t>
      </w:r>
      <w:r w:rsidR="00E8659F">
        <w:t>y</w:t>
      </w:r>
      <w:r>
        <w:t xml:space="preserve"> neuronů tak, aby hodnota ztrátové funkce byla co nejnižší, tím se dosáhne nejoptimálnější funkce modelu </w:t>
      </w:r>
      <w:r w:rsidR="0022316E">
        <w:fldChar w:fldCharType="begin"/>
      </w:r>
      <w:r w:rsidR="0022316E">
        <w:instrText xml:space="preserve"> ADDIN EN.CITE &lt;EndNote&gt;&lt;Cite&gt;&lt;Author&gt;Tesema&lt;/Author&gt;&lt;Year&gt;2022&lt;/Year&gt;&lt;RecNum&gt;4&lt;/RecNum&gt;&lt;DisplayText&gt;[3]&lt;/DisplayText&gt;&lt;record&gt;&lt;rec-number&gt;4&lt;/rec-number&gt;&lt;foreign-keys&gt;&lt;key app="EN" db-id="epv0etvs2pfr99e5xxpv5027xe05stzr22vd" timestamp="1738168878"&gt;4&lt;/key&gt;&lt;/foreign-keys&gt;&lt;ref-type name="Book"&gt;6&lt;/ref-type&gt;&lt;contributors&gt;&lt;authors&gt;&lt;author&gt;&lt;style face="normal" font="default" charset="238" size="100%"&gt;Solomon Negussie Tesema&lt;/style&gt;&lt;/author&gt;&lt;/authors&gt;&lt;/contributors&gt;&lt;titles&gt;&lt;title&gt;&lt;style face="normal" font="default" size="100%"&gt;Deep Convolutional Neural Network Based Object&lt;/style&gt;&lt;style face="normal" font="default" charset="238" size="100%"&gt; &lt;/style&gt;&lt;style face="normal" font="default" size="100%"&gt;Detection Inference Acceleration Using FPGA&lt;/style&gt;&lt;/title&gt;&lt;/titles&gt;&lt;dates&gt;&lt;year&gt;&lt;style face="normal" font="default" charset="238" size="100%"&gt;2022&lt;/style&gt;&lt;/year&gt;&lt;/dates&gt;&lt;publisher&gt;Université Bourgogne Franche-Comté&lt;/publisher&gt;&lt;call-num&gt;04090134&lt;/call-num&gt;&lt;urls&gt;&lt;/urls&gt;&lt;language&gt;&lt;style face="normal" font="default" charset="238" size="100%"&gt;English&lt;/style&gt;&lt;/language&gt;&lt;/record&gt;&lt;/Cite&gt;&lt;/EndNote&gt;</w:instrText>
      </w:r>
      <w:r w:rsidR="0022316E">
        <w:fldChar w:fldCharType="separate"/>
      </w:r>
      <w:r w:rsidR="0022316E">
        <w:rPr>
          <w:noProof/>
        </w:rPr>
        <w:t>[3]</w:t>
      </w:r>
      <w:r w:rsidR="0022316E">
        <w:fldChar w:fldCharType="end"/>
      </w:r>
      <w:r>
        <w:t>.</w:t>
      </w:r>
    </w:p>
    <w:p w14:paraId="3FFA4FB5" w14:textId="77777777" w:rsidR="00281220" w:rsidRDefault="00281220" w:rsidP="00281220">
      <w:pPr>
        <w:pStyle w:val="Nadpis2"/>
      </w:pPr>
      <w:bookmarkStart w:id="535" w:name="_Toc196943574"/>
      <w:r>
        <w:t>Konvoluční neuronové sítě</w:t>
      </w:r>
      <w:bookmarkEnd w:id="535"/>
    </w:p>
    <w:p w14:paraId="3F5F1550" w14:textId="0AE3C70B" w:rsidR="00BE3285" w:rsidRDefault="00281220" w:rsidP="00BE3285">
      <w:r>
        <w:t xml:space="preserve">Nedostatkem ANN je její plochý vstup ve formě vektoru, kvůli němuž neuronová síť není schopna zohlednit prostorové upořádání vstupního obrazu. Problémem ANN algoritmu je i její vysoká propojenost, kvůli které při použití vstupů s větším rozlišením vznikají obrovské matice s hodnotami vah. To řeší přístup konvoluční neuronové sítě (CNN), který vstupy ve formě vektorů převádí do dvou či více dimenzí nazývaných mapy </w:t>
      </w:r>
      <w:r w:rsidR="00312EE9">
        <w:t>příznaků</w:t>
      </w:r>
      <w:r>
        <w:t>. Na rozdíl od předchozího</w:t>
      </w:r>
      <w:r w:rsidR="006B4F18">
        <w:t>,</w:t>
      </w:r>
      <w:r>
        <w:t xml:space="preserve"> neurony v CNN nejsou plně propojeny, ale mají vazbu pouze s několika prostorově blízkými hodnotami v předchozí vrstvě.</w:t>
      </w:r>
      <w:r w:rsidR="00C47D04" w:rsidRPr="00C47D04">
        <w:t xml:space="preserve"> </w:t>
      </w:r>
      <w:bookmarkStart w:id="536" w:name="_Hlk196826012"/>
      <w:commentRangeStart w:id="537"/>
      <w:r w:rsidR="00C47D04">
        <w:t>Obdobně jako v ANN je zde provedena konvoluce vstupního vektoru s maticemi hodnot</w:t>
      </w:r>
      <w:bookmarkEnd w:id="536"/>
      <w:r w:rsidR="00C47D04">
        <w:t>, které se v tomto případě nazývají filtry</w:t>
      </w:r>
      <w:ins w:id="538" w:author="Ingr Jiri [2]" w:date="2025-04-29T13:36:00Z" w16du:dateUtc="2025-04-29T11:36:00Z">
        <w:r w:rsidR="00C47D04">
          <w:t xml:space="preserve"> či jádra</w:t>
        </w:r>
      </w:ins>
      <w:r w:rsidR="00C47D04">
        <w:t xml:space="preserve">. </w:t>
      </w:r>
      <w:commentRangeEnd w:id="537"/>
      <w:r w:rsidR="00C47D04">
        <w:rPr>
          <w:rStyle w:val="Odkaznakoment"/>
        </w:rPr>
        <w:commentReference w:id="537"/>
      </w:r>
      <w:r>
        <w:t>Ty mají</w:t>
      </w:r>
      <w:r w:rsidR="006B4F18">
        <w:t xml:space="preserve"> obvykle</w:t>
      </w:r>
      <w:r>
        <w:t xml:space="preserve"> čtvercový tvar s obvyklými velikostmi stran mezi 1 a 11 </w:t>
      </w:r>
      <w:r w:rsidR="0022316E">
        <w:fldChar w:fldCharType="begin"/>
      </w:r>
      <w:r w:rsidR="0022316E">
        <w:instrText xml:space="preserve"> ADDIN EN.CITE &lt;EndNote&gt;&lt;Cite&gt;&lt;Author&gt;Tesema&lt;/Author&gt;&lt;Year&gt;2022&lt;/Year&gt;&lt;RecNum&gt;4&lt;/RecNum&gt;&lt;DisplayText&gt;[3]&lt;/DisplayText&gt;&lt;record&gt;&lt;rec-number&gt;4&lt;/rec-number&gt;&lt;foreign-keys&gt;&lt;key app="EN" db-id="epv0etvs2pfr99e5xxpv5027xe05stzr22vd" timestamp="1738168878"&gt;4&lt;/key&gt;&lt;/foreign-keys&gt;&lt;ref-type name="Book"&gt;6&lt;/ref-type&gt;&lt;contributors&gt;&lt;authors&gt;&lt;author&gt;&lt;style face="normal" font="default" charset="238" size="100%"&gt;Solomon Negussie Tesema&lt;/style&gt;&lt;/author&gt;&lt;/authors&gt;&lt;/contributors&gt;&lt;titles&gt;&lt;title&gt;&lt;style face="normal" font="default" size="100%"&gt;Deep Convolutional Neural Network Based Object&lt;/style&gt;&lt;style face="normal" font="default" charset="238" size="100%"&gt; &lt;/style&gt;&lt;style face="normal" font="default" size="100%"&gt;Detection Inference Acceleration Using FPGA&lt;/style&gt;&lt;/title&gt;&lt;/titles&gt;&lt;dates&gt;&lt;year&gt;&lt;style face="normal" font="default" charset="238" size="100%"&gt;2022&lt;/style&gt;&lt;/year&gt;&lt;/dates&gt;&lt;publisher&gt;Université Bourgogne Franche-Comté&lt;/publisher&gt;&lt;call-num&gt;04090134&lt;/call-num&gt;&lt;urls&gt;&lt;/urls&gt;&lt;language&gt;&lt;style face="normal" font="default" charset="238" size="100%"&gt;English&lt;/style&gt;&lt;/language&gt;&lt;/record&gt;&lt;/Cite&gt;&lt;/EndNote&gt;</w:instrText>
      </w:r>
      <w:r w:rsidR="0022316E">
        <w:fldChar w:fldCharType="separate"/>
      </w:r>
      <w:r w:rsidR="0022316E">
        <w:rPr>
          <w:noProof/>
        </w:rPr>
        <w:t>[3]</w:t>
      </w:r>
      <w:r w:rsidR="0022316E">
        <w:fldChar w:fldCharType="end"/>
      </w:r>
      <w:r>
        <w:t>.</w:t>
      </w:r>
      <w:r w:rsidR="00144946">
        <w:t xml:space="preserve"> </w:t>
      </w:r>
      <w:r w:rsidR="00BE3285" w:rsidRPr="00BE3285">
        <w:t>Výstup z konvoluční vrstvy se počítá pomocí diskrétní konvoluce, která se ve dvou d</w:t>
      </w:r>
      <w:r w:rsidR="00BE3285">
        <w:t>imenzích formálně zapisuje ja</w:t>
      </w:r>
      <w:r w:rsidR="00313461">
        <w:t>ko</w:t>
      </w:r>
    </w:p>
    <w:tbl>
      <w:tblPr>
        <w:tblStyle w:val="Mkatabulky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3"/>
        <w:gridCol w:w="1127"/>
      </w:tblGrid>
      <w:tr w:rsidR="00313461" w14:paraId="019B4737" w14:textId="77777777" w:rsidTr="00313461">
        <w:trPr>
          <w:trHeight w:val="933"/>
        </w:trPr>
        <w:tc>
          <w:tcPr>
            <w:tcW w:w="7933" w:type="dxa"/>
            <w:vAlign w:val="center"/>
          </w:tcPr>
          <w:commentRangeStart w:id="539"/>
          <w:p w14:paraId="67FFB98D" w14:textId="05C2D605" w:rsidR="00313461" w:rsidRDefault="00000000" w:rsidP="00313461">
            <w:pPr>
              <w:jc w:val="center"/>
            </w:pPr>
            <m:oMathPara>
              <m:oMath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f*h</m:t>
                    </m:r>
                  </m:e>
                </m:d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x, y</m:t>
                    </m:r>
                  </m:e>
                </m:d>
                <m:r>
                  <w:rPr>
                    <w:rFonts w:ascii="Cambria Math" w:hAnsi="Cambria Math"/>
                  </w:rPr>
                  <m:t>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-k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k</m:t>
                    </m:r>
                  </m:sup>
                  <m:e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j=-k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p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</w:rPr>
                              <m:t>x-i, y-j</m:t>
                            </m:r>
                          </m:e>
                        </m:d>
                        <m:r>
                          <w:rPr>
                            <w:rFonts w:ascii="Cambria Math" w:hAnsi="Cambria Math"/>
                          </w:rPr>
                          <m:t>∙h(i, j)</m:t>
                        </m:r>
                      </m:e>
                    </m:nary>
                  </m:e>
                </m:nary>
                <w:commentRangeEnd w:id="539"/>
                <m:r>
                  <m:rPr>
                    <m:sty m:val="p"/>
                  </m:rPr>
                  <w:rPr>
                    <w:rStyle w:val="Odkaznakoment"/>
                  </w:rPr>
                  <w:commentReference w:id="539"/>
                </m:r>
              </m:oMath>
            </m:oMathPara>
          </w:p>
        </w:tc>
        <w:tc>
          <w:tcPr>
            <w:tcW w:w="1127" w:type="dxa"/>
            <w:vAlign w:val="center"/>
          </w:tcPr>
          <w:p w14:paraId="587E554D" w14:textId="0CD348CA" w:rsidR="00313461" w:rsidRDefault="00313461" w:rsidP="00313461">
            <w:pPr>
              <w:jc w:val="right"/>
            </w:pPr>
            <w:r>
              <w:t>(2.3)</w:t>
            </w:r>
          </w:p>
        </w:tc>
      </w:tr>
    </w:tbl>
    <w:p w14:paraId="3E5016B9" w14:textId="1422993C" w:rsidR="00313461" w:rsidRPr="00BE3285" w:rsidRDefault="00313461" w:rsidP="00BE3285">
      <w:r>
        <w:t xml:space="preserve">kde </w:t>
      </w:r>
      <m:oMath>
        <m:r>
          <w:rPr>
            <w:rFonts w:ascii="Cambria Math" w:hAnsi="Cambria Math"/>
          </w:rPr>
          <m:t>f</m:t>
        </m:r>
      </m:oMath>
      <w:r>
        <w:t xml:space="preserve"> je vstupní obraz, </w:t>
      </w:r>
      <m:oMath>
        <m:r>
          <w:rPr>
            <w:rFonts w:ascii="Cambria Math" w:hAnsi="Cambria Math"/>
          </w:rPr>
          <m:t>h</m:t>
        </m:r>
      </m:oMath>
      <w:r>
        <w:t xml:space="preserve"> značí konvoluční jádro</w:t>
      </w:r>
      <w:ins w:id="540" w:author="Ingr Jiri [2]" w:date="2025-04-29T13:45:00Z" w16du:dateUtc="2025-04-29T11:45:00Z">
        <w:r w:rsidR="00855D2F">
          <w:t xml:space="preserve"> </w:t>
        </w:r>
      </w:ins>
      <w:r>
        <w:t xml:space="preserve">a </w:t>
      </w:r>
      <m:oMath>
        <m:r>
          <w:rPr>
            <w:rFonts w:ascii="Cambria Math" w:hAnsi="Cambria Math"/>
          </w:rPr>
          <m:t>(f*h)</m:t>
        </m:r>
      </m:oMath>
      <w:r>
        <w:t xml:space="preserve"> je výsledná mapa příznaků.</w:t>
      </w:r>
    </w:p>
    <w:p w14:paraId="5DA5B57B" w14:textId="461D107A" w:rsidR="00281220" w:rsidRDefault="00946F06" w:rsidP="00281220">
      <w:r>
        <w:t>Při výpočtu hodnot, které jsou vstupem do následující vrstvy</w:t>
      </w:r>
      <w:r w:rsidR="00281220">
        <w:t xml:space="preserve"> se použije mapa </w:t>
      </w:r>
      <w:r w:rsidR="00312EE9">
        <w:t>příznaků</w:t>
      </w:r>
      <w:r w:rsidR="00E42937">
        <w:t xml:space="preserve"> předchozí vrstvy a provede se výpočet konvoluce</w:t>
      </w:r>
      <w:r w:rsidR="00281220">
        <w:t>. Každá hodnota následující vrstvy (</w:t>
      </w:r>
      <w:r w:rsidR="00D3099E">
        <w:t xml:space="preserve">tyrkysová na </w:t>
      </w:r>
      <w:r w:rsidR="00D3099E">
        <w:fldChar w:fldCharType="begin"/>
      </w:r>
      <w:r w:rsidR="00D3099E">
        <w:instrText xml:space="preserve"> REF _Ref188962207 \h </w:instrText>
      </w:r>
      <w:r w:rsidR="00D3099E">
        <w:fldChar w:fldCharType="separate"/>
      </w:r>
      <w:r w:rsidR="00E07BFA" w:rsidRPr="00370CDC">
        <w:rPr>
          <w:b/>
        </w:rPr>
        <w:t xml:space="preserve">Obr. </w:t>
      </w:r>
      <w:r w:rsidR="00E07BFA">
        <w:rPr>
          <w:b/>
          <w:bCs/>
          <w:noProof/>
        </w:rPr>
        <w:t>2</w:t>
      </w:r>
      <w:r w:rsidR="00E07BFA">
        <w:rPr>
          <w:b/>
        </w:rPr>
        <w:t>.</w:t>
      </w:r>
      <w:r w:rsidR="00E07BFA">
        <w:rPr>
          <w:b/>
          <w:bCs/>
          <w:noProof/>
        </w:rPr>
        <w:t>3</w:t>
      </w:r>
      <w:r w:rsidR="00D3099E">
        <w:fldChar w:fldCharType="end"/>
      </w:r>
      <w:r w:rsidR="00281220">
        <w:t xml:space="preserve">) je vytvořena konvolucí několika hodnot mapy </w:t>
      </w:r>
      <w:r w:rsidR="00312EE9">
        <w:t>příznaků</w:t>
      </w:r>
      <w:r w:rsidR="00281220">
        <w:t xml:space="preserve"> z pře</w:t>
      </w:r>
      <w:r>
        <w:t>d</w:t>
      </w:r>
      <w:r w:rsidR="00281220">
        <w:t>chozí vrstvy (</w:t>
      </w:r>
      <w:r w:rsidR="00D3099E">
        <w:t xml:space="preserve">modrá na </w:t>
      </w:r>
      <w:r w:rsidR="00D3099E">
        <w:fldChar w:fldCharType="begin"/>
      </w:r>
      <w:r w:rsidR="00D3099E">
        <w:instrText xml:space="preserve"> REF _Ref188962207 \h </w:instrText>
      </w:r>
      <w:r w:rsidR="00D3099E">
        <w:fldChar w:fldCharType="separate"/>
      </w:r>
      <w:r w:rsidR="00E07BFA" w:rsidRPr="00370CDC">
        <w:rPr>
          <w:b/>
        </w:rPr>
        <w:t xml:space="preserve">Obr. </w:t>
      </w:r>
      <w:r w:rsidR="00E07BFA">
        <w:rPr>
          <w:b/>
          <w:bCs/>
          <w:noProof/>
        </w:rPr>
        <w:t>2</w:t>
      </w:r>
      <w:r w:rsidR="00E07BFA">
        <w:rPr>
          <w:b/>
        </w:rPr>
        <w:t>.</w:t>
      </w:r>
      <w:r w:rsidR="00E07BFA">
        <w:rPr>
          <w:b/>
          <w:bCs/>
          <w:noProof/>
        </w:rPr>
        <w:t>3</w:t>
      </w:r>
      <w:r w:rsidR="00D3099E">
        <w:fldChar w:fldCharType="end"/>
      </w:r>
      <w:r w:rsidR="00281220">
        <w:t xml:space="preserve">), které jsou váženy a upravovány pomocí zvolených vah a </w:t>
      </w:r>
      <w:proofErr w:type="spellStart"/>
      <w:r w:rsidR="00281220">
        <w:t>biasů</w:t>
      </w:r>
      <w:proofErr w:type="spellEnd"/>
      <w:r w:rsidR="00281220">
        <w:t xml:space="preserve"> filtru, nastavených v průběhu tréninku modelu. Takových filtrů může být použito více na jednu vrstvu, čímž lze dosáhnout většího počtu map </w:t>
      </w:r>
      <w:r w:rsidR="00312EE9">
        <w:t>příznaků</w:t>
      </w:r>
      <w:r w:rsidR="00281220">
        <w:t xml:space="preserve"> v jedné vrstvě </w:t>
      </w:r>
      <w:r w:rsidR="0022316E">
        <w:fldChar w:fldCharType="begin"/>
      </w:r>
      <w:r w:rsidR="0022316E">
        <w:instrText xml:space="preserve"> ADDIN EN.CITE &lt;EndNote&gt;&lt;Cite&gt;&lt;Author&gt;Tesema&lt;/Author&gt;&lt;Year&gt;2022&lt;/Year&gt;&lt;RecNum&gt;4&lt;/RecNum&gt;&lt;DisplayText&gt;[3]&lt;/DisplayText&gt;&lt;record&gt;&lt;rec-number&gt;4&lt;/rec-number&gt;&lt;foreign-keys&gt;&lt;key app="EN" db-id="epv0etvs2pfr99e5xxpv5027xe05stzr22vd" timestamp="1738168878"&gt;4&lt;/key&gt;&lt;/foreign-keys&gt;&lt;ref-type name="Book"&gt;6&lt;/ref-type&gt;&lt;contributors&gt;&lt;authors&gt;&lt;author&gt;&lt;style face="normal" font="default" charset="238" size="100%"&gt;Solomon Negussie Tesema&lt;/style&gt;&lt;/author&gt;&lt;/authors&gt;&lt;/contributors&gt;&lt;titles&gt;&lt;title&gt;&lt;style face="normal" font="default" size="100%"&gt;Deep Convolutional Neural Network Based Object&lt;/style&gt;&lt;style face="normal" font="default" charset="238" size="100%"&gt; &lt;/style&gt;&lt;style face="normal" font="default" size="100%"&gt;Detection Inference Acceleration Using FPGA&lt;/style&gt;&lt;/title&gt;&lt;/titles&gt;&lt;dates&gt;&lt;year&gt;&lt;style face="normal" font="default" charset="238" size="100%"&gt;2022&lt;/style&gt;&lt;/year&gt;&lt;/dates&gt;&lt;publisher&gt;Université Bourgogne Franche-Comté&lt;/publisher&gt;&lt;call-num&gt;04090134&lt;/call-num&gt;&lt;urls&gt;&lt;/urls&gt;&lt;language&gt;&lt;style face="normal" font="default" charset="238" size="100%"&gt;English&lt;/style&gt;&lt;/language&gt;&lt;/record&gt;&lt;/Cite&gt;&lt;/EndNote&gt;</w:instrText>
      </w:r>
      <w:r w:rsidR="0022316E">
        <w:fldChar w:fldCharType="separate"/>
      </w:r>
      <w:r w:rsidR="0022316E">
        <w:rPr>
          <w:noProof/>
        </w:rPr>
        <w:t>[3]</w:t>
      </w:r>
      <w:r w:rsidR="0022316E">
        <w:fldChar w:fldCharType="end"/>
      </w:r>
      <w:r w:rsidR="00281220">
        <w:t xml:space="preserve">. </w:t>
      </w:r>
    </w:p>
    <w:p w14:paraId="39300BC6" w14:textId="7380770C" w:rsidR="00281220" w:rsidRDefault="00281220" w:rsidP="00281220">
      <w:pPr>
        <w:keepNext/>
        <w:jc w:val="center"/>
      </w:pPr>
      <w:r w:rsidRPr="00370CDC">
        <w:rPr>
          <w:noProof/>
          <w:lang w:eastAsia="cs-CZ"/>
        </w:rPr>
        <w:drawing>
          <wp:inline distT="0" distB="0" distL="0" distR="0" wp14:anchorId="3BE1C55F" wp14:editId="5F5DA9BF">
            <wp:extent cx="1080000" cy="1161253"/>
            <wp:effectExtent l="0" t="0" r="6350" b="1270"/>
            <wp:docPr id="989877310" name="Obrázek 1" descr="Obsah obrázku kostka, design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19981596" name="Obrázek 1" descr="Obsah obrázku kostka, design&#10;&#10;Popis byl vytvořen automaticky"/>
                    <pic:cNvPicPr/>
                  </pic:nvPicPr>
                  <pic:blipFill rotWithShape="1">
                    <a:blip r:embed="rId14"/>
                    <a:srcRect l="13836" t="4815" r="5912" b="3411"/>
                    <a:stretch/>
                  </pic:blipFill>
                  <pic:spPr bwMode="auto">
                    <a:xfrm>
                      <a:off x="0" y="0"/>
                      <a:ext cx="1080000" cy="116125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t xml:space="preserve">   </w:t>
      </w:r>
      <w:r w:rsidRPr="00370CDC">
        <w:rPr>
          <w:noProof/>
          <w:lang w:eastAsia="cs-CZ"/>
        </w:rPr>
        <w:drawing>
          <wp:inline distT="0" distB="0" distL="0" distR="0" wp14:anchorId="2745F53B" wp14:editId="41DDA10A">
            <wp:extent cx="1080000" cy="1143334"/>
            <wp:effectExtent l="0" t="0" r="6350" b="0"/>
            <wp:docPr id="1489158757" name="Obrázek 1" descr="Obsah obrázku kostka, design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1314918" name="Obrázek 1" descr="Obsah obrázku kostka, design&#10;&#10;Popis byl vytvořen automaticky"/>
                    <pic:cNvPicPr/>
                  </pic:nvPicPr>
                  <pic:blipFill rotWithShape="1">
                    <a:blip r:embed="rId15"/>
                    <a:srcRect l="11358" t="2905" r="8642" b="6534"/>
                    <a:stretch/>
                  </pic:blipFill>
                  <pic:spPr bwMode="auto">
                    <a:xfrm>
                      <a:off x="0" y="0"/>
                      <a:ext cx="1080000" cy="114333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t xml:space="preserve">   </w:t>
      </w:r>
      <w:r w:rsidRPr="00370CDC">
        <w:rPr>
          <w:noProof/>
          <w:lang w:eastAsia="cs-CZ"/>
        </w:rPr>
        <w:drawing>
          <wp:inline distT="0" distB="0" distL="0" distR="0" wp14:anchorId="6E77D6D8" wp14:editId="067A10FC">
            <wp:extent cx="1080000" cy="1173913"/>
            <wp:effectExtent l="0" t="0" r="6350" b="7620"/>
            <wp:docPr id="665696340" name="Obrázek 1" descr="Obsah obrázku kostka, design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83290832" name="Obrázek 1" descr="Obsah obrázku kostka, design&#10;&#10;Popis byl vytvořen automaticky"/>
                    <pic:cNvPicPr/>
                  </pic:nvPicPr>
                  <pic:blipFill rotWithShape="1">
                    <a:blip r:embed="rId16"/>
                    <a:srcRect l="9902" r="6190" b="4110"/>
                    <a:stretch/>
                  </pic:blipFill>
                  <pic:spPr bwMode="auto">
                    <a:xfrm>
                      <a:off x="0" y="0"/>
                      <a:ext cx="1080000" cy="117391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t xml:space="preserve">   </w:t>
      </w:r>
      <w:r w:rsidRPr="00370CDC">
        <w:rPr>
          <w:noProof/>
          <w:lang w:eastAsia="cs-CZ"/>
        </w:rPr>
        <w:drawing>
          <wp:inline distT="0" distB="0" distL="0" distR="0" wp14:anchorId="13EA5869" wp14:editId="204E64DA">
            <wp:extent cx="1080000" cy="1170841"/>
            <wp:effectExtent l="0" t="0" r="6350" b="0"/>
            <wp:docPr id="1807944628" name="Obrázek 1" descr="Obsah obrázku kostka, design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97205218" name="Obrázek 1" descr="Obsah obrázku kostka, design&#10;&#10;Popis byl vytvořen automaticky"/>
                    <pic:cNvPicPr/>
                  </pic:nvPicPr>
                  <pic:blipFill rotWithShape="1">
                    <a:blip r:embed="rId17"/>
                    <a:srcRect l="11035" t="3212" r="8445" b="3657"/>
                    <a:stretch/>
                  </pic:blipFill>
                  <pic:spPr bwMode="auto">
                    <a:xfrm>
                      <a:off x="0" y="0"/>
                      <a:ext cx="1080000" cy="117084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34072F1" w14:textId="0BF03663" w:rsidR="00281220" w:rsidRDefault="00281220" w:rsidP="00281220">
      <w:pPr>
        <w:pStyle w:val="Titulek"/>
        <w:jc w:val="left"/>
      </w:pPr>
      <w:bookmarkStart w:id="541" w:name="_Ref188962207"/>
      <w:r w:rsidRPr="00370CDC">
        <w:rPr>
          <w:b/>
          <w:bCs w:val="0"/>
        </w:rPr>
        <w:t xml:space="preserve">Obr. </w:t>
      </w:r>
      <w:ins w:id="542" w:author="Ingr Jiri [2]" w:date="2025-05-02T20:09:00Z" w16du:dateUtc="2025-05-02T18:09:00Z"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TYLEREF 1 \s </w:instrText>
        </w:r>
      </w:ins>
      <w:r w:rsidR="00F626E8">
        <w:rPr>
          <w:b/>
          <w:bCs w:val="0"/>
        </w:rPr>
        <w:fldChar w:fldCharType="separate"/>
      </w:r>
      <w:r w:rsidR="00F626E8">
        <w:rPr>
          <w:b/>
          <w:bCs w:val="0"/>
          <w:noProof/>
        </w:rPr>
        <w:t>2</w:t>
      </w:r>
      <w:ins w:id="543" w:author="Ingr Jiri [2]" w:date="2025-05-02T20:09:00Z" w16du:dateUtc="2025-05-02T18:09:00Z">
        <w:r w:rsidR="00F626E8">
          <w:rPr>
            <w:b/>
            <w:bCs w:val="0"/>
          </w:rPr>
          <w:fldChar w:fldCharType="end"/>
        </w:r>
        <w:r w:rsidR="00F626E8">
          <w:rPr>
            <w:b/>
            <w:bCs w:val="0"/>
          </w:rPr>
          <w:t>.</w:t>
        </w:r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EQ obr. \* ARABIC \s 1 </w:instrText>
        </w:r>
      </w:ins>
      <w:r w:rsidR="00F626E8">
        <w:rPr>
          <w:b/>
          <w:bCs w:val="0"/>
        </w:rPr>
        <w:fldChar w:fldCharType="separate"/>
      </w:r>
      <w:ins w:id="544" w:author="Ingr Jiri [2]" w:date="2025-05-02T20:09:00Z" w16du:dateUtc="2025-05-02T18:09:00Z">
        <w:r w:rsidR="00F626E8">
          <w:rPr>
            <w:b/>
            <w:bCs w:val="0"/>
            <w:noProof/>
          </w:rPr>
          <w:t>3</w:t>
        </w:r>
        <w:r w:rsidR="00F626E8">
          <w:rPr>
            <w:b/>
            <w:bCs w:val="0"/>
          </w:rPr>
          <w:fldChar w:fldCharType="end"/>
        </w:r>
      </w:ins>
      <w:del w:id="545" w:author="Ingr Jiri [2]" w:date="2025-04-29T21:11:00Z" w16du:dateUtc="2025-04-29T19:11:00Z"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TYLEREF 1 \s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2</w:delText>
        </w:r>
        <w:r w:rsidR="001431A9" w:rsidDel="0073196C">
          <w:rPr>
            <w:b/>
            <w:bCs w:val="0"/>
          </w:rPr>
          <w:fldChar w:fldCharType="end"/>
        </w:r>
        <w:r w:rsidR="001431A9" w:rsidDel="0073196C">
          <w:rPr>
            <w:b/>
            <w:bCs w:val="0"/>
          </w:rPr>
          <w:delText>.</w:delText>
        </w:r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EQ obr. \* ARABIC \s 1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3</w:delText>
        </w:r>
        <w:r w:rsidR="001431A9" w:rsidDel="0073196C">
          <w:rPr>
            <w:b/>
            <w:bCs w:val="0"/>
          </w:rPr>
          <w:fldChar w:fldCharType="end"/>
        </w:r>
      </w:del>
      <w:bookmarkEnd w:id="541"/>
      <w:r>
        <w:t xml:space="preserve">: Schéma použití filtru na mapu </w:t>
      </w:r>
      <w:r w:rsidR="00312EE9">
        <w:t>příznaků</w:t>
      </w:r>
      <w:r>
        <w:t xml:space="preserve"> (</w:t>
      </w:r>
      <w:commentRangeStart w:id="546"/>
      <w:r>
        <w:t xml:space="preserve">upraveno a převzato z </w:t>
      </w:r>
      <w:r w:rsidR="0037336B">
        <w:fldChar w:fldCharType="begin"/>
      </w:r>
      <w:r w:rsidR="0037336B">
        <w:instrText xml:space="preserve"> ADDIN EN.CITE &lt;EndNote&gt;&lt;Cite&gt;&lt;Author&gt;vdumoulin&lt;/Author&gt;&lt;Year&gt;2016&lt;/Year&gt;&lt;RecNum&gt;6&lt;/RecNum&gt;&lt;DisplayText&gt;[5]&lt;/DisplayText&gt;&lt;record&gt;&lt;rec-number&gt;6&lt;/rec-number&gt;&lt;foreign-keys&gt;&lt;key app="EN" db-id="epv0etvs2pfr99e5xxpv5027xe05stzr22vd" timestamp="1738174295"&gt;6&lt;/key&gt;&lt;/foreign-keys&gt;&lt;ref-type name="Web Page"&gt;12&lt;/ref-type&gt;&lt;contributors&gt;&lt;authors&gt;&lt;author&gt;vdumoulin&lt;/author&gt;&lt;/authors&gt;&lt;/contributors&gt;&lt;titles&gt;&lt;title&gt;conv_arithmetic&lt;/title&gt;&lt;/titles&gt;&lt;volume&gt;&lt;style face="normal" font="default" charset="238" size="100%"&gt;2025&lt;/style&gt;&lt;/volume&gt;&lt;number&gt;&lt;style face="normal" font="default" charset="238" size="100%"&gt;27.1.&lt;/style&gt;&lt;/number&gt;&lt;dates&gt;&lt;year&gt;&lt;style face="normal" font="default" charset="238" size="100%"&gt;2016&lt;/style&gt;&lt;/year&gt;&lt;/dates&gt;&lt;urls&gt;&lt;related-urls&gt;&lt;url&gt;https://github.com/vdumoulin/conv_arithmetic?tab=readme-ov-file&lt;/url&gt;&lt;/related-urls&gt;&lt;/urls&gt;&lt;/record&gt;&lt;/Cite&gt;&lt;/EndNote&gt;</w:instrText>
      </w:r>
      <w:r w:rsidR="0037336B">
        <w:fldChar w:fldCharType="separate"/>
      </w:r>
      <w:r w:rsidR="0037336B">
        <w:rPr>
          <w:noProof/>
        </w:rPr>
        <w:t>[5]</w:t>
      </w:r>
      <w:r w:rsidR="0037336B">
        <w:fldChar w:fldCharType="end"/>
      </w:r>
      <w:commentRangeEnd w:id="546"/>
      <w:r w:rsidR="00BC6E11">
        <w:rPr>
          <w:rStyle w:val="Odkaznakoment"/>
          <w:bCs w:val="0"/>
        </w:rPr>
        <w:commentReference w:id="546"/>
      </w:r>
      <w:r>
        <w:t>)</w:t>
      </w:r>
    </w:p>
    <w:p w14:paraId="5A862A04" w14:textId="7730230B" w:rsidR="00281220" w:rsidRDefault="00281220" w:rsidP="00281220">
      <w:r>
        <w:t xml:space="preserve">Kromě konvolučních filtrů se v CNN používají filtry také pro </w:t>
      </w:r>
      <w:proofErr w:type="spellStart"/>
      <w:r>
        <w:t>pooling</w:t>
      </w:r>
      <w:proofErr w:type="spellEnd"/>
      <w:r>
        <w:t xml:space="preserve">, což je technika sloužící k zmenšení velikosti mapy </w:t>
      </w:r>
      <w:r w:rsidR="00312EE9">
        <w:t>příznaků</w:t>
      </w:r>
      <w:r>
        <w:t xml:space="preserve">. </w:t>
      </w:r>
      <w:proofErr w:type="spellStart"/>
      <w:r w:rsidR="00D3099E">
        <w:t>Pooling</w:t>
      </w:r>
      <w:proofErr w:type="spellEnd"/>
      <w:r w:rsidR="00D3099E">
        <w:t xml:space="preserve"> </w:t>
      </w:r>
      <w:ins w:id="547" w:author="Ingr Jiri [2]" w:date="2025-04-29T13:37:00Z" w16du:dateUtc="2025-04-29T11:37:00Z">
        <w:r w:rsidR="00F3586B">
          <w:t>okno</w:t>
        </w:r>
      </w:ins>
      <w:del w:id="548" w:author="Ingr Jiri [2]" w:date="2025-04-29T13:37:00Z" w16du:dateUtc="2025-04-29T11:37:00Z">
        <w:r w:rsidR="00D3099E" w:rsidDel="00F3586B">
          <w:delText>filtr</w:delText>
        </w:r>
      </w:del>
      <w:r w:rsidR="00D3099E">
        <w:t xml:space="preserve"> daného rozměru vypočítá z obsažené oblasti hodnotu následující vrstvy a posune se o určitý počet kroků. V případě ukázky (</w:t>
      </w:r>
      <w:r w:rsidR="00D3099E">
        <w:fldChar w:fldCharType="begin"/>
      </w:r>
      <w:r w:rsidR="00D3099E">
        <w:instrText xml:space="preserve"> REF _Ref188962529 \h </w:instrText>
      </w:r>
      <w:r w:rsidR="00D3099E">
        <w:fldChar w:fldCharType="separate"/>
      </w:r>
      <w:r w:rsidR="00E07BFA">
        <w:rPr>
          <w:b/>
        </w:rPr>
        <w:t>O</w:t>
      </w:r>
      <w:r w:rsidR="00E07BFA" w:rsidRPr="00FF0D3F">
        <w:rPr>
          <w:b/>
        </w:rPr>
        <w:t xml:space="preserve">br. </w:t>
      </w:r>
      <w:r w:rsidR="00E07BFA">
        <w:rPr>
          <w:b/>
          <w:bCs/>
          <w:noProof/>
        </w:rPr>
        <w:t>2</w:t>
      </w:r>
      <w:r w:rsidR="00E07BFA">
        <w:rPr>
          <w:b/>
        </w:rPr>
        <w:t>.</w:t>
      </w:r>
      <w:r w:rsidR="00E07BFA">
        <w:rPr>
          <w:b/>
          <w:bCs/>
          <w:noProof/>
        </w:rPr>
        <w:t>4</w:t>
      </w:r>
      <w:r w:rsidR="00D3099E">
        <w:fldChar w:fldCharType="end"/>
      </w:r>
      <w:r w:rsidR="00D3099E">
        <w:t xml:space="preserve">) se filtr velikosti 2 x 2 posouvá vždy o 2 pole, tedy s krokem 2. </w:t>
      </w:r>
      <w:r>
        <w:t xml:space="preserve">Nejčastěji používané </w:t>
      </w:r>
      <w:proofErr w:type="spellStart"/>
      <w:r>
        <w:t>pooling</w:t>
      </w:r>
      <w:proofErr w:type="spellEnd"/>
      <w:r>
        <w:t xml:space="preserve"> algoritmy jsou max-</w:t>
      </w:r>
      <w:proofErr w:type="spellStart"/>
      <w:r>
        <w:t>pooling</w:t>
      </w:r>
      <w:proofErr w:type="spellEnd"/>
      <w:r>
        <w:t xml:space="preserve"> (</w:t>
      </w:r>
      <w:r w:rsidR="00D3099E">
        <w:fldChar w:fldCharType="begin"/>
      </w:r>
      <w:r w:rsidR="00D3099E">
        <w:instrText xml:space="preserve"> REF _Ref188962529 \h </w:instrText>
      </w:r>
      <w:r w:rsidR="00D3099E">
        <w:fldChar w:fldCharType="separate"/>
      </w:r>
      <w:r w:rsidR="00E07BFA">
        <w:rPr>
          <w:b/>
        </w:rPr>
        <w:t>O</w:t>
      </w:r>
      <w:r w:rsidR="00E07BFA" w:rsidRPr="00FF0D3F">
        <w:rPr>
          <w:b/>
        </w:rPr>
        <w:t xml:space="preserve">br. </w:t>
      </w:r>
      <w:r w:rsidR="00E07BFA">
        <w:rPr>
          <w:b/>
          <w:bCs/>
          <w:noProof/>
        </w:rPr>
        <w:t>2</w:t>
      </w:r>
      <w:r w:rsidR="00E07BFA">
        <w:rPr>
          <w:b/>
        </w:rPr>
        <w:t>.</w:t>
      </w:r>
      <w:r w:rsidR="00E07BFA">
        <w:rPr>
          <w:b/>
          <w:bCs/>
          <w:noProof/>
        </w:rPr>
        <w:t>4</w:t>
      </w:r>
      <w:r w:rsidR="00D3099E">
        <w:fldChar w:fldCharType="end"/>
      </w:r>
      <w:r>
        <w:t>a), kdy je vybrána ne</w:t>
      </w:r>
      <w:r w:rsidR="00D3099E">
        <w:t>j</w:t>
      </w:r>
      <w:r>
        <w:t xml:space="preserve">vyšší ze zkoumaných hodnot a </w:t>
      </w:r>
      <w:proofErr w:type="spellStart"/>
      <w:r>
        <w:t>average</w:t>
      </w:r>
      <w:proofErr w:type="spellEnd"/>
      <w:r>
        <w:t xml:space="preserve"> </w:t>
      </w:r>
      <w:proofErr w:type="spellStart"/>
      <w:r>
        <w:t>pooling</w:t>
      </w:r>
      <w:proofErr w:type="spellEnd"/>
      <w:r>
        <w:t xml:space="preserve"> (</w:t>
      </w:r>
      <w:r w:rsidR="00D3099E">
        <w:fldChar w:fldCharType="begin"/>
      </w:r>
      <w:r w:rsidR="00D3099E">
        <w:instrText xml:space="preserve"> REF _Ref188962529 \h </w:instrText>
      </w:r>
      <w:r w:rsidR="00D3099E">
        <w:fldChar w:fldCharType="separate"/>
      </w:r>
      <w:r w:rsidR="00E07BFA">
        <w:rPr>
          <w:b/>
        </w:rPr>
        <w:t>O</w:t>
      </w:r>
      <w:r w:rsidR="00E07BFA" w:rsidRPr="00FF0D3F">
        <w:rPr>
          <w:b/>
        </w:rPr>
        <w:t xml:space="preserve">br. </w:t>
      </w:r>
      <w:r w:rsidR="00E07BFA">
        <w:rPr>
          <w:b/>
          <w:bCs/>
          <w:noProof/>
        </w:rPr>
        <w:t>2</w:t>
      </w:r>
      <w:r w:rsidR="00E07BFA">
        <w:rPr>
          <w:b/>
        </w:rPr>
        <w:t>.</w:t>
      </w:r>
      <w:r w:rsidR="00E07BFA">
        <w:rPr>
          <w:b/>
          <w:bCs/>
          <w:noProof/>
        </w:rPr>
        <w:t>4</w:t>
      </w:r>
      <w:r w:rsidR="00D3099E">
        <w:fldChar w:fldCharType="end"/>
      </w:r>
      <w:r>
        <w:t xml:space="preserve">b), jež počítá průměr </w:t>
      </w:r>
      <w:r w:rsidR="00463219">
        <w:t>vybrané</w:t>
      </w:r>
      <w:r>
        <w:t xml:space="preserve"> oblasti. </w:t>
      </w:r>
      <w:proofErr w:type="spellStart"/>
      <w:r w:rsidR="00523A93">
        <w:t>Pooling</w:t>
      </w:r>
      <w:proofErr w:type="spellEnd"/>
      <w:r w:rsidR="00463219">
        <w:t xml:space="preserve"> vybere nejreprezentativnější část oblasti, čímž</w:t>
      </w:r>
      <w:r>
        <w:t xml:space="preserve"> umožňuje algoritmu sledování větších textur a útvarů ve vstupním obrazu</w:t>
      </w:r>
      <w:r w:rsidR="00463219">
        <w:t xml:space="preserve"> a zároveň dochází ke snížení paměťové stopy mapy příznaků</w:t>
      </w:r>
      <w:r w:rsidR="00B73EC4" w:rsidRPr="00B73EC4">
        <w:t xml:space="preserve"> </w:t>
      </w:r>
      <w:r w:rsidR="00B73EC4" w:rsidRPr="00B73EC4">
        <w:fldChar w:fldCharType="begin"/>
      </w:r>
      <w:r w:rsidR="00B73EC4" w:rsidRPr="00B73EC4">
        <w:instrText xml:space="preserve"> ADDIN EN.CITE &lt;EndNote&gt;&lt;Cite&gt;&lt;Author&gt;Brownlee&lt;/Author&gt;&lt;Year&gt;2019&lt;/Year&gt;&lt;RecNum&gt;31&lt;/RecNum&gt;&lt;DisplayText&gt;[6]&lt;/DisplayText&gt;&lt;record&gt;&lt;rec-number&gt;31&lt;/rec-number&gt;&lt;foreign-keys&gt;&lt;key app="EN" db-id="epv0etvs2pfr99e5xxpv5027xe05stzr22vd" timestamp="1745916626"&gt;31&lt;/key&gt;&lt;/foreign-keys&gt;&lt;ref-type name="Book"&gt;6&lt;/ref-type&gt;&lt;contributors&gt;&lt;authors&gt;&lt;author&gt;Jason Brownlee&lt;/author&gt;&lt;/authors&gt;&lt;/contributors&gt;&lt;titles&gt;&lt;title&gt;Deep Learning for Computer Vision&amp;#xD;Image Classification, Object Detection, and Face Recognition in Python&lt;/title&gt;&lt;/titles&gt;&lt;dates&gt;&lt;year&gt;2019&lt;/year&gt;&lt;/dates&gt;&lt;publisher&gt;Machine Learning Mastery&lt;/publisher&gt;&lt;urls&gt;&lt;/urls&gt;&lt;/record&gt;&lt;/Cite&gt;&lt;/EndNote&gt;</w:instrText>
      </w:r>
      <w:r w:rsidR="00B73EC4" w:rsidRPr="00B73EC4">
        <w:fldChar w:fldCharType="separate"/>
      </w:r>
      <w:r w:rsidR="00B73EC4" w:rsidRPr="00B73EC4">
        <w:t>[6]</w:t>
      </w:r>
      <w:r w:rsidR="00B73EC4" w:rsidRPr="00B73EC4">
        <w:fldChar w:fldCharType="end"/>
      </w:r>
      <w:r>
        <w:t>.</w:t>
      </w:r>
    </w:p>
    <w:p w14:paraId="6806CA92" w14:textId="77777777" w:rsidR="00281220" w:rsidRDefault="00281220" w:rsidP="00281220">
      <w:pPr>
        <w:keepNext/>
      </w:pPr>
      <w:r>
        <w:rPr>
          <w:noProof/>
          <w:lang w:eastAsia="cs-CZ"/>
        </w:rPr>
        <w:drawing>
          <wp:inline distT="0" distB="0" distL="0" distR="0" wp14:anchorId="7A7FB537" wp14:editId="1057FDC3">
            <wp:extent cx="5759450" cy="1479550"/>
            <wp:effectExtent l="0" t="0" r="0" b="6350"/>
            <wp:docPr id="871410924" name="Obrázek 2" descr="9: Example for the max-pooling and the average-pooling with a filter size of 2×2 and a stride of 2×2. Adapted from the Stanford Lecture CS231n [69]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9: Example for the max-pooling and the average-pooling with a filter size of 2×2 and a stride of 2×2. Adapted from the Stanford Lecture CS231n [69]"/>
                    <pic:cNvPicPr>
                      <a:picLocks noChangeAspect="1" noChangeArrowheads="1"/>
                    </pic:cNvPicPr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3383"/>
                    <a:stretch/>
                  </pic:blipFill>
                  <pic:spPr bwMode="auto">
                    <a:xfrm>
                      <a:off x="0" y="0"/>
                      <a:ext cx="5759450" cy="1479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7964231" w14:textId="2C9379EE" w:rsidR="00281220" w:rsidRPr="00164C0D" w:rsidRDefault="00281220" w:rsidP="00281220">
      <w:pPr>
        <w:pStyle w:val="Titulek"/>
      </w:pPr>
      <w:bookmarkStart w:id="549" w:name="_Ref188962529"/>
      <w:r>
        <w:rPr>
          <w:b/>
          <w:bCs w:val="0"/>
        </w:rPr>
        <w:t>O</w:t>
      </w:r>
      <w:r w:rsidRPr="00FF0D3F">
        <w:rPr>
          <w:b/>
          <w:bCs w:val="0"/>
        </w:rPr>
        <w:t xml:space="preserve">br. </w:t>
      </w:r>
      <w:ins w:id="550" w:author="Ingr Jiri [2]" w:date="2025-05-02T20:09:00Z" w16du:dateUtc="2025-05-02T18:09:00Z"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TYLEREF 1 \s </w:instrText>
        </w:r>
      </w:ins>
      <w:r w:rsidR="00F626E8">
        <w:rPr>
          <w:b/>
          <w:bCs w:val="0"/>
        </w:rPr>
        <w:fldChar w:fldCharType="separate"/>
      </w:r>
      <w:r w:rsidR="00F626E8">
        <w:rPr>
          <w:b/>
          <w:bCs w:val="0"/>
          <w:noProof/>
        </w:rPr>
        <w:t>2</w:t>
      </w:r>
      <w:ins w:id="551" w:author="Ingr Jiri [2]" w:date="2025-05-02T20:09:00Z" w16du:dateUtc="2025-05-02T18:09:00Z">
        <w:r w:rsidR="00F626E8">
          <w:rPr>
            <w:b/>
            <w:bCs w:val="0"/>
          </w:rPr>
          <w:fldChar w:fldCharType="end"/>
        </w:r>
        <w:r w:rsidR="00F626E8">
          <w:rPr>
            <w:b/>
            <w:bCs w:val="0"/>
          </w:rPr>
          <w:t>.</w:t>
        </w:r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EQ obr. \* ARABIC \s 1 </w:instrText>
        </w:r>
      </w:ins>
      <w:r w:rsidR="00F626E8">
        <w:rPr>
          <w:b/>
          <w:bCs w:val="0"/>
        </w:rPr>
        <w:fldChar w:fldCharType="separate"/>
      </w:r>
      <w:ins w:id="552" w:author="Ingr Jiri [2]" w:date="2025-05-02T20:09:00Z" w16du:dateUtc="2025-05-02T18:09:00Z">
        <w:r w:rsidR="00F626E8">
          <w:rPr>
            <w:b/>
            <w:bCs w:val="0"/>
            <w:noProof/>
          </w:rPr>
          <w:t>4</w:t>
        </w:r>
        <w:r w:rsidR="00F626E8">
          <w:rPr>
            <w:b/>
            <w:bCs w:val="0"/>
          </w:rPr>
          <w:fldChar w:fldCharType="end"/>
        </w:r>
      </w:ins>
      <w:del w:id="553" w:author="Ingr Jiri [2]" w:date="2025-04-29T21:11:00Z" w16du:dateUtc="2025-04-29T19:11:00Z"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TYLEREF 1 \s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2</w:delText>
        </w:r>
        <w:r w:rsidR="001431A9" w:rsidDel="0073196C">
          <w:rPr>
            <w:b/>
            <w:bCs w:val="0"/>
          </w:rPr>
          <w:fldChar w:fldCharType="end"/>
        </w:r>
        <w:r w:rsidR="001431A9" w:rsidDel="0073196C">
          <w:rPr>
            <w:b/>
            <w:bCs w:val="0"/>
          </w:rPr>
          <w:delText>.</w:delText>
        </w:r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EQ obr. \* ARABIC \s 1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4</w:delText>
        </w:r>
        <w:r w:rsidR="001431A9" w:rsidDel="0073196C">
          <w:rPr>
            <w:b/>
            <w:bCs w:val="0"/>
          </w:rPr>
          <w:fldChar w:fldCharType="end"/>
        </w:r>
      </w:del>
      <w:bookmarkEnd w:id="549"/>
      <w:r>
        <w:t>: Schéma max-</w:t>
      </w:r>
      <w:proofErr w:type="spellStart"/>
      <w:r>
        <w:t>pooling</w:t>
      </w:r>
      <w:proofErr w:type="spellEnd"/>
      <w:r>
        <w:t xml:space="preserve"> a </w:t>
      </w:r>
      <w:proofErr w:type="spellStart"/>
      <w:r>
        <w:t>average</w:t>
      </w:r>
      <w:proofErr w:type="spellEnd"/>
      <w:r>
        <w:t xml:space="preserve"> </w:t>
      </w:r>
      <w:proofErr w:type="spellStart"/>
      <w:r>
        <w:t>pooling</w:t>
      </w:r>
      <w:proofErr w:type="spellEnd"/>
      <w:r>
        <w:t xml:space="preserve"> (upraveno a převzato z [23])</w:t>
      </w:r>
    </w:p>
    <w:p w14:paraId="0A763502" w14:textId="77E75B3B" w:rsidR="00281220" w:rsidRDefault="00281220" w:rsidP="00281220">
      <w:r>
        <w:lastRenderedPageBreak/>
        <w:t xml:space="preserve">Tyto dva postupy jsou kombinovány a opakovaně používány v různých architekturách CNN. Pro ukázku byl </w:t>
      </w:r>
      <w:r w:rsidRPr="0069183D">
        <w:t>vybrán algoritmus neuronové sítě VGG-16</w:t>
      </w:r>
      <w:r w:rsidRPr="00D3099E">
        <w:t xml:space="preserve"> (</w:t>
      </w:r>
      <w:r w:rsidR="00D3099E">
        <w:rPr>
          <w:shd w:val="clear" w:color="auto" w:fill="E36C0A" w:themeFill="accent6" w:themeFillShade="BF"/>
        </w:rPr>
        <w:fldChar w:fldCharType="begin"/>
      </w:r>
      <w:r w:rsidR="00D3099E">
        <w:rPr>
          <w:shd w:val="clear" w:color="auto" w:fill="E36C0A" w:themeFill="accent6" w:themeFillShade="BF"/>
        </w:rPr>
        <w:instrText xml:space="preserve"> REF _Ref188963155 \h </w:instrText>
      </w:r>
      <w:r w:rsidR="00D3099E">
        <w:rPr>
          <w:shd w:val="clear" w:color="auto" w:fill="E36C0A" w:themeFill="accent6" w:themeFillShade="BF"/>
        </w:rPr>
      </w:r>
      <w:r w:rsidR="00D3099E">
        <w:rPr>
          <w:shd w:val="clear" w:color="auto" w:fill="E36C0A" w:themeFill="accent6" w:themeFillShade="BF"/>
        </w:rPr>
        <w:fldChar w:fldCharType="separate"/>
      </w:r>
      <w:r w:rsidR="00E07BFA">
        <w:rPr>
          <w:b/>
        </w:rPr>
        <w:t>O</w:t>
      </w:r>
      <w:r w:rsidR="00E07BFA" w:rsidRPr="00AB1259">
        <w:rPr>
          <w:b/>
        </w:rPr>
        <w:t xml:space="preserve">br. </w:t>
      </w:r>
      <w:r w:rsidR="00E07BFA">
        <w:rPr>
          <w:b/>
          <w:bCs/>
          <w:noProof/>
        </w:rPr>
        <w:t>2</w:t>
      </w:r>
      <w:r w:rsidR="00E07BFA" w:rsidRPr="00AB1259">
        <w:rPr>
          <w:b/>
        </w:rPr>
        <w:t>.</w:t>
      </w:r>
      <w:r w:rsidR="00E07BFA">
        <w:rPr>
          <w:b/>
          <w:bCs/>
          <w:noProof/>
        </w:rPr>
        <w:t>5</w:t>
      </w:r>
      <w:r w:rsidR="00D3099E">
        <w:rPr>
          <w:shd w:val="clear" w:color="auto" w:fill="E36C0A" w:themeFill="accent6" w:themeFillShade="BF"/>
        </w:rPr>
        <w:fldChar w:fldCharType="end"/>
      </w:r>
      <w:r w:rsidRPr="00D3099E">
        <w:t xml:space="preserve">), </w:t>
      </w:r>
      <w:commentRangeStart w:id="554"/>
      <w:r w:rsidR="0069183D">
        <w:t>která je využita v řadě</w:t>
      </w:r>
      <w:r>
        <w:t xml:space="preserve"> </w:t>
      </w:r>
      <w:proofErr w:type="spellStart"/>
      <w:r w:rsidR="004E79FD">
        <w:t>one-stage</w:t>
      </w:r>
      <w:proofErr w:type="spellEnd"/>
      <w:r w:rsidR="004E79FD">
        <w:t xml:space="preserve"> (např. Fast </w:t>
      </w:r>
      <w:r>
        <w:t>R</w:t>
      </w:r>
      <w:r w:rsidR="004E79FD">
        <w:t xml:space="preserve">-CNN a </w:t>
      </w:r>
      <w:proofErr w:type="spellStart"/>
      <w:r w:rsidR="004E79FD">
        <w:t>Faster</w:t>
      </w:r>
      <w:proofErr w:type="spellEnd"/>
      <w:r w:rsidR="004E79FD">
        <w:t xml:space="preserve"> </w:t>
      </w:r>
      <w:r>
        <w:t>R</w:t>
      </w:r>
      <w:r w:rsidR="004E79FD">
        <w:t>-</w:t>
      </w:r>
      <w:r>
        <w:t xml:space="preserve">CNN) i two-stage </w:t>
      </w:r>
      <w:r w:rsidR="00AA54F1">
        <w:t>(některé varianty</w:t>
      </w:r>
      <w:r w:rsidR="00DC19BF">
        <w:t xml:space="preserve"> Single-shot </w:t>
      </w:r>
      <w:proofErr w:type="spellStart"/>
      <w:r w:rsidR="00DC19BF">
        <w:t>Detector</w:t>
      </w:r>
      <w:proofErr w:type="spellEnd"/>
      <w:r w:rsidR="00AA54F1">
        <w:t xml:space="preserve"> </w:t>
      </w:r>
      <w:r w:rsidR="00DC19BF">
        <w:t>(</w:t>
      </w:r>
      <w:r w:rsidR="00AA54F1">
        <w:t>SSD</w:t>
      </w:r>
      <w:r w:rsidR="00DC19BF">
        <w:t>)</w:t>
      </w:r>
      <w:r w:rsidR="00AA54F1">
        <w:t xml:space="preserve">) </w:t>
      </w:r>
      <w:r>
        <w:t xml:space="preserve">metod pro detekci objektu </w:t>
      </w:r>
      <w:commentRangeEnd w:id="554"/>
      <w:r w:rsidR="00E04A4A">
        <w:rPr>
          <w:rStyle w:val="Odkaznakoment"/>
        </w:rPr>
        <w:commentReference w:id="554"/>
      </w:r>
      <w:r w:rsidR="0037336B">
        <w:fldChar w:fldCharType="begin"/>
      </w:r>
      <w:r w:rsidR="0037336B">
        <w:instrText xml:space="preserve"> ADDIN EN.CITE &lt;EndNote&gt;&lt;Cite&gt;&lt;Author&gt;Tesema&lt;/Author&gt;&lt;Year&gt;2022&lt;/Year&gt;&lt;RecNum&gt;4&lt;/RecNum&gt;&lt;DisplayText&gt;[3]&lt;/DisplayText&gt;&lt;record&gt;&lt;rec-number&gt;4&lt;/rec-number&gt;&lt;foreign-keys&gt;&lt;key app="EN" db-id="epv0etvs2pfr99e5xxpv5027xe05stzr22vd" timestamp="1738168878"&gt;4&lt;/key&gt;&lt;/foreign-keys&gt;&lt;ref-type name="Book"&gt;6&lt;/ref-type&gt;&lt;contributors&gt;&lt;authors&gt;&lt;author&gt;&lt;style face="normal" font="default" charset="238" size="100%"&gt;Solomon Negussie Tesema&lt;/style&gt;&lt;/author&gt;&lt;/authors&gt;&lt;/contributors&gt;&lt;titles&gt;&lt;title&gt;&lt;style face="normal" font="default" size="100%"&gt;Deep Convolutional Neural Network Based Object&lt;/style&gt;&lt;style face="normal" font="default" charset="238" size="100%"&gt; &lt;/style&gt;&lt;style face="normal" font="default" size="100%"&gt;Detection Inference Acceleration Using FPGA&lt;/style&gt;&lt;/title&gt;&lt;/titles&gt;&lt;dates&gt;&lt;year&gt;&lt;style face="normal" font="default" charset="238" size="100%"&gt;2022&lt;/style&gt;&lt;/year&gt;&lt;/dates&gt;&lt;publisher&gt;Université Bourgogne Franche-Comté&lt;/publisher&gt;&lt;call-num&gt;04090134&lt;/call-num&gt;&lt;urls&gt;&lt;/urls&gt;&lt;language&gt;&lt;style face="normal" font="default" charset="238" size="100%"&gt;English&lt;/style&gt;&lt;/language&gt;&lt;/record&gt;&lt;/Cite&gt;&lt;/EndNote&gt;</w:instrText>
      </w:r>
      <w:r w:rsidR="0037336B">
        <w:fldChar w:fldCharType="separate"/>
      </w:r>
      <w:r w:rsidR="0037336B">
        <w:rPr>
          <w:noProof/>
        </w:rPr>
        <w:t>[3]</w:t>
      </w:r>
      <w:r w:rsidR="0037336B">
        <w:fldChar w:fldCharType="end"/>
      </w:r>
      <w:r>
        <w:t>.</w:t>
      </w:r>
    </w:p>
    <w:p w14:paraId="73DC5415" w14:textId="77777777" w:rsidR="00281220" w:rsidRDefault="00281220" w:rsidP="00281220"/>
    <w:p w14:paraId="669298F8" w14:textId="77777777" w:rsidR="00281220" w:rsidRDefault="00281220" w:rsidP="00281220">
      <w:pPr>
        <w:keepNext/>
        <w:jc w:val="center"/>
      </w:pPr>
      <w:r>
        <w:rPr>
          <w:noProof/>
          <w:lang w:eastAsia="cs-CZ"/>
        </w:rPr>
        <w:drawing>
          <wp:inline distT="0" distB="0" distL="0" distR="0" wp14:anchorId="1AAEE235" wp14:editId="48114672">
            <wp:extent cx="5651855" cy="3535680"/>
            <wp:effectExtent l="0" t="0" r="6350" b="7620"/>
            <wp:docPr id="1255658680" name="Obrázek 3" descr="Obsah obrázku text, snímek obrazovky, diagram, design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29302279" name="Obrázek 3" descr="Obsah obrázku text, snímek obrazovky, diagram, design&#10;&#10;Popis byl vytvořen automaticky"/>
                    <pic:cNvPicPr>
                      <a:picLocks noChangeAspect="1" noChangeArrowheads="1"/>
                    </pic:cNvPicPr>
                  </pic:nvPicPr>
                  <pic:blipFill rotWithShape="1"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664"/>
                    <a:stretch/>
                  </pic:blipFill>
                  <pic:spPr bwMode="auto">
                    <a:xfrm>
                      <a:off x="0" y="0"/>
                      <a:ext cx="5675677" cy="35505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1035F4D" w14:textId="7A5D7AEA" w:rsidR="00281220" w:rsidRDefault="00281220" w:rsidP="00281220">
      <w:pPr>
        <w:pStyle w:val="Titulek"/>
        <w:jc w:val="left"/>
      </w:pPr>
      <w:bookmarkStart w:id="555" w:name="_Ref188963155"/>
      <w:r>
        <w:rPr>
          <w:b/>
          <w:bCs w:val="0"/>
        </w:rPr>
        <w:t>O</w:t>
      </w:r>
      <w:r w:rsidRPr="00AB1259">
        <w:rPr>
          <w:b/>
          <w:bCs w:val="0"/>
        </w:rPr>
        <w:t xml:space="preserve">br. </w:t>
      </w:r>
      <w:ins w:id="556" w:author="Ingr Jiri [2]" w:date="2025-05-02T20:09:00Z" w16du:dateUtc="2025-05-02T18:09:00Z"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TYLEREF 1 \s </w:instrText>
        </w:r>
      </w:ins>
      <w:r w:rsidR="00F626E8">
        <w:rPr>
          <w:b/>
          <w:bCs w:val="0"/>
        </w:rPr>
        <w:fldChar w:fldCharType="separate"/>
      </w:r>
      <w:r w:rsidR="00F626E8">
        <w:rPr>
          <w:b/>
          <w:bCs w:val="0"/>
          <w:noProof/>
        </w:rPr>
        <w:t>2</w:t>
      </w:r>
      <w:ins w:id="557" w:author="Ingr Jiri [2]" w:date="2025-05-02T20:09:00Z" w16du:dateUtc="2025-05-02T18:09:00Z">
        <w:r w:rsidR="00F626E8">
          <w:rPr>
            <w:b/>
            <w:bCs w:val="0"/>
          </w:rPr>
          <w:fldChar w:fldCharType="end"/>
        </w:r>
        <w:r w:rsidR="00F626E8">
          <w:rPr>
            <w:b/>
            <w:bCs w:val="0"/>
          </w:rPr>
          <w:t>.</w:t>
        </w:r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EQ obr. \* ARABIC \s 1 </w:instrText>
        </w:r>
      </w:ins>
      <w:r w:rsidR="00F626E8">
        <w:rPr>
          <w:b/>
          <w:bCs w:val="0"/>
        </w:rPr>
        <w:fldChar w:fldCharType="separate"/>
      </w:r>
      <w:ins w:id="558" w:author="Ingr Jiri [2]" w:date="2025-05-02T20:09:00Z" w16du:dateUtc="2025-05-02T18:09:00Z">
        <w:r w:rsidR="00F626E8">
          <w:rPr>
            <w:b/>
            <w:bCs w:val="0"/>
            <w:noProof/>
          </w:rPr>
          <w:t>5</w:t>
        </w:r>
        <w:r w:rsidR="00F626E8">
          <w:rPr>
            <w:b/>
            <w:bCs w:val="0"/>
          </w:rPr>
          <w:fldChar w:fldCharType="end"/>
        </w:r>
      </w:ins>
      <w:del w:id="559" w:author="Ingr Jiri [2]" w:date="2025-04-29T21:11:00Z" w16du:dateUtc="2025-04-29T19:11:00Z"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TYLEREF 1 \s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2</w:delText>
        </w:r>
        <w:r w:rsidR="001431A9" w:rsidDel="0073196C">
          <w:rPr>
            <w:b/>
            <w:bCs w:val="0"/>
          </w:rPr>
          <w:fldChar w:fldCharType="end"/>
        </w:r>
        <w:r w:rsidR="001431A9" w:rsidDel="0073196C">
          <w:rPr>
            <w:b/>
            <w:bCs w:val="0"/>
          </w:rPr>
          <w:delText>.</w:delText>
        </w:r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EQ obr. \* ARABIC \s 1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5</w:delText>
        </w:r>
        <w:r w:rsidR="001431A9" w:rsidDel="0073196C">
          <w:rPr>
            <w:b/>
            <w:bCs w:val="0"/>
          </w:rPr>
          <w:fldChar w:fldCharType="end"/>
        </w:r>
      </w:del>
      <w:bookmarkEnd w:id="555"/>
      <w:r>
        <w:t xml:space="preserve">: Schéma architektury CNN VGG-16 (převzato z </w:t>
      </w:r>
      <w:r w:rsidR="0037336B">
        <w:fldChar w:fldCharType="begin"/>
      </w:r>
      <w:r w:rsidR="00B73EC4">
        <w:instrText xml:space="preserve"> ADDIN EN.CITE &lt;EndNote&gt;&lt;Cite&gt;&lt;Author&gt;Le&lt;/Author&gt;&lt;Year&gt;2021&lt;/Year&gt;&lt;RecNum&gt;7&lt;/RecNum&gt;&lt;DisplayText&gt;[7]&lt;/DisplayText&gt;&lt;record&gt;&lt;rec-number&gt;7&lt;/rec-number&gt;&lt;foreign-keys&gt;&lt;key app="EN" db-id="epv0etvs2pfr99e5xxpv5027xe05stzr22vd" timestamp="1738174594"&gt;7&lt;/key&gt;&lt;/foreign-keys&gt;&lt;ref-type name="Web Page"&gt;12&lt;/ref-type&gt;&lt;contributors&gt;&lt;authors&gt;&lt;author&gt;Khuyen Le&lt;/author&gt;&lt;/authors&gt;&lt;/contributors&gt;&lt;titles&gt;&lt;title&gt;An overview of VGG16 and NiN models&lt;/title&gt;&lt;/titles&gt;&lt;dates&gt;&lt;year&gt;&lt;style face="normal" font="default" charset="238" size="100%"&gt;2021&lt;/style&gt;&lt;/year&gt;&lt;/dates&gt;&lt;urls&gt;&lt;related-urls&gt;&lt;url&gt;https://lekhuyen.medium.com/an-overview-of-vgg16-and-nin-models-96e4bf398484&lt;/url&gt;&lt;/related-urls&gt;&lt;/urls&gt;&lt;custom1&gt;&lt;style face="normal" font="default" charset="238" size="100%"&gt;2025&lt;/style&gt;&lt;/custom1&gt;&lt;custom2&gt;&lt;style face="normal" font="default" charset="238" size="100%"&gt;27.1.&lt;/style&gt;&lt;/custom2&gt;&lt;/record&gt;&lt;/Cite&gt;&lt;/EndNote&gt;</w:instrText>
      </w:r>
      <w:r w:rsidR="0037336B">
        <w:fldChar w:fldCharType="separate"/>
      </w:r>
      <w:r w:rsidR="00B73EC4">
        <w:rPr>
          <w:noProof/>
        </w:rPr>
        <w:t>[7]</w:t>
      </w:r>
      <w:r w:rsidR="0037336B">
        <w:fldChar w:fldCharType="end"/>
      </w:r>
      <w:r>
        <w:t>)</w:t>
      </w:r>
    </w:p>
    <w:p w14:paraId="196BD475" w14:textId="3D856D9C" w:rsidR="00281220" w:rsidRPr="00AC0AA4" w:rsidRDefault="00281220" w:rsidP="00281220">
      <w:r>
        <w:t xml:space="preserve">Vstupující </w:t>
      </w:r>
      <w:r w:rsidR="00303B06">
        <w:t>RGB</w:t>
      </w:r>
      <w:r>
        <w:t xml:space="preserve"> obraz má rozlišení 224 </w:t>
      </w:r>
      <w:r w:rsidRPr="006F26FB">
        <w:t>×</w:t>
      </w:r>
      <w:r>
        <w:t xml:space="preserve"> 244 pixelů. V tabulce (</w:t>
      </w:r>
      <w:r w:rsidR="00D3099E">
        <w:fldChar w:fldCharType="begin"/>
      </w:r>
      <w:r w:rsidR="00D3099E">
        <w:instrText xml:space="preserve"> REF _Ref188963250 \h </w:instrText>
      </w:r>
      <w:r w:rsidR="00D3099E">
        <w:fldChar w:fldCharType="separate"/>
      </w:r>
      <w:r w:rsidR="00E07BFA" w:rsidRPr="007948FB">
        <w:rPr>
          <w:b/>
        </w:rPr>
        <w:t xml:space="preserve">Tabulka </w:t>
      </w:r>
      <w:r w:rsidR="00E07BFA">
        <w:rPr>
          <w:b/>
          <w:bCs/>
          <w:noProof/>
        </w:rPr>
        <w:t>2</w:t>
      </w:r>
      <w:r w:rsidR="00E07BFA" w:rsidRPr="007948FB">
        <w:rPr>
          <w:b/>
        </w:rPr>
        <w:t>.</w:t>
      </w:r>
      <w:r w:rsidR="00E07BFA">
        <w:rPr>
          <w:b/>
          <w:bCs/>
          <w:noProof/>
        </w:rPr>
        <w:t>1</w:t>
      </w:r>
      <w:r w:rsidR="00D3099E">
        <w:fldChar w:fldCharType="end"/>
      </w:r>
      <w:r>
        <w:t>) jsou uvedeny parametry všech po sobě jdoucích vrstev této CNN. V</w:t>
      </w:r>
      <w:r w:rsidR="00974CE0">
        <w:t> poslední vrstvě</w:t>
      </w:r>
      <w:r>
        <w:t xml:space="preserve"> algoritmu je po </w:t>
      </w:r>
      <w:proofErr w:type="spellStart"/>
      <w:r>
        <w:t>pooling</w:t>
      </w:r>
      <w:proofErr w:type="spellEnd"/>
      <w:r>
        <w:t xml:space="preserve"> operaci použit </w:t>
      </w:r>
      <w:proofErr w:type="spellStart"/>
      <w:r>
        <w:t>flattening</w:t>
      </w:r>
      <w:proofErr w:type="spellEnd"/>
      <w:r>
        <w:t xml:space="preserve">, který </w:t>
      </w:r>
      <w:r w:rsidR="00E04A4A">
        <w:t xml:space="preserve">zploští </w:t>
      </w:r>
      <w:r>
        <w:t>výstup konvolučních vrstev do 1D vektoru, a následují 3 plně propojené vrstvy.</w:t>
      </w:r>
    </w:p>
    <w:p w14:paraId="58C24AEB" w14:textId="45191E49" w:rsidR="00281220" w:rsidRDefault="00281220" w:rsidP="00281220">
      <w:pPr>
        <w:pStyle w:val="Titulek"/>
        <w:keepNext/>
      </w:pPr>
      <w:bookmarkStart w:id="560" w:name="_Ref188963250"/>
      <w:r w:rsidRPr="007948FB">
        <w:rPr>
          <w:b/>
          <w:bCs w:val="0"/>
        </w:rPr>
        <w:t xml:space="preserve">Tabulka </w:t>
      </w:r>
      <w:r w:rsidR="006A539A">
        <w:rPr>
          <w:b/>
          <w:bCs w:val="0"/>
        </w:rPr>
        <w:fldChar w:fldCharType="begin"/>
      </w:r>
      <w:r w:rsidR="006A539A">
        <w:rPr>
          <w:b/>
          <w:bCs w:val="0"/>
        </w:rPr>
        <w:instrText xml:space="preserve"> STYLEREF 1 \s </w:instrText>
      </w:r>
      <w:r w:rsidR="006A539A">
        <w:rPr>
          <w:b/>
          <w:bCs w:val="0"/>
        </w:rPr>
        <w:fldChar w:fldCharType="separate"/>
      </w:r>
      <w:r w:rsidR="006A539A">
        <w:rPr>
          <w:b/>
          <w:bCs w:val="0"/>
          <w:noProof/>
        </w:rPr>
        <w:t>2</w:t>
      </w:r>
      <w:r w:rsidR="006A539A">
        <w:rPr>
          <w:b/>
          <w:bCs w:val="0"/>
        </w:rPr>
        <w:fldChar w:fldCharType="end"/>
      </w:r>
      <w:r w:rsidR="006A539A">
        <w:rPr>
          <w:b/>
          <w:bCs w:val="0"/>
        </w:rPr>
        <w:t>.</w:t>
      </w:r>
      <w:r w:rsidR="006A539A">
        <w:rPr>
          <w:b/>
          <w:bCs w:val="0"/>
        </w:rPr>
        <w:fldChar w:fldCharType="begin"/>
      </w:r>
      <w:r w:rsidR="006A539A">
        <w:rPr>
          <w:b/>
          <w:bCs w:val="0"/>
        </w:rPr>
        <w:instrText xml:space="preserve"> SEQ Tabulka \* ARABIC \s 1 </w:instrText>
      </w:r>
      <w:r w:rsidR="006A539A">
        <w:rPr>
          <w:b/>
          <w:bCs w:val="0"/>
        </w:rPr>
        <w:fldChar w:fldCharType="separate"/>
      </w:r>
      <w:r w:rsidR="006A539A">
        <w:rPr>
          <w:b/>
          <w:bCs w:val="0"/>
          <w:noProof/>
        </w:rPr>
        <w:t>1</w:t>
      </w:r>
      <w:r w:rsidR="006A539A">
        <w:rPr>
          <w:b/>
          <w:bCs w:val="0"/>
        </w:rPr>
        <w:fldChar w:fldCharType="end"/>
      </w:r>
      <w:bookmarkEnd w:id="560"/>
      <w:r>
        <w:t xml:space="preserve">: Struktura architektury CNN VGG-16 (data </w:t>
      </w:r>
      <w:r w:rsidR="00F44EF3">
        <w:t xml:space="preserve">z </w:t>
      </w:r>
      <w:r w:rsidR="00F44EF3">
        <w:fldChar w:fldCharType="begin">
          <w:fldData xml:space="preserve">PEVuZE5vdGU+PENpdGU+PEF1dGhvcj5BZGFtczwvQXV0aG9yPjxZZWFyPjIwMjE8L1llYXI+PFJl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</w:fldData>
        </w:fldChar>
      </w:r>
      <w:r w:rsidR="00B73EC4">
        <w:instrText xml:space="preserve"> ADDIN EN.CITE </w:instrText>
      </w:r>
      <w:r w:rsidR="00B73EC4">
        <w:fldChar w:fldCharType="begin">
          <w:fldData xml:space="preserve">PEVuZE5vdGU+PENpdGU+PEF1dGhvcj5BZGFtczwvQXV0aG9yPjxZZWFyPjIwMjE8L1llYXI+PFJl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</w:fldData>
        </w:fldChar>
      </w:r>
      <w:r w:rsidR="00B73EC4">
        <w:instrText xml:space="preserve"> ADDIN EN.CITE.DATA </w:instrText>
      </w:r>
      <w:r w:rsidR="00B73EC4">
        <w:fldChar w:fldCharType="end"/>
      </w:r>
      <w:r w:rsidR="00F44EF3">
        <w:fldChar w:fldCharType="separate"/>
      </w:r>
      <w:r w:rsidR="00B73EC4">
        <w:rPr>
          <w:noProof/>
        </w:rPr>
        <w:t>[8, 9]</w:t>
      </w:r>
      <w:r w:rsidR="00F44EF3">
        <w:fldChar w:fldCharType="end"/>
      </w:r>
      <w:del w:id="561" w:author="Ingr Jiri [2]" w:date="2025-04-30T14:15:00Z" w16du:dateUtc="2025-04-30T12:15:00Z">
        <w:r w:rsidR="00F44EF3" w:rsidDel="00492698">
          <w:tab/>
        </w:r>
      </w:del>
      <w:r>
        <w:t>)</w:t>
      </w:r>
    </w:p>
    <w:tbl>
      <w:tblPr>
        <w:tblStyle w:val="Mkatabulky"/>
        <w:tblW w:w="9060" w:type="dxa"/>
        <w:tblLook w:val="04A0" w:firstRow="1" w:lastRow="0" w:firstColumn="1" w:lastColumn="0" w:noHBand="0" w:noVBand="1"/>
      </w:tblPr>
      <w:tblGrid>
        <w:gridCol w:w="779"/>
        <w:gridCol w:w="2477"/>
        <w:gridCol w:w="1417"/>
        <w:gridCol w:w="1418"/>
        <w:gridCol w:w="1549"/>
        <w:gridCol w:w="1420"/>
      </w:tblGrid>
      <w:tr w:rsidR="00281220" w:rsidRPr="006F26FB" w14:paraId="7A90A216" w14:textId="77777777" w:rsidTr="00566F26">
        <w:trPr>
          <w:trHeight w:val="480"/>
        </w:trPr>
        <w:tc>
          <w:tcPr>
            <w:tcW w:w="3256" w:type="dxa"/>
            <w:gridSpan w:val="2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nil"/>
            </w:tcBorders>
            <w:vAlign w:val="center"/>
          </w:tcPr>
          <w:p w14:paraId="30C0FEFA" w14:textId="77777777" w:rsidR="00281220" w:rsidRPr="00B91506" w:rsidRDefault="00281220" w:rsidP="00566F26">
            <w:pPr>
              <w:pStyle w:val="Textvtabulce"/>
              <w:jc w:val="center"/>
              <w:rPr>
                <w:b/>
                <w:bCs/>
              </w:rPr>
            </w:pPr>
            <w:commentRangeStart w:id="562"/>
            <w:r w:rsidRPr="00B91506">
              <w:rPr>
                <w:b/>
                <w:bCs/>
              </w:rPr>
              <w:t>Vrstva</w:t>
            </w:r>
          </w:p>
        </w:tc>
        <w:tc>
          <w:tcPr>
            <w:tcW w:w="1417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7027BFB" w14:textId="77777777" w:rsidR="00281220" w:rsidRPr="006F26FB" w:rsidRDefault="00281220" w:rsidP="00566F26">
            <w:pPr>
              <w:pStyle w:val="Textvtabulce"/>
              <w:jc w:val="center"/>
              <w:rPr>
                <w:b/>
                <w:bCs/>
              </w:rPr>
            </w:pPr>
            <w:r w:rsidRPr="006F26FB">
              <w:rPr>
                <w:b/>
                <w:bCs/>
              </w:rPr>
              <w:t>Velikost filtru</w:t>
            </w:r>
          </w:p>
        </w:tc>
        <w:tc>
          <w:tcPr>
            <w:tcW w:w="1418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55B511B" w14:textId="77777777" w:rsidR="00281220" w:rsidRPr="006F26FB" w:rsidRDefault="00281220" w:rsidP="00566F26">
            <w:pPr>
              <w:pStyle w:val="Textvtabulce"/>
              <w:jc w:val="center"/>
              <w:rPr>
                <w:b/>
                <w:bCs/>
              </w:rPr>
            </w:pPr>
            <w:r w:rsidRPr="006F26FB">
              <w:rPr>
                <w:b/>
                <w:bCs/>
              </w:rPr>
              <w:t>Krok</w:t>
            </w:r>
          </w:p>
        </w:tc>
        <w:tc>
          <w:tcPr>
            <w:tcW w:w="1549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B435BA4" w14:textId="77777777" w:rsidR="00281220" w:rsidRPr="006F26FB" w:rsidRDefault="00281220" w:rsidP="00566F26">
            <w:pPr>
              <w:pStyle w:val="Textvtabulce"/>
              <w:jc w:val="center"/>
              <w:rPr>
                <w:b/>
                <w:bCs/>
              </w:rPr>
            </w:pPr>
            <w:r w:rsidRPr="006F26FB">
              <w:rPr>
                <w:b/>
                <w:bCs/>
              </w:rPr>
              <w:t>Velikost</w:t>
            </w:r>
          </w:p>
        </w:tc>
        <w:tc>
          <w:tcPr>
            <w:tcW w:w="1420" w:type="dxa"/>
            <w:tcBorders>
              <w:top w:val="single" w:sz="12" w:space="0" w:color="auto"/>
              <w:left w:val="nil"/>
              <w:bottom w:val="single" w:sz="4" w:space="0" w:color="auto"/>
              <w:right w:val="single" w:sz="12" w:space="0" w:color="auto"/>
            </w:tcBorders>
            <w:vAlign w:val="center"/>
          </w:tcPr>
          <w:p w14:paraId="321F6C75" w14:textId="4A613FFE" w:rsidR="00281220" w:rsidRPr="006F26FB" w:rsidRDefault="00281220" w:rsidP="00312EE9">
            <w:pPr>
              <w:pStyle w:val="Textvtabulce"/>
              <w:jc w:val="center"/>
              <w:rPr>
                <w:b/>
                <w:bCs/>
              </w:rPr>
            </w:pPr>
            <w:r w:rsidRPr="006F26FB">
              <w:rPr>
                <w:b/>
                <w:bCs/>
              </w:rPr>
              <w:t xml:space="preserve">Počet </w:t>
            </w:r>
            <w:r>
              <w:rPr>
                <w:b/>
                <w:bCs/>
              </w:rPr>
              <w:t xml:space="preserve">map </w:t>
            </w:r>
            <w:r w:rsidR="00312EE9">
              <w:rPr>
                <w:b/>
                <w:bCs/>
              </w:rPr>
              <w:t>příznaků</w:t>
            </w:r>
          </w:p>
        </w:tc>
      </w:tr>
      <w:tr w:rsidR="00281220" w:rsidRPr="006F26FB" w14:paraId="640082AB" w14:textId="77777777" w:rsidTr="00523A93">
        <w:trPr>
          <w:trHeight w:val="255"/>
        </w:trPr>
        <w:tc>
          <w:tcPr>
            <w:tcW w:w="779" w:type="dxa"/>
            <w:tcBorders>
              <w:top w:val="single" w:sz="4" w:space="0" w:color="auto"/>
              <w:left w:val="single" w:sz="12" w:space="0" w:color="auto"/>
              <w:bottom w:val="nil"/>
              <w:right w:val="nil"/>
            </w:tcBorders>
            <w:vAlign w:val="center"/>
          </w:tcPr>
          <w:p w14:paraId="19A7212D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 w:rsidRPr="00B91506">
              <w:rPr>
                <w:b/>
                <w:bCs/>
              </w:rPr>
              <w:t>Vstup</w:t>
            </w:r>
          </w:p>
        </w:tc>
        <w:tc>
          <w:tcPr>
            <w:tcW w:w="247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BB08680" w14:textId="77777777" w:rsidR="00281220" w:rsidRPr="00B91506" w:rsidRDefault="00281220" w:rsidP="00566F26">
            <w:pPr>
              <w:pStyle w:val="Textvtabulce"/>
              <w:jc w:val="center"/>
            </w:pPr>
            <w:r w:rsidRPr="00B91506">
              <w:t>Obraz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E24BD74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-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2850CFD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-</w:t>
            </w:r>
          </w:p>
        </w:tc>
        <w:tc>
          <w:tcPr>
            <w:tcW w:w="154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5503DDF" w14:textId="77777777" w:rsidR="00281220" w:rsidRPr="001B2B9C" w:rsidRDefault="00281220" w:rsidP="00566F26">
            <w:pPr>
              <w:pStyle w:val="Textvtabulce"/>
              <w:jc w:val="center"/>
            </w:pPr>
            <w:r w:rsidRPr="001B2B9C">
              <w:t>224 × 224</w:t>
            </w:r>
          </w:p>
        </w:tc>
        <w:tc>
          <w:tcPr>
            <w:tcW w:w="1420" w:type="dxa"/>
            <w:tcBorders>
              <w:top w:val="single" w:sz="4" w:space="0" w:color="auto"/>
              <w:left w:val="nil"/>
              <w:bottom w:val="nil"/>
              <w:right w:val="single" w:sz="12" w:space="0" w:color="auto"/>
            </w:tcBorders>
            <w:shd w:val="clear" w:color="auto" w:fill="auto"/>
            <w:vAlign w:val="center"/>
          </w:tcPr>
          <w:p w14:paraId="12626670" w14:textId="77777777" w:rsidR="00281220" w:rsidRPr="00523A93" w:rsidRDefault="00281220" w:rsidP="00566F26">
            <w:pPr>
              <w:pStyle w:val="Textvtabulce"/>
              <w:jc w:val="center"/>
            </w:pPr>
            <w:r w:rsidRPr="00523A93">
              <w:t>3</w:t>
            </w:r>
          </w:p>
        </w:tc>
      </w:tr>
      <w:tr w:rsidR="00281220" w:rsidRPr="006F26FB" w14:paraId="2A031ACB" w14:textId="77777777" w:rsidTr="00566F26">
        <w:trPr>
          <w:trHeight w:val="255"/>
        </w:trPr>
        <w:tc>
          <w:tcPr>
            <w:tcW w:w="779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02A1CBDE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>
              <w:rPr>
                <w:b/>
                <w:bCs/>
              </w:rPr>
              <w:t>1</w:t>
            </w:r>
          </w:p>
        </w:tc>
        <w:tc>
          <w:tcPr>
            <w:tcW w:w="2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16ACC9" w14:textId="77777777" w:rsidR="00281220" w:rsidRPr="00B91506" w:rsidRDefault="00281220" w:rsidP="00566F26">
            <w:pPr>
              <w:pStyle w:val="Textvtabulce"/>
              <w:jc w:val="center"/>
            </w:pPr>
            <w:r w:rsidRPr="00B91506">
              <w:t>2 × konvoluce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EF6A25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3 × 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C7F717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1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5F0B8B" w14:textId="77777777" w:rsidR="00281220" w:rsidRPr="001B2B9C" w:rsidRDefault="00281220" w:rsidP="00566F26">
            <w:pPr>
              <w:pStyle w:val="Textvtabulce"/>
              <w:jc w:val="center"/>
            </w:pPr>
            <w:r w:rsidRPr="001B2B9C">
              <w:t>224 × 224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</w:tcPr>
          <w:p w14:paraId="4A4A9356" w14:textId="77777777" w:rsidR="00281220" w:rsidRPr="001B2B9C" w:rsidRDefault="00281220" w:rsidP="00566F26">
            <w:pPr>
              <w:pStyle w:val="Textvtabulce"/>
              <w:jc w:val="center"/>
            </w:pPr>
            <w:r w:rsidRPr="001B2B9C">
              <w:t>64</w:t>
            </w:r>
          </w:p>
        </w:tc>
      </w:tr>
      <w:tr w:rsidR="00281220" w:rsidRPr="006F26FB" w14:paraId="50429B68" w14:textId="77777777" w:rsidTr="00566F26">
        <w:trPr>
          <w:trHeight w:val="255"/>
        </w:trPr>
        <w:tc>
          <w:tcPr>
            <w:tcW w:w="779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54279B56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 w:rsidRPr="00B91506">
              <w:rPr>
                <w:b/>
                <w:bCs/>
              </w:rPr>
              <w:t>3</w:t>
            </w:r>
          </w:p>
        </w:tc>
        <w:tc>
          <w:tcPr>
            <w:tcW w:w="2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7F17EC" w14:textId="77777777" w:rsidR="00281220" w:rsidRPr="00B91506" w:rsidRDefault="00281220" w:rsidP="00566F26">
            <w:pPr>
              <w:pStyle w:val="Textvtabulce"/>
              <w:jc w:val="center"/>
            </w:pPr>
            <w:r w:rsidRPr="00B91506">
              <w:t xml:space="preserve">max </w:t>
            </w:r>
            <w:proofErr w:type="spellStart"/>
            <w:r w:rsidRPr="00B91506">
              <w:t>pooling</w:t>
            </w:r>
            <w:proofErr w:type="spellEnd"/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C57EDE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2 × 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A0E515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2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81600C" w14:textId="77777777" w:rsidR="00281220" w:rsidRPr="001B2B9C" w:rsidRDefault="00281220" w:rsidP="00566F26">
            <w:pPr>
              <w:pStyle w:val="Textvtabulce"/>
              <w:jc w:val="center"/>
            </w:pPr>
            <w:r w:rsidRPr="001B2B9C">
              <w:t>112 × 112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</w:tcPr>
          <w:p w14:paraId="304E8B4B" w14:textId="77777777" w:rsidR="00281220" w:rsidRPr="001B2B9C" w:rsidRDefault="00281220" w:rsidP="00566F26">
            <w:pPr>
              <w:pStyle w:val="Textvtabulce"/>
              <w:jc w:val="center"/>
            </w:pPr>
            <w:r w:rsidRPr="001B2B9C">
              <w:t>64</w:t>
            </w:r>
          </w:p>
        </w:tc>
      </w:tr>
      <w:tr w:rsidR="00281220" w:rsidRPr="006F26FB" w14:paraId="7D48BAED" w14:textId="77777777" w:rsidTr="00566F26">
        <w:trPr>
          <w:trHeight w:val="255"/>
        </w:trPr>
        <w:tc>
          <w:tcPr>
            <w:tcW w:w="779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2650B27C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>
              <w:rPr>
                <w:b/>
                <w:bCs/>
              </w:rPr>
              <w:t>4</w:t>
            </w:r>
          </w:p>
        </w:tc>
        <w:tc>
          <w:tcPr>
            <w:tcW w:w="2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DC0063" w14:textId="77777777" w:rsidR="00281220" w:rsidRPr="00B91506" w:rsidRDefault="00281220" w:rsidP="00566F26">
            <w:pPr>
              <w:pStyle w:val="Textvtabulce"/>
              <w:jc w:val="center"/>
            </w:pPr>
            <w:r w:rsidRPr="00B91506">
              <w:t>2 × konvoluce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07986E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3 × 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6F6BDC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1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89A93B" w14:textId="77777777" w:rsidR="00281220" w:rsidRPr="006F26FB" w:rsidRDefault="00281220" w:rsidP="00566F26">
            <w:pPr>
              <w:pStyle w:val="Textvtabulce"/>
              <w:jc w:val="center"/>
            </w:pPr>
            <w:r>
              <w:t xml:space="preserve">112 </w:t>
            </w:r>
            <w:r w:rsidRPr="006F26FB">
              <w:t>×</w:t>
            </w:r>
            <w:r>
              <w:t xml:space="preserve"> 112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</w:tcPr>
          <w:p w14:paraId="422E1782" w14:textId="77777777" w:rsidR="00281220" w:rsidRPr="006F26FB" w:rsidRDefault="00281220" w:rsidP="00566F26">
            <w:pPr>
              <w:pStyle w:val="Textvtabulce"/>
              <w:jc w:val="center"/>
            </w:pPr>
            <w:r>
              <w:t>128</w:t>
            </w:r>
          </w:p>
        </w:tc>
      </w:tr>
      <w:tr w:rsidR="00281220" w:rsidRPr="006F26FB" w14:paraId="1D03128F" w14:textId="77777777" w:rsidTr="00566F26">
        <w:trPr>
          <w:trHeight w:val="255"/>
        </w:trPr>
        <w:tc>
          <w:tcPr>
            <w:tcW w:w="779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6A381B18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>
              <w:rPr>
                <w:b/>
                <w:bCs/>
              </w:rPr>
              <w:t>6</w:t>
            </w:r>
          </w:p>
        </w:tc>
        <w:tc>
          <w:tcPr>
            <w:tcW w:w="2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745172" w14:textId="77777777" w:rsidR="00281220" w:rsidRPr="00B91506" w:rsidRDefault="00281220" w:rsidP="00566F26">
            <w:pPr>
              <w:pStyle w:val="Textvtabulce"/>
              <w:jc w:val="center"/>
            </w:pPr>
            <w:r w:rsidRPr="00B91506">
              <w:t xml:space="preserve">max </w:t>
            </w:r>
            <w:proofErr w:type="spellStart"/>
            <w:r w:rsidRPr="00B91506">
              <w:t>pooling</w:t>
            </w:r>
            <w:proofErr w:type="spellEnd"/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654134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2 × 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8349F8" w14:textId="77777777" w:rsidR="00281220" w:rsidRPr="006F26FB" w:rsidRDefault="00281220" w:rsidP="00566F26">
            <w:pPr>
              <w:pStyle w:val="Textvtabulce"/>
              <w:jc w:val="center"/>
            </w:pPr>
            <w:r>
              <w:t>2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B9A661" w14:textId="77777777" w:rsidR="00281220" w:rsidRPr="006F26FB" w:rsidRDefault="00281220" w:rsidP="00566F26">
            <w:pPr>
              <w:pStyle w:val="Textvtabulce"/>
              <w:jc w:val="center"/>
            </w:pPr>
            <w:r>
              <w:t xml:space="preserve">56 </w:t>
            </w:r>
            <w:r w:rsidRPr="006F26FB">
              <w:t>×</w:t>
            </w:r>
            <w:r>
              <w:t xml:space="preserve"> 56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</w:tcPr>
          <w:p w14:paraId="3930B7AC" w14:textId="77777777" w:rsidR="00281220" w:rsidRPr="006F26FB" w:rsidRDefault="00281220" w:rsidP="00566F26">
            <w:pPr>
              <w:pStyle w:val="Textvtabulce"/>
              <w:jc w:val="center"/>
            </w:pPr>
            <w:r>
              <w:t>128</w:t>
            </w:r>
          </w:p>
        </w:tc>
      </w:tr>
      <w:tr w:rsidR="00281220" w:rsidRPr="006F26FB" w14:paraId="56F60036" w14:textId="77777777" w:rsidTr="00566F26">
        <w:trPr>
          <w:trHeight w:val="255"/>
        </w:trPr>
        <w:tc>
          <w:tcPr>
            <w:tcW w:w="779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19EBBFF5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>
              <w:rPr>
                <w:b/>
                <w:bCs/>
              </w:rPr>
              <w:t>7</w:t>
            </w:r>
          </w:p>
        </w:tc>
        <w:tc>
          <w:tcPr>
            <w:tcW w:w="2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2FE2D7" w14:textId="77777777" w:rsidR="00281220" w:rsidRPr="00B91506" w:rsidRDefault="00281220" w:rsidP="00566F26">
            <w:pPr>
              <w:pStyle w:val="Textvtabulce"/>
              <w:jc w:val="center"/>
            </w:pPr>
            <w:r w:rsidRPr="00B91506">
              <w:t>3 × konvoluce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1DF480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3 × 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399449" w14:textId="77777777" w:rsidR="00281220" w:rsidRPr="006F26FB" w:rsidRDefault="00281220" w:rsidP="00566F26">
            <w:pPr>
              <w:pStyle w:val="Textvtabulce"/>
              <w:jc w:val="center"/>
            </w:pPr>
            <w:r>
              <w:t>1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FAA0CB" w14:textId="77777777" w:rsidR="00281220" w:rsidRPr="006F26FB" w:rsidRDefault="00281220" w:rsidP="00566F26">
            <w:pPr>
              <w:pStyle w:val="Textvtabulce"/>
              <w:jc w:val="center"/>
            </w:pPr>
            <w:r>
              <w:t xml:space="preserve">56 </w:t>
            </w:r>
            <w:r w:rsidRPr="006F26FB">
              <w:t>×</w:t>
            </w:r>
            <w:r>
              <w:t xml:space="preserve"> 56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</w:tcPr>
          <w:p w14:paraId="1CF75148" w14:textId="77777777" w:rsidR="00281220" w:rsidRPr="006F26FB" w:rsidRDefault="00281220" w:rsidP="00566F26">
            <w:pPr>
              <w:pStyle w:val="Textvtabulce"/>
              <w:jc w:val="center"/>
            </w:pPr>
            <w:r>
              <w:t>256</w:t>
            </w:r>
          </w:p>
        </w:tc>
      </w:tr>
      <w:tr w:rsidR="00281220" w:rsidRPr="006F26FB" w14:paraId="1426F48D" w14:textId="77777777" w:rsidTr="00566F26">
        <w:trPr>
          <w:trHeight w:val="255"/>
        </w:trPr>
        <w:tc>
          <w:tcPr>
            <w:tcW w:w="779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3672F547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>
              <w:rPr>
                <w:b/>
                <w:bCs/>
              </w:rPr>
              <w:lastRenderedPageBreak/>
              <w:t>10</w:t>
            </w:r>
          </w:p>
        </w:tc>
        <w:tc>
          <w:tcPr>
            <w:tcW w:w="2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388094" w14:textId="77777777" w:rsidR="00281220" w:rsidRPr="00B91506" w:rsidRDefault="00281220" w:rsidP="00566F26">
            <w:pPr>
              <w:pStyle w:val="Textvtabulce"/>
              <w:jc w:val="center"/>
            </w:pPr>
            <w:r w:rsidRPr="00B91506">
              <w:t xml:space="preserve">max </w:t>
            </w:r>
            <w:proofErr w:type="spellStart"/>
            <w:r w:rsidRPr="00B91506">
              <w:t>pooling</w:t>
            </w:r>
            <w:proofErr w:type="spellEnd"/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A99B29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2 × 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B2553A" w14:textId="77777777" w:rsidR="00281220" w:rsidRPr="006F26FB" w:rsidRDefault="00281220" w:rsidP="00566F26">
            <w:pPr>
              <w:pStyle w:val="Textvtabulce"/>
              <w:jc w:val="center"/>
            </w:pPr>
            <w:r>
              <w:t>2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7C6A0A" w14:textId="77777777" w:rsidR="00281220" w:rsidRPr="006F26FB" w:rsidRDefault="00281220" w:rsidP="00566F26">
            <w:pPr>
              <w:pStyle w:val="Textvtabulce"/>
              <w:jc w:val="center"/>
            </w:pPr>
            <w:r>
              <w:t xml:space="preserve">28 </w:t>
            </w:r>
            <w:r w:rsidRPr="006F26FB">
              <w:t>×</w:t>
            </w:r>
            <w:r>
              <w:t xml:space="preserve"> 28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</w:tcPr>
          <w:p w14:paraId="6DFCBE8C" w14:textId="77777777" w:rsidR="00281220" w:rsidRPr="006F26FB" w:rsidRDefault="00281220" w:rsidP="00566F26">
            <w:pPr>
              <w:pStyle w:val="Textvtabulce"/>
              <w:jc w:val="center"/>
            </w:pPr>
            <w:r>
              <w:t>256</w:t>
            </w:r>
          </w:p>
        </w:tc>
      </w:tr>
      <w:tr w:rsidR="00281220" w:rsidRPr="006F26FB" w14:paraId="2B3D6590" w14:textId="77777777" w:rsidTr="00566F26">
        <w:trPr>
          <w:trHeight w:val="255"/>
        </w:trPr>
        <w:tc>
          <w:tcPr>
            <w:tcW w:w="779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35808A15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>
              <w:rPr>
                <w:b/>
                <w:bCs/>
              </w:rPr>
              <w:t>11</w:t>
            </w:r>
          </w:p>
        </w:tc>
        <w:tc>
          <w:tcPr>
            <w:tcW w:w="2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3E1EB3" w14:textId="77777777" w:rsidR="00281220" w:rsidRPr="00B91506" w:rsidRDefault="00281220" w:rsidP="00566F26">
            <w:pPr>
              <w:pStyle w:val="Textvtabulce"/>
              <w:jc w:val="center"/>
            </w:pPr>
            <w:r w:rsidRPr="00B91506">
              <w:t>3 × konvoluce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2C6F0D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3 × 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AD1E24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1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6A0B71" w14:textId="77777777" w:rsidR="00281220" w:rsidRPr="006F26FB" w:rsidRDefault="00281220" w:rsidP="00566F26">
            <w:pPr>
              <w:pStyle w:val="Textvtabulce"/>
              <w:jc w:val="center"/>
            </w:pPr>
            <w:r>
              <w:t xml:space="preserve">28 </w:t>
            </w:r>
            <w:r w:rsidRPr="006F26FB">
              <w:t>×</w:t>
            </w:r>
            <w:r>
              <w:t xml:space="preserve"> 28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</w:tcPr>
          <w:p w14:paraId="5745C903" w14:textId="77777777" w:rsidR="00281220" w:rsidRPr="006F26FB" w:rsidRDefault="00281220" w:rsidP="00566F26">
            <w:pPr>
              <w:pStyle w:val="Textvtabulce"/>
              <w:jc w:val="center"/>
            </w:pPr>
            <w:r>
              <w:t>512</w:t>
            </w:r>
          </w:p>
        </w:tc>
      </w:tr>
      <w:tr w:rsidR="00281220" w:rsidRPr="006F26FB" w14:paraId="3FEC2927" w14:textId="77777777" w:rsidTr="00566F26">
        <w:trPr>
          <w:trHeight w:val="255"/>
        </w:trPr>
        <w:tc>
          <w:tcPr>
            <w:tcW w:w="779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6D6E073F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>
              <w:rPr>
                <w:b/>
                <w:bCs/>
              </w:rPr>
              <w:t>14</w:t>
            </w:r>
          </w:p>
        </w:tc>
        <w:tc>
          <w:tcPr>
            <w:tcW w:w="2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18F619" w14:textId="77777777" w:rsidR="00281220" w:rsidRPr="00B91506" w:rsidRDefault="00281220" w:rsidP="00566F26">
            <w:pPr>
              <w:pStyle w:val="Textvtabulce"/>
              <w:jc w:val="center"/>
            </w:pPr>
            <w:r w:rsidRPr="00B91506">
              <w:t xml:space="preserve">max </w:t>
            </w:r>
            <w:proofErr w:type="spellStart"/>
            <w:r w:rsidRPr="00B91506">
              <w:t>pooling</w:t>
            </w:r>
            <w:proofErr w:type="spellEnd"/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A5DA73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2 × 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BA3E8C" w14:textId="77777777" w:rsidR="00281220" w:rsidRPr="006F26FB" w:rsidRDefault="00281220" w:rsidP="00566F26">
            <w:pPr>
              <w:pStyle w:val="Textvtabulce"/>
              <w:jc w:val="center"/>
            </w:pPr>
            <w:r>
              <w:t>2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FE79B9" w14:textId="77777777" w:rsidR="00281220" w:rsidRPr="006F26FB" w:rsidRDefault="00281220" w:rsidP="00566F26">
            <w:pPr>
              <w:pStyle w:val="Textvtabulce"/>
              <w:jc w:val="center"/>
            </w:pPr>
            <w:r>
              <w:t xml:space="preserve">14 </w:t>
            </w:r>
            <w:r w:rsidRPr="006F26FB">
              <w:t>×</w:t>
            </w:r>
            <w:r>
              <w:t xml:space="preserve"> 14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</w:tcPr>
          <w:p w14:paraId="6A906128" w14:textId="77777777" w:rsidR="00281220" w:rsidRPr="006F26FB" w:rsidRDefault="00281220" w:rsidP="00566F26">
            <w:pPr>
              <w:pStyle w:val="Textvtabulce"/>
              <w:jc w:val="center"/>
            </w:pPr>
            <w:r>
              <w:t>512</w:t>
            </w:r>
          </w:p>
        </w:tc>
      </w:tr>
      <w:tr w:rsidR="00281220" w:rsidRPr="006F26FB" w14:paraId="2FD6FCCA" w14:textId="77777777" w:rsidTr="00566F26">
        <w:trPr>
          <w:trHeight w:val="255"/>
        </w:trPr>
        <w:tc>
          <w:tcPr>
            <w:tcW w:w="779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61F38D0A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>
              <w:rPr>
                <w:b/>
                <w:bCs/>
              </w:rPr>
              <w:t>15</w:t>
            </w:r>
          </w:p>
        </w:tc>
        <w:tc>
          <w:tcPr>
            <w:tcW w:w="2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76AA99" w14:textId="77777777" w:rsidR="00281220" w:rsidRPr="00B91506" w:rsidRDefault="00281220" w:rsidP="00566F26">
            <w:pPr>
              <w:pStyle w:val="Textvtabulce"/>
              <w:jc w:val="center"/>
            </w:pPr>
            <w:r w:rsidRPr="00B91506">
              <w:t>3 × konvoluce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7B93FC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3 × 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E913AB" w14:textId="77777777" w:rsidR="00281220" w:rsidRPr="006F26FB" w:rsidRDefault="00281220" w:rsidP="00566F26">
            <w:pPr>
              <w:pStyle w:val="Textvtabulce"/>
              <w:jc w:val="center"/>
            </w:pPr>
            <w:r>
              <w:t>1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A48154" w14:textId="77777777" w:rsidR="00281220" w:rsidRPr="006F26FB" w:rsidRDefault="00281220" w:rsidP="00566F26">
            <w:pPr>
              <w:pStyle w:val="Textvtabulce"/>
              <w:jc w:val="center"/>
            </w:pPr>
            <w:r>
              <w:t xml:space="preserve">14 </w:t>
            </w:r>
            <w:r w:rsidRPr="006F26FB">
              <w:t>×</w:t>
            </w:r>
            <w:r>
              <w:t xml:space="preserve"> 14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</w:tcPr>
          <w:p w14:paraId="7702572B" w14:textId="77777777" w:rsidR="00281220" w:rsidRPr="006F26FB" w:rsidRDefault="00281220" w:rsidP="00566F26">
            <w:pPr>
              <w:pStyle w:val="Textvtabulce"/>
              <w:jc w:val="center"/>
            </w:pPr>
            <w:r>
              <w:t>512</w:t>
            </w:r>
          </w:p>
        </w:tc>
      </w:tr>
      <w:tr w:rsidR="00281220" w:rsidRPr="006F26FB" w14:paraId="14066A33" w14:textId="77777777" w:rsidTr="00566F26">
        <w:trPr>
          <w:trHeight w:val="255"/>
        </w:trPr>
        <w:tc>
          <w:tcPr>
            <w:tcW w:w="779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65ACA813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>
              <w:rPr>
                <w:b/>
                <w:bCs/>
              </w:rPr>
              <w:t>18</w:t>
            </w:r>
          </w:p>
        </w:tc>
        <w:tc>
          <w:tcPr>
            <w:tcW w:w="2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B8C0D0" w14:textId="77777777" w:rsidR="00281220" w:rsidRPr="00B91506" w:rsidRDefault="00281220" w:rsidP="00566F26">
            <w:pPr>
              <w:pStyle w:val="Textvtabulce"/>
              <w:jc w:val="center"/>
            </w:pPr>
            <w:r w:rsidRPr="00B91506">
              <w:t xml:space="preserve">max </w:t>
            </w:r>
            <w:proofErr w:type="spellStart"/>
            <w:r w:rsidRPr="00B91506">
              <w:t>pooling</w:t>
            </w:r>
            <w:proofErr w:type="spellEnd"/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C9B238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2 × 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C6F332" w14:textId="77777777" w:rsidR="00281220" w:rsidRPr="006F26FB" w:rsidRDefault="00281220" w:rsidP="00566F26">
            <w:pPr>
              <w:pStyle w:val="Textvtabulce"/>
              <w:jc w:val="center"/>
            </w:pPr>
            <w:r>
              <w:t>2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6CB1BC" w14:textId="77777777" w:rsidR="00281220" w:rsidRPr="006F26FB" w:rsidRDefault="00281220" w:rsidP="00566F26">
            <w:pPr>
              <w:pStyle w:val="Textvtabulce"/>
              <w:jc w:val="center"/>
            </w:pPr>
            <w:r>
              <w:t xml:space="preserve">7 </w:t>
            </w:r>
            <w:r w:rsidRPr="006F26FB">
              <w:t>×</w:t>
            </w:r>
            <w:r>
              <w:t>7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</w:tcPr>
          <w:p w14:paraId="44EB5AC7" w14:textId="77777777" w:rsidR="00281220" w:rsidRPr="006F26FB" w:rsidRDefault="00281220" w:rsidP="00566F26">
            <w:pPr>
              <w:pStyle w:val="Textvtabulce"/>
              <w:jc w:val="center"/>
            </w:pPr>
            <w:r>
              <w:t>512</w:t>
            </w:r>
          </w:p>
        </w:tc>
      </w:tr>
      <w:tr w:rsidR="00281220" w:rsidRPr="006F26FB" w14:paraId="74DC12E8" w14:textId="77777777" w:rsidTr="00566F26">
        <w:trPr>
          <w:trHeight w:val="255"/>
        </w:trPr>
        <w:tc>
          <w:tcPr>
            <w:tcW w:w="3256" w:type="dxa"/>
            <w:gridSpan w:val="2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5524DB33" w14:textId="77777777" w:rsidR="00281220" w:rsidRPr="00B91506" w:rsidRDefault="00281220" w:rsidP="00566F26">
            <w:pPr>
              <w:pStyle w:val="Textvtabulce"/>
              <w:jc w:val="center"/>
            </w:pPr>
            <w:proofErr w:type="spellStart"/>
            <w:r>
              <w:t>Flattening</w:t>
            </w:r>
            <w:proofErr w:type="spellEnd"/>
          </w:p>
        </w:tc>
        <w:tc>
          <w:tcPr>
            <w:tcW w:w="5804" w:type="dxa"/>
            <w:gridSpan w:val="4"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</w:tcPr>
          <w:p w14:paraId="01FA27F8" w14:textId="77777777" w:rsidR="00281220" w:rsidRDefault="00281220" w:rsidP="00566F26">
            <w:pPr>
              <w:pStyle w:val="Textvtabulce"/>
              <w:jc w:val="center"/>
            </w:pPr>
            <w:r>
              <w:t>Převede na 1D vektor</w:t>
            </w:r>
          </w:p>
        </w:tc>
      </w:tr>
      <w:tr w:rsidR="00281220" w:rsidRPr="006F26FB" w14:paraId="131DA5F5" w14:textId="77777777" w:rsidTr="00566F26">
        <w:trPr>
          <w:trHeight w:val="255"/>
        </w:trPr>
        <w:tc>
          <w:tcPr>
            <w:tcW w:w="779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39CE48DE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>
              <w:rPr>
                <w:b/>
                <w:bCs/>
              </w:rPr>
              <w:t>19</w:t>
            </w:r>
          </w:p>
        </w:tc>
        <w:tc>
          <w:tcPr>
            <w:tcW w:w="2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CE3D7F" w14:textId="77777777" w:rsidR="00281220" w:rsidRPr="00B91506" w:rsidRDefault="00281220" w:rsidP="00566F26">
            <w:pPr>
              <w:pStyle w:val="Textvtabulce"/>
              <w:jc w:val="center"/>
            </w:pPr>
            <w:r w:rsidRPr="00B91506">
              <w:t>Plně propojená vrstva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1A0A9A" w14:textId="77777777" w:rsidR="00281220" w:rsidRPr="006F26FB" w:rsidRDefault="00281220" w:rsidP="00566F26">
            <w:pPr>
              <w:pStyle w:val="Textvtabulce"/>
              <w:jc w:val="center"/>
            </w:pPr>
            <w: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158B23" w14:textId="77777777" w:rsidR="00281220" w:rsidRPr="006F26FB" w:rsidRDefault="00281220" w:rsidP="00566F26">
            <w:pPr>
              <w:pStyle w:val="Textvtabulce"/>
              <w:jc w:val="center"/>
            </w:pPr>
            <w:r>
              <w:t>-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87ABB7" w14:textId="77777777" w:rsidR="00281220" w:rsidRPr="006F26FB" w:rsidRDefault="00281220" w:rsidP="00566F26">
            <w:pPr>
              <w:pStyle w:val="Textvtabulce"/>
              <w:jc w:val="center"/>
            </w:pPr>
            <w:r>
              <w:t>4096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</w:tcPr>
          <w:p w14:paraId="7AD33177" w14:textId="77777777" w:rsidR="00281220" w:rsidRPr="006F26FB" w:rsidRDefault="00281220" w:rsidP="00566F26">
            <w:pPr>
              <w:pStyle w:val="Textvtabulce"/>
              <w:jc w:val="center"/>
            </w:pPr>
            <w:r>
              <w:t>-</w:t>
            </w:r>
          </w:p>
        </w:tc>
      </w:tr>
      <w:tr w:rsidR="00281220" w:rsidRPr="006F26FB" w14:paraId="5A4AAFF1" w14:textId="77777777" w:rsidTr="00566F26">
        <w:trPr>
          <w:trHeight w:val="255"/>
        </w:trPr>
        <w:tc>
          <w:tcPr>
            <w:tcW w:w="779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73746811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>
              <w:rPr>
                <w:b/>
                <w:bCs/>
              </w:rPr>
              <w:t>20</w:t>
            </w:r>
          </w:p>
        </w:tc>
        <w:tc>
          <w:tcPr>
            <w:tcW w:w="2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C939A1" w14:textId="77777777" w:rsidR="00281220" w:rsidRPr="00B91506" w:rsidRDefault="00281220" w:rsidP="00566F26">
            <w:pPr>
              <w:pStyle w:val="Textvtabulce"/>
              <w:jc w:val="center"/>
            </w:pPr>
            <w:r w:rsidRPr="00B91506">
              <w:t>Plně propojená vrstva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B4AD3A" w14:textId="77777777" w:rsidR="00281220" w:rsidRPr="006F26FB" w:rsidRDefault="00281220" w:rsidP="00566F26">
            <w:pPr>
              <w:pStyle w:val="Textvtabulce"/>
              <w:jc w:val="center"/>
            </w:pPr>
            <w: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667ECF" w14:textId="77777777" w:rsidR="00281220" w:rsidRPr="006F26FB" w:rsidRDefault="00281220" w:rsidP="00566F26">
            <w:pPr>
              <w:pStyle w:val="Textvtabulce"/>
              <w:jc w:val="center"/>
            </w:pPr>
            <w:r>
              <w:t>-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1BA4E4" w14:textId="77777777" w:rsidR="00281220" w:rsidRPr="006F26FB" w:rsidRDefault="00281220" w:rsidP="00566F26">
            <w:pPr>
              <w:pStyle w:val="Textvtabulce"/>
              <w:jc w:val="center"/>
            </w:pPr>
            <w:r>
              <w:t>4096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</w:tcPr>
          <w:p w14:paraId="25918291" w14:textId="77777777" w:rsidR="00281220" w:rsidRPr="006F26FB" w:rsidRDefault="00281220" w:rsidP="00566F26">
            <w:pPr>
              <w:pStyle w:val="Textvtabulce"/>
              <w:jc w:val="center"/>
            </w:pPr>
            <w:r>
              <w:t>-</w:t>
            </w:r>
          </w:p>
        </w:tc>
      </w:tr>
      <w:tr w:rsidR="00281220" w:rsidRPr="006F26FB" w14:paraId="237318FB" w14:textId="77777777" w:rsidTr="00566F26">
        <w:trPr>
          <w:trHeight w:val="255"/>
        </w:trPr>
        <w:tc>
          <w:tcPr>
            <w:tcW w:w="779" w:type="dxa"/>
            <w:tcBorders>
              <w:top w:val="nil"/>
              <w:left w:val="single" w:sz="12" w:space="0" w:color="auto"/>
              <w:bottom w:val="single" w:sz="12" w:space="0" w:color="auto"/>
              <w:right w:val="nil"/>
            </w:tcBorders>
            <w:vAlign w:val="center"/>
          </w:tcPr>
          <w:p w14:paraId="7E4CA463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>
              <w:rPr>
                <w:b/>
                <w:bCs/>
              </w:rPr>
              <w:t>21</w:t>
            </w:r>
          </w:p>
        </w:tc>
        <w:tc>
          <w:tcPr>
            <w:tcW w:w="2477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D4B631F" w14:textId="77777777" w:rsidR="00281220" w:rsidRPr="00B91506" w:rsidRDefault="00281220" w:rsidP="00566F26">
            <w:pPr>
              <w:pStyle w:val="Textvtabulce"/>
              <w:jc w:val="center"/>
            </w:pPr>
            <w:r w:rsidRPr="00B91506">
              <w:t>Plně propojená vrstva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30269187" w14:textId="77777777" w:rsidR="00281220" w:rsidRPr="006F26FB" w:rsidRDefault="00281220" w:rsidP="00566F26">
            <w:pPr>
              <w:pStyle w:val="Textvtabulce"/>
              <w:jc w:val="center"/>
            </w:pPr>
            <w: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2A9A5C8" w14:textId="77777777" w:rsidR="00281220" w:rsidRPr="006F26FB" w:rsidRDefault="00281220" w:rsidP="00566F26">
            <w:pPr>
              <w:pStyle w:val="Textvtabulce"/>
              <w:jc w:val="center"/>
            </w:pPr>
            <w:r>
              <w:t>-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149DD45" w14:textId="77777777" w:rsidR="00281220" w:rsidRPr="006F26FB" w:rsidRDefault="00281220" w:rsidP="00566F26">
            <w:pPr>
              <w:pStyle w:val="Textvtabulce"/>
              <w:jc w:val="center"/>
            </w:pPr>
            <w:r>
              <w:t>1000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vAlign w:val="center"/>
          </w:tcPr>
          <w:p w14:paraId="19BA8453" w14:textId="77777777" w:rsidR="00281220" w:rsidRPr="006F26FB" w:rsidRDefault="00281220" w:rsidP="00566F26">
            <w:pPr>
              <w:pStyle w:val="Textvtabulce"/>
              <w:jc w:val="center"/>
            </w:pPr>
            <w:r>
              <w:t>-</w:t>
            </w:r>
            <w:commentRangeEnd w:id="562"/>
            <w:r w:rsidR="00974CE0">
              <w:rPr>
                <w:rStyle w:val="Odkaznakoment"/>
              </w:rPr>
              <w:commentReference w:id="562"/>
            </w:r>
          </w:p>
        </w:tc>
      </w:tr>
    </w:tbl>
    <w:p w14:paraId="60D5C90F" w14:textId="77777777" w:rsidR="00281220" w:rsidRDefault="00281220" w:rsidP="00A45450"/>
    <w:p w14:paraId="6A1C01D3" w14:textId="42E3801A" w:rsidR="00916097" w:rsidRDefault="00916097" w:rsidP="00591949">
      <w:pPr>
        <w:pStyle w:val="Nadpis2"/>
      </w:pPr>
      <w:bookmarkStart w:id="563" w:name="_Toc196943575"/>
      <w:r>
        <w:t>Two-stage detektory</w:t>
      </w:r>
      <w:bookmarkEnd w:id="563"/>
    </w:p>
    <w:p w14:paraId="02A0BE8B" w14:textId="57944DB4" w:rsidR="003D4C56" w:rsidRPr="003D4C56" w:rsidRDefault="00B8504E" w:rsidP="003D4C56">
      <w:r>
        <w:t>Tato skupina detekčních algoritmu, také nazýv</w:t>
      </w:r>
      <w:r w:rsidR="009C02D7">
        <w:t>aná</w:t>
      </w:r>
      <w:r>
        <w:t xml:space="preserve"> jako </w:t>
      </w:r>
      <w:commentRangeStart w:id="564"/>
      <w:r w:rsidR="007251FD">
        <w:t>r</w:t>
      </w:r>
      <w:r>
        <w:t xml:space="preserve">egion-based </w:t>
      </w:r>
      <w:r w:rsidR="00974CE0">
        <w:t>detektory</w:t>
      </w:r>
      <w:commentRangeEnd w:id="564"/>
      <w:r w:rsidR="002C2A97">
        <w:rPr>
          <w:rStyle w:val="Odkaznakoment"/>
        </w:rPr>
        <w:commentReference w:id="564"/>
      </w:r>
      <w:r w:rsidR="00733445">
        <w:t xml:space="preserve"> dělí proces detek</w:t>
      </w:r>
      <w:r w:rsidR="009C02D7">
        <w:t xml:space="preserve">ce </w:t>
      </w:r>
      <w:r w:rsidR="00733445">
        <w:t>na lokalizaci objektu a jeho následnou klasifikaci. V prvním kroku algoritmus navrhne několik oblastí zájmu (</w:t>
      </w:r>
      <w:proofErr w:type="spellStart"/>
      <w:r w:rsidR="00733445">
        <w:t>RoI</w:t>
      </w:r>
      <w:proofErr w:type="spellEnd"/>
      <w:r w:rsidR="00733445">
        <w:t xml:space="preserve">), které označí jedním z přednastavených referenčních </w:t>
      </w:r>
      <w:proofErr w:type="spellStart"/>
      <w:r w:rsidR="00E67942">
        <w:t>bouding</w:t>
      </w:r>
      <w:proofErr w:type="spellEnd"/>
      <w:r w:rsidR="00E67942">
        <w:t xml:space="preserve"> </w:t>
      </w:r>
      <w:r w:rsidR="00733445">
        <w:t xml:space="preserve">boxů. </w:t>
      </w:r>
      <w:r w:rsidR="00481A2D">
        <w:t>Následně</w:t>
      </w:r>
      <w:r w:rsidR="00733445">
        <w:t xml:space="preserve"> jsou navržené </w:t>
      </w:r>
      <w:r w:rsidR="00974CE0">
        <w:t>oblasti</w:t>
      </w:r>
      <w:r w:rsidR="00733445">
        <w:t xml:space="preserve"> přiřazeny k odpovídající třídě objektu a ohraničující boxy jsou upraveny na optimální rozměry</w:t>
      </w:r>
      <w:r>
        <w:t xml:space="preserve"> </w:t>
      </w:r>
      <w:r w:rsidR="00FA4883">
        <w:fldChar w:fldCharType="begin"/>
      </w:r>
      <w:r w:rsidR="00B73EC4">
        <w:instrText xml:space="preserve"> ADDIN EN.CITE &lt;EndNote&gt;&lt;Cite&gt;&lt;Author&gt;Carranza-García&lt;/Author&gt;&lt;Year&gt;2021&lt;/Year&gt;&lt;RecNum&gt;2&lt;/RecNum&gt;&lt;DisplayText&gt;[10]&lt;/DisplayText&gt;&lt;record&gt;&lt;rec-number&gt;2&lt;/rec-number&gt;&lt;foreign-keys&gt;&lt;key app="EN" db-id="epv0etvs2pfr99e5xxpv5027xe05stzr22vd" timestamp="1738159908"&gt;2&lt;/key&gt;&lt;/foreign-keys&gt;&lt;ref-type name="Journal Article"&gt;17&lt;/ref-type&gt;&lt;contributors&gt;&lt;authors&gt;&lt;author&gt;Carranza-García, Manuel&lt;/author&gt;&lt;author&gt;Torres-Mateo, Jesús&lt;/author&gt;&lt;author&gt;Lara-Benítez, Pedro&lt;/author&gt;&lt;author&gt;García-Gutiérrez, Jorge&lt;/author&gt;&lt;/authors&gt;&lt;/contributors&gt;&lt;titles&gt;&lt;title&gt;On the Performance of One-Stage and Two-Stage Object Detectors in Autonomous Vehicles Using Camera Data&lt;/title&gt;&lt;secondary-title&gt;Remote Sensing&lt;/secondary-title&gt;&lt;/titles&gt;&lt;periodical&gt;&lt;full-title&gt;Remote Sensing&lt;/full-title&gt;&lt;/periodical&gt;&lt;pages&gt;89&lt;/pages&gt;&lt;volume&gt;13&lt;/volume&gt;&lt;number&gt;1&lt;/number&gt;&lt;dates&gt;&lt;year&gt;2021&lt;/year&gt;&lt;/dates&gt;&lt;isbn&gt;2072-4292&lt;/isbn&gt;&lt;accession-num&gt;doi:10.3390/rs13010089&lt;/accession-num&gt;&lt;urls&gt;&lt;related-urls&gt;&lt;url&gt;https://www.mdpi.com/2072-4292/13/1/89&lt;/url&gt;&lt;/related-urls&gt;&lt;/urls&gt;&lt;/record&gt;&lt;/Cite&gt;&lt;/EndNote&gt;</w:instrText>
      </w:r>
      <w:r w:rsidR="00FA4883">
        <w:fldChar w:fldCharType="separate"/>
      </w:r>
      <w:r w:rsidR="00B73EC4">
        <w:rPr>
          <w:noProof/>
        </w:rPr>
        <w:t>[10]</w:t>
      </w:r>
      <w:r w:rsidR="00FA4883">
        <w:fldChar w:fldCharType="end"/>
      </w:r>
      <w:r w:rsidR="00733445">
        <w:t>.</w:t>
      </w:r>
      <w:r>
        <w:t xml:space="preserve"> Výhodou této metody je vysoká přesnost detekce, která je ovšem vykoupena velkou časovou náročností.</w:t>
      </w:r>
    </w:p>
    <w:p w14:paraId="5146DC14" w14:textId="77777777" w:rsidR="00F3586B" w:rsidRDefault="00F3586B" w:rsidP="00F3586B">
      <w:pPr>
        <w:pStyle w:val="Nadpis3"/>
        <w:rPr>
          <w:ins w:id="565" w:author="Ingr Jiri [2]" w:date="2025-04-29T13:37:00Z" w16du:dateUtc="2025-04-29T11:37:00Z"/>
        </w:rPr>
      </w:pPr>
      <w:bookmarkStart w:id="566" w:name="_Toc191894747"/>
      <w:bookmarkStart w:id="567" w:name="_Toc196943576"/>
      <w:ins w:id="568" w:author="Ingr Jiri [2]" w:date="2025-04-29T13:37:00Z" w16du:dateUtc="2025-04-29T11:37:00Z">
        <w:r>
          <w:t>Region-based convolutional neural network (R-CNN)</w:t>
        </w:r>
        <w:bookmarkEnd w:id="566"/>
        <w:bookmarkEnd w:id="567"/>
      </w:ins>
    </w:p>
    <w:p w14:paraId="6AD0D7AE" w14:textId="1BACDA7E" w:rsidR="00527A58" w:rsidDel="00F3586B" w:rsidRDefault="00591949" w:rsidP="00591949">
      <w:pPr>
        <w:pStyle w:val="Nadpis3"/>
        <w:rPr>
          <w:del w:id="569" w:author="Ingr Jiri [2]" w:date="2025-04-29T13:37:00Z" w16du:dateUtc="2025-04-29T11:37:00Z"/>
        </w:rPr>
      </w:pPr>
      <w:del w:id="570" w:author="Ingr Jiri [2]" w:date="2025-04-29T13:37:00Z" w16du:dateUtc="2025-04-29T11:37:00Z">
        <w:r w:rsidDel="00F3586B">
          <w:delText>Region-based convolutional neural network (R</w:delText>
        </w:r>
        <w:r w:rsidR="00C254A8" w:rsidDel="00F3586B">
          <w:delText>-</w:delText>
        </w:r>
        <w:r w:rsidDel="00F3586B">
          <w:delText>CNN)</w:delText>
        </w:r>
      </w:del>
    </w:p>
    <w:p w14:paraId="4837B0A4" w14:textId="77777777" w:rsidR="00855D2F" w:rsidRDefault="00CE2FD4" w:rsidP="00517B4E">
      <w:pPr>
        <w:rPr>
          <w:ins w:id="571" w:author="Ingr Jiri [2]" w:date="2025-04-29T13:46:00Z" w16du:dateUtc="2025-04-29T11:46:00Z"/>
        </w:rPr>
      </w:pPr>
      <w:r>
        <w:t xml:space="preserve">Průkopníkem v oblasti two-stage detektorů </w:t>
      </w:r>
      <w:r w:rsidR="00481A2D">
        <w:t>je</w:t>
      </w:r>
      <w:r>
        <w:t xml:space="preserve"> algoritmus </w:t>
      </w:r>
      <w:commentRangeStart w:id="572"/>
      <w:r>
        <w:t>Region-based convolutional neural network (R</w:t>
      </w:r>
      <w:r w:rsidR="00C254A8">
        <w:t>-</w:t>
      </w:r>
      <w:r>
        <w:t>CNN)</w:t>
      </w:r>
      <w:commentRangeEnd w:id="572"/>
      <w:r w:rsidR="00E04A4A">
        <w:rPr>
          <w:rStyle w:val="Odkaznakoment"/>
        </w:rPr>
        <w:commentReference w:id="572"/>
      </w:r>
      <w:r w:rsidR="00DB55D0">
        <w:t xml:space="preserve">, který používá CNN k extrakci </w:t>
      </w:r>
      <w:r w:rsidR="001B2B9C">
        <w:t>příznaků</w:t>
      </w:r>
      <w:r w:rsidR="00DB55D0">
        <w:t xml:space="preserve"> z každého regionu zájmu</w:t>
      </w:r>
      <w:r w:rsidR="00481A2D" w:rsidRPr="007531B7">
        <w:t>.</w:t>
      </w:r>
      <w:r w:rsidR="00DB55D0" w:rsidRPr="007531B7">
        <w:t xml:space="preserve"> </w:t>
      </w:r>
      <w:r w:rsidR="00517B4E" w:rsidRPr="007531B7">
        <w:t>Metoda</w:t>
      </w:r>
      <w:r w:rsidR="00552EF6" w:rsidRPr="007531B7">
        <w:t xml:space="preserve"> používá neuronové sítě</w:t>
      </w:r>
      <w:r w:rsidR="00DB55D0" w:rsidRPr="007531B7">
        <w:t xml:space="preserve"> jako </w:t>
      </w:r>
      <w:proofErr w:type="spellStart"/>
      <w:r w:rsidR="00DB55D0" w:rsidRPr="007531B7">
        <w:t>AlexNet</w:t>
      </w:r>
      <w:proofErr w:type="spellEnd"/>
      <w:r w:rsidR="00DB55D0" w:rsidRPr="007531B7">
        <w:t xml:space="preserve"> či VGG16, které </w:t>
      </w:r>
      <w:r w:rsidR="00552EF6" w:rsidRPr="007531B7">
        <w:t xml:space="preserve">jsou </w:t>
      </w:r>
      <w:proofErr w:type="spellStart"/>
      <w:r w:rsidR="00DB55D0" w:rsidRPr="007531B7">
        <w:t>předtrénovány</w:t>
      </w:r>
      <w:proofErr w:type="spellEnd"/>
      <w:r w:rsidR="00DB55D0" w:rsidRPr="007531B7">
        <w:t xml:space="preserve"> na velkých datasetech (např. </w:t>
      </w:r>
      <w:proofErr w:type="spellStart"/>
      <w:r w:rsidR="00DB55D0" w:rsidRPr="007531B7">
        <w:t>ImageNet</w:t>
      </w:r>
      <w:proofErr w:type="spellEnd"/>
      <w:ins w:id="573" w:author="Ingr Jiri [2]" w:date="2025-04-29T13:40:00Z" w16du:dateUtc="2025-04-29T11:40:00Z">
        <w:r w:rsidR="00F3586B">
          <w:t xml:space="preserve"> </w:t>
        </w:r>
      </w:ins>
      <w:r w:rsidR="00F3586B">
        <w:fldChar w:fldCharType="begin"/>
      </w:r>
      <w:r w:rsidR="00F3586B">
        <w:instrText xml:space="preserve"> ADDIN EN.CITE &lt;EndNote&gt;&lt;Cite&gt;&lt;Author&gt;Deng&lt;/Author&gt;&lt;Year&gt;2009&lt;/Year&gt;&lt;RecNum&gt;32&lt;/RecNum&gt;&lt;DisplayText&gt;[11]&lt;/DisplayText&gt;&lt;record&gt;&lt;rec-number&gt;32&lt;/rec-number&gt;&lt;foreign-keys&gt;&lt;key app="EN" db-id="epv0etvs2pfr99e5xxpv5027xe05stzr22vd" timestamp="1745918291"&gt;32&lt;/key&gt;&lt;/foreign-keys&gt;&lt;ref-type name="Dataset"&gt;59&lt;/ref-type&gt;&lt;contributors&gt;&lt;authors&gt;&lt;author&gt;Deng, Jia&lt;/author&gt;&lt;author&gt;Dong, Wei&lt;/author&gt;&lt;author&gt;Socher, Richard&lt;/author&gt;&lt;author&gt;Li, Li-Jia&lt;/author&gt;&lt;author&gt;Li, Kai&lt;/author&gt;&lt;author&gt;Fei-Fei, Li&lt;/author&gt;&lt;/authors&gt;&lt;/contributors&gt;&lt;titles&gt;&lt;title&gt;Imagenet: A large-scale hierarchical image database&lt;/title&gt;&lt;/titles&gt;&lt;dates&gt;&lt;year&gt;2009&lt;/year&gt;&lt;/dates&gt;&lt;publisher&gt;2009 IEEE Conference on Computer Vision and Pattern Recognition&lt;/publisher&gt;&lt;urls&gt;&lt;/urls&gt;&lt;/record&gt;&lt;/Cite&gt;&lt;/EndNote&gt;</w:instrText>
      </w:r>
      <w:r w:rsidR="00F3586B">
        <w:fldChar w:fldCharType="separate"/>
      </w:r>
      <w:r w:rsidR="00F3586B">
        <w:rPr>
          <w:noProof/>
        </w:rPr>
        <w:t>[11]</w:t>
      </w:r>
      <w:r w:rsidR="00F3586B">
        <w:fldChar w:fldCharType="end"/>
      </w:r>
      <w:r w:rsidR="00DB55D0" w:rsidRPr="007531B7">
        <w:t xml:space="preserve">) </w:t>
      </w:r>
      <w:ins w:id="574" w:author="Ingr Jiri [2]" w:date="2025-04-29T13:43:00Z">
        <w:r w:rsidR="00F3586B" w:rsidRPr="00F3586B">
          <w:t xml:space="preserve">a během trénování modelu se jejich váhy pouze jemně dolaďují pomocí nízké hodnoty </w:t>
        </w:r>
      </w:ins>
      <w:ins w:id="575" w:author="Ingr Jiri [2]" w:date="2025-04-29T13:44:00Z" w16du:dateUtc="2025-04-29T11:44:00Z">
        <w:r w:rsidR="004B3501">
          <w:t>rychlosti učení</w:t>
        </w:r>
      </w:ins>
      <w:ins w:id="576" w:author="Ingr Jiri [2]" w:date="2025-04-29T13:43:00Z">
        <w:r w:rsidR="00F3586B" w:rsidRPr="00F3586B" w:rsidDel="00F3586B">
          <w:t xml:space="preserve"> </w:t>
        </w:r>
      </w:ins>
      <w:del w:id="577" w:author="Ingr Jiri [2]" w:date="2025-04-29T13:43:00Z" w16du:dateUtc="2025-04-29T11:43:00Z">
        <w:r w:rsidR="00DB55D0" w:rsidRPr="007531B7" w:rsidDel="00F3586B">
          <w:delText xml:space="preserve">a v průběhu tréninku modelu pouze upravují </w:delText>
        </w:r>
        <w:r w:rsidR="00552EF6" w:rsidRPr="007531B7" w:rsidDel="00F3586B">
          <w:delText xml:space="preserve">svoje </w:delText>
        </w:r>
        <w:r w:rsidR="00DB55D0" w:rsidRPr="007531B7" w:rsidDel="00F3586B">
          <w:delText xml:space="preserve">váhy </w:delText>
        </w:r>
        <w:r w:rsidR="00552EF6" w:rsidRPr="007531B7" w:rsidDel="00F3586B">
          <w:delText xml:space="preserve">za </w:delText>
        </w:r>
        <w:r w:rsidR="00DB55D0" w:rsidRPr="007531B7" w:rsidDel="00F3586B">
          <w:delText>nízké hodnot</w:delText>
        </w:r>
        <w:r w:rsidR="00552EF6" w:rsidRPr="007531B7" w:rsidDel="00F3586B">
          <w:delText>y</w:delText>
        </w:r>
        <w:r w:rsidR="00DB55D0" w:rsidRPr="007531B7" w:rsidDel="00F3586B">
          <w:delText xml:space="preserve"> rychlosti učení</w:delText>
        </w:r>
      </w:del>
      <w:del w:id="578" w:author="Ingr Jiri [2]" w:date="2025-04-29T13:44:00Z" w16du:dateUtc="2025-04-29T11:44:00Z">
        <w:r w:rsidR="007531B7" w:rsidDel="004B3501">
          <w:delText xml:space="preserve"> </w:delText>
        </w:r>
      </w:del>
      <w:r w:rsidR="007531B7">
        <w:fldChar w:fldCharType="begin"/>
      </w:r>
      <w:r w:rsidR="00F3586B">
        <w:instrText xml:space="preserve"> ADDIN EN.CITE &lt;EndNote&gt;&lt;Cite&gt;&lt;Author&gt;Yao&lt;/Author&gt;&lt;Year&gt;2021&lt;/Year&gt;&lt;RecNum&gt;17&lt;/RecNum&gt;&lt;DisplayText&gt;[12]&lt;/DisplayText&gt;&lt;record&gt;&lt;rec-number&gt;17&lt;/rec-number&gt;&lt;foreign-keys&gt;&lt;key app="EN" db-id="epv0etvs2pfr99e5xxpv5027xe05stzr22vd" timestamp="1738656254"&gt;17&lt;/key&gt;&lt;/foreign-keys&gt;&lt;ref-type name="Journal Article"&gt;17&lt;/ref-type&gt;&lt;contributors&gt;&lt;authors&gt;&lt;author&gt;Yao, Jiangfan&lt;/author&gt;&lt;author&gt;&lt;style face="normal" font="default" size="100%"&gt;Huang&lt;/style&gt;&lt;style face="normal" font="default" charset="238" size="100%"&gt;, &lt;/style&gt;&lt;style face="normal" font="default" size="100%"&gt;Xiwei&lt;/style&gt;&lt;/author&gt;&lt;author&gt;Wei, Maoyu&lt;/author&gt;&lt;author&gt;Han, Wentao&lt;/author&gt;&lt;author&gt;Xu, Xuefeng&lt;/author&gt;&lt;author&gt;Wang, Renjie&lt;/author&gt;&lt;author&gt;Chen, Jin&lt;/author&gt;&lt;author&gt;Sun, Lingling&lt;/author&gt;&lt;/authors&gt;&lt;/contributors&gt;&lt;titles&gt;&lt;title&gt;High-Efficiency Classification of White Blood Cells Based on Object Detection&lt;/title&gt;&lt;secondary-title&gt;Journal of Healthcare Engineering&lt;/secondary-title&gt;&lt;/titles&gt;&lt;periodical&gt;&lt;full-title&gt;Journal of Healthcare Engineering&lt;/full-title&gt;&lt;/periodical&gt;&lt;pages&gt;&lt;style face="normal" font="default" charset="238" size="100%"&gt;1-11&lt;/style&gt;&lt;/pages&gt;&lt;number&gt;&lt;style face="normal" font="default" charset="238" size="100%"&gt;23&lt;/style&gt;&lt;/number&gt;&lt;dates&gt;&lt;year&gt;&lt;style face="normal" font="default" charset="238" size="100%"&gt;2021&lt;/style&gt;&lt;/year&gt;&lt;/dates&gt;&lt;urls&gt;&lt;/urls&gt;&lt;electronic-resource-num&gt;10.1155/2021/1615192&lt;/electronic-resource-num&gt;&lt;/record&gt;&lt;/Cite&gt;&lt;/EndNote&gt;</w:instrText>
      </w:r>
      <w:r w:rsidR="007531B7">
        <w:fldChar w:fldCharType="separate"/>
      </w:r>
      <w:r w:rsidR="00F3586B">
        <w:rPr>
          <w:noProof/>
        </w:rPr>
        <w:t>[12]</w:t>
      </w:r>
      <w:r w:rsidR="007531B7">
        <w:fldChar w:fldCharType="end"/>
      </w:r>
      <w:r w:rsidR="00DB55D0" w:rsidRPr="007531B7">
        <w:t>.</w:t>
      </w:r>
      <w:r w:rsidR="00DB55D0">
        <w:t xml:space="preserve"> </w:t>
      </w:r>
    </w:p>
    <w:p w14:paraId="624BE0C3" w14:textId="117E26B8" w:rsidR="00CE2FD4" w:rsidDel="00855D2F" w:rsidRDefault="00F00B9A" w:rsidP="00CE2FD4">
      <w:pPr>
        <w:rPr>
          <w:del w:id="579" w:author="Ingr Jiri [2]" w:date="2025-04-29T13:46:00Z" w16du:dateUtc="2025-04-29T11:46:00Z"/>
        </w:rPr>
      </w:pPr>
      <w:r>
        <w:t>Modely</w:t>
      </w:r>
      <w:r w:rsidR="00DB55D0">
        <w:t xml:space="preserve"> R</w:t>
      </w:r>
      <w:r w:rsidR="00C254A8">
        <w:t>-</w:t>
      </w:r>
      <w:r w:rsidR="00DB55D0">
        <w:t xml:space="preserve">CNN </w:t>
      </w:r>
      <w:r>
        <w:t>pracují ve čtyřech krocích</w:t>
      </w:r>
      <w:ins w:id="580" w:author="Ingr Jiri [2]" w:date="2025-05-02T20:09:00Z" w16du:dateUtc="2025-05-02T18:09:00Z">
        <w:r w:rsidR="00C35D17">
          <w:t xml:space="preserve"> (</w:t>
        </w:r>
      </w:ins>
      <w:ins w:id="581" w:author="Ingr Jiri [2]" w:date="2025-05-02T20:10:00Z" w16du:dateUtc="2025-05-02T18:10:00Z">
        <w:r w:rsidR="00C35D17">
          <w:fldChar w:fldCharType="begin"/>
        </w:r>
        <w:r w:rsidR="00C35D17">
          <w:instrText xml:space="preserve"> REF _Ref197109017 \h </w:instrText>
        </w:r>
        <w:r w:rsidR="00C35D17">
          <w:fldChar w:fldCharType="separate"/>
        </w:r>
        <w:r w:rsidR="00C35D17">
          <w:rPr>
            <w:b/>
            <w:bCs/>
          </w:rPr>
          <w:t>O</w:t>
        </w:r>
        <w:r w:rsidR="00C35D17" w:rsidRPr="00F626E8">
          <w:rPr>
            <w:b/>
            <w:rPrChange w:id="582" w:author="Ingr Jiri [2]" w:date="2025-05-02T20:09:00Z" w16du:dateUtc="2025-05-02T18:09:00Z">
              <w:rPr/>
            </w:rPrChange>
          </w:rPr>
          <w:t xml:space="preserve">br. </w:t>
        </w:r>
        <w:r w:rsidR="00C35D17" w:rsidRPr="00F626E8">
          <w:rPr>
            <w:b/>
            <w:noProof/>
            <w:rPrChange w:id="583" w:author="Ingr Jiri [2]" w:date="2025-05-02T20:09:00Z" w16du:dateUtc="2025-05-02T18:09:00Z">
              <w:rPr>
                <w:noProof/>
              </w:rPr>
            </w:rPrChange>
          </w:rPr>
          <w:t>2</w:t>
        </w:r>
        <w:r w:rsidR="00C35D17" w:rsidRPr="00F626E8">
          <w:rPr>
            <w:b/>
            <w:rPrChange w:id="584" w:author="Ingr Jiri [2]" w:date="2025-05-02T20:09:00Z" w16du:dateUtc="2025-05-02T18:09:00Z">
              <w:rPr/>
            </w:rPrChange>
          </w:rPr>
          <w:t>.</w:t>
        </w:r>
        <w:r w:rsidR="00C35D17" w:rsidRPr="00F626E8">
          <w:rPr>
            <w:b/>
            <w:noProof/>
            <w:rPrChange w:id="585" w:author="Ingr Jiri [2]" w:date="2025-05-02T20:09:00Z" w16du:dateUtc="2025-05-02T18:09:00Z">
              <w:rPr>
                <w:noProof/>
              </w:rPr>
            </w:rPrChange>
          </w:rPr>
          <w:t>6</w:t>
        </w:r>
        <w:r w:rsidR="00C35D17">
          <w:fldChar w:fldCharType="end"/>
        </w:r>
      </w:ins>
      <w:ins w:id="586" w:author="Ingr Jiri [2]" w:date="2025-05-02T20:09:00Z" w16du:dateUtc="2025-05-02T18:09:00Z">
        <w:r w:rsidR="00C35D17">
          <w:t>)</w:t>
        </w:r>
      </w:ins>
      <w:ins w:id="587" w:author="Ingr Jiri [2]" w:date="2025-04-29T13:46:00Z" w16du:dateUtc="2025-04-29T11:46:00Z">
        <w:r w:rsidR="00855D2F">
          <w:t>.</w:t>
        </w:r>
      </w:ins>
      <w:del w:id="588" w:author="Ingr Jiri [2]" w:date="2025-04-29T13:46:00Z" w16du:dateUtc="2025-04-29T11:46:00Z">
        <w:r w:rsidR="00552EF6" w:rsidDel="00855D2F">
          <w:delText>:</w:delText>
        </w:r>
      </w:del>
    </w:p>
    <w:p w14:paraId="230F20F0" w14:textId="7186AC4C" w:rsidR="00DB55D0" w:rsidRDefault="00855D2F" w:rsidP="00517B4E">
      <w:pPr>
        <w:rPr>
          <w:ins w:id="589" w:author="Ingr Jiri [2]" w:date="2025-05-02T20:08:00Z" w16du:dateUtc="2025-05-02T18:08:00Z"/>
        </w:rPr>
      </w:pPr>
      <w:ins w:id="590" w:author="Ingr Jiri [2]" w:date="2025-04-29T13:46:00Z" w16du:dateUtc="2025-04-29T11:46:00Z">
        <w:r>
          <w:t xml:space="preserve"> </w:t>
        </w:r>
      </w:ins>
      <w:r w:rsidR="00F801F5">
        <w:t xml:space="preserve">Nejprve algoritmus typu </w:t>
      </w:r>
      <w:commentRangeStart w:id="591"/>
      <w:commentRangeStart w:id="592"/>
      <w:proofErr w:type="spellStart"/>
      <w:ins w:id="593" w:author="Ingr Jiri [2]" w:date="2025-04-29T13:47:00Z" w16du:dateUtc="2025-04-29T11:47:00Z">
        <w:r>
          <w:t>selective</w:t>
        </w:r>
        <w:proofErr w:type="spellEnd"/>
        <w:r>
          <w:t xml:space="preserve"> </w:t>
        </w:r>
        <w:proofErr w:type="spellStart"/>
        <w:r>
          <w:t>search</w:t>
        </w:r>
      </w:ins>
      <w:proofErr w:type="spellEnd"/>
      <w:ins w:id="594" w:author="Ingr Jiri [2]" w:date="2025-04-30T15:07:00Z" w16du:dateUtc="2025-04-30T13:07:00Z">
        <w:r w:rsidR="000D7BB4">
          <w:t xml:space="preserve"> (popsán níže)</w:t>
        </w:r>
      </w:ins>
      <w:ins w:id="595" w:author="Ingr Jiri [2]" w:date="2025-04-29T13:47:00Z" w16du:dateUtc="2025-04-29T11:47:00Z">
        <w:r>
          <w:t xml:space="preserve"> </w:t>
        </w:r>
        <w:commentRangeEnd w:id="591"/>
        <w:r>
          <w:rPr>
            <w:rStyle w:val="Odkaznakoment"/>
          </w:rPr>
          <w:commentReference w:id="591"/>
        </w:r>
      </w:ins>
      <w:commentRangeEnd w:id="592"/>
      <w:ins w:id="596" w:author="Ingr Jiri [2]" w:date="2025-04-30T15:36:00Z" w16du:dateUtc="2025-04-30T13:36:00Z">
        <w:r w:rsidR="000730A1">
          <w:rPr>
            <w:rStyle w:val="Odkaznakoment"/>
          </w:rPr>
          <w:commentReference w:id="592"/>
        </w:r>
      </w:ins>
      <w:del w:id="597" w:author="Ingr Jiri [2]" w:date="2025-04-29T13:47:00Z" w16du:dateUtc="2025-04-29T11:47:00Z">
        <w:r w:rsidR="00F801F5" w:rsidDel="00855D2F">
          <w:delText>Selective S</w:delText>
        </w:r>
        <w:r w:rsidR="00552EF6" w:rsidDel="00855D2F">
          <w:delText xml:space="preserve">earch </w:delText>
        </w:r>
      </w:del>
      <w:r w:rsidR="0021708F">
        <w:t>identifikuje</w:t>
      </w:r>
      <w:r w:rsidR="00552EF6">
        <w:t xml:space="preserve"> oblast</w:t>
      </w:r>
      <w:r w:rsidR="0021708F">
        <w:t>i</w:t>
      </w:r>
      <w:r w:rsidR="00552EF6">
        <w:t xml:space="preserve"> zájmu</w:t>
      </w:r>
      <w:r w:rsidR="0021708F">
        <w:t xml:space="preserve"> v obraz</w:t>
      </w:r>
      <w:r w:rsidR="00591949">
        <w:t>e</w:t>
      </w:r>
      <w:r w:rsidR="00552EF6">
        <w:t xml:space="preserve"> na základě </w:t>
      </w:r>
      <w:r w:rsidR="0021708F">
        <w:t>různých tvarů, textur nebo barevných vzorů. Těch</w:t>
      </w:r>
      <w:r w:rsidR="007251FD">
        <w:t>to</w:t>
      </w:r>
      <w:r w:rsidR="0021708F">
        <w:t xml:space="preserve"> oblastí je vybráno přibližně 2000</w:t>
      </w:r>
      <w:r w:rsidR="00EA0AEE">
        <w:t xml:space="preserve">. V druhém kroku jsou všechny oblasti zájmu </w:t>
      </w:r>
      <w:proofErr w:type="spellStart"/>
      <w:r w:rsidR="00EA0AEE">
        <w:t>přeškálovány</w:t>
      </w:r>
      <w:proofErr w:type="spellEnd"/>
      <w:r w:rsidR="00EA0AEE">
        <w:t xml:space="preserve"> na stejnou velikost tak, aby odpovídaly požadovanému rozlišení obrazu vstupujícího do neuronové sítě. Pomocí průchodu přes CNN jsou extrahovány </w:t>
      </w:r>
      <w:r w:rsidR="001B2B9C">
        <w:t>příznaky</w:t>
      </w:r>
      <w:r w:rsidR="00EA0AEE">
        <w:t xml:space="preserve"> vstupujících oblastí.</w:t>
      </w:r>
      <w:r w:rsidR="000A01E6">
        <w:t xml:space="preserve"> Získaný vektor </w:t>
      </w:r>
      <w:r w:rsidR="001B2B9C">
        <w:t>příznaků</w:t>
      </w:r>
      <w:r w:rsidR="000A01E6">
        <w:t xml:space="preserve"> pak prochází přes </w:t>
      </w:r>
      <w:r w:rsidR="00E67942">
        <w:t xml:space="preserve">algoritmus </w:t>
      </w:r>
      <w:r w:rsidR="004E79FD">
        <w:t xml:space="preserve">podpůrných vektorů </w:t>
      </w:r>
      <w:r w:rsidR="000A01E6">
        <w:t>(SVM), který na jeho základě přiřadí lokalizovanému objektu odpovídající třídu</w:t>
      </w:r>
      <w:r w:rsidR="00E67942">
        <w:t>, případně</w:t>
      </w:r>
      <w:r w:rsidR="000A01E6">
        <w:t xml:space="preserve"> navrženou oblast </w:t>
      </w:r>
      <w:r w:rsidR="00E67942">
        <w:t xml:space="preserve">zavrhne. Po klasifikaci všech nalezených objektů dojde k upřesnění rozměrů jejich ohraničujících </w:t>
      </w:r>
      <w:proofErr w:type="spellStart"/>
      <w:r w:rsidR="00E67942">
        <w:t>bouding</w:t>
      </w:r>
      <w:proofErr w:type="spellEnd"/>
      <w:r w:rsidR="00E67942">
        <w:t xml:space="preserve"> boxů pomocí modelu line</w:t>
      </w:r>
      <w:r w:rsidR="00552E04">
        <w:t>á</w:t>
      </w:r>
      <w:r w:rsidR="00E67942">
        <w:t>rní regrese</w:t>
      </w:r>
      <w:r w:rsidR="007251FD" w:rsidRPr="007251FD">
        <w:t xml:space="preserve"> </w:t>
      </w:r>
      <w:r w:rsidR="00517B4E">
        <w:fldChar w:fldCharType="begin"/>
      </w:r>
      <w:r w:rsidR="00517B4E">
        <w:instrText xml:space="preserve"> ADDIN EN.CITE &lt;EndNote&gt;&lt;Cite&gt;&lt;Author&gt;Ravpreet&lt;/Author&gt;&lt;Year&gt;2023&lt;/Year&gt;&lt;RecNum&gt;1&lt;/RecNum&gt;&lt;DisplayText&gt;[2]&lt;/DisplayText&gt;&lt;record&gt;&lt;rec-number&gt;1&lt;/rec-number&gt;&lt;foreign-keys&gt;&lt;key app="EN" db-id="epv0etvs2pfr99e5xxpv5027xe05stzr22vd" timestamp="1738157543"&gt;1&lt;/key&gt;&lt;/foreign-keys&gt;&lt;ref-type name="Journal Article"&gt;17&lt;/ref-type&gt;&lt;contributors&gt;&lt;authors&gt;&lt;author&gt;&lt;style face="normal" font="default" size="100%"&gt;Ravpreet&lt;/style&gt;&lt;style face="normal" font="default" charset="238" size="100%"&gt;,&lt;/style&gt;&lt;style face="normal" font="default" size="100%"&gt; Kaur&lt;/style&gt;&lt;/author&gt;&lt;author&gt;&lt;style face="normal" font="default" size="100%"&gt;Sarbjeet&lt;/style&gt;&lt;style face="normal" font="default" charset="238" size="100%"&gt;,&lt;/style&gt;&lt;style face="normal" font="default" size="100%"&gt; Singh&lt;/style&gt;&lt;/author&gt;&lt;/authors&gt;&lt;/contributors&gt;&lt;titles&gt;&lt;title&gt;A comprehensive review of object detection with deep learning&lt;/title&gt;&lt;secondary-title&gt;Digital Signal Processing&lt;/secondary-title&gt;&lt;/titles&gt;&lt;periodical&gt;&lt;full-title&gt;Digital Signal Processing&lt;/full-title&gt;&lt;/periodical&gt;&lt;volume&gt;132&lt;/volume&gt;&lt;dates&gt;&lt;year&gt;2023&lt;/year&gt;&lt;/dates&gt;&lt;isbn&gt;1051-2004&lt;/isbn&gt;&lt;urls&gt;&lt;/urls&gt;&lt;custom7&gt;103812&lt;/custom7&gt;&lt;/record&gt;&lt;/Cite&gt;&lt;/EndNote&gt;</w:instrText>
      </w:r>
      <w:r w:rsidR="00517B4E">
        <w:fldChar w:fldCharType="separate"/>
      </w:r>
      <w:r w:rsidR="00517B4E">
        <w:rPr>
          <w:noProof/>
        </w:rPr>
        <w:t>[2]</w:t>
      </w:r>
      <w:r w:rsidR="00517B4E">
        <w:fldChar w:fldCharType="end"/>
      </w:r>
      <w:r w:rsidR="007251FD">
        <w:t>.</w:t>
      </w:r>
    </w:p>
    <w:p w14:paraId="7886C5BC" w14:textId="77777777" w:rsidR="00F626E8" w:rsidRDefault="00F626E8" w:rsidP="00F626E8">
      <w:pPr>
        <w:keepNext/>
        <w:rPr>
          <w:ins w:id="598" w:author="Ingr Jiri [2]" w:date="2025-05-02T20:09:00Z" w16du:dateUtc="2025-05-02T18:09:00Z"/>
        </w:rPr>
        <w:pPrChange w:id="599" w:author="Ingr Jiri [2]" w:date="2025-05-02T20:09:00Z" w16du:dateUtc="2025-05-02T18:09:00Z">
          <w:pPr/>
        </w:pPrChange>
      </w:pPr>
      <w:ins w:id="600" w:author="Ingr Jiri [2]" w:date="2025-05-02T20:08:00Z" w16du:dateUtc="2025-05-02T18:08:00Z">
        <w:r>
          <w:rPr>
            <w:noProof/>
          </w:rPr>
          <w:lastRenderedPageBreak/>
          <w:drawing>
            <wp:inline distT="0" distB="0" distL="0" distR="0" wp14:anchorId="6A2FA2E1" wp14:editId="5ED4663C">
              <wp:extent cx="5753100" cy="1402080"/>
              <wp:effectExtent l="0" t="0" r="0" b="7620"/>
              <wp:docPr id="1695751068" name="Obrázek 7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1"/>
                      <pic:cNvPicPr>
                        <a:picLocks noChangeAspect="1" noChangeArrowheads="1"/>
                      </pic:cNvPicPr>
                    </pic:nvPicPr>
                    <pic:blipFill>
                      <a:blip r:embed="rId20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5753100" cy="140208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ins>
    </w:p>
    <w:p w14:paraId="1E6B1D28" w14:textId="22826356" w:rsidR="00F626E8" w:rsidRDefault="00F626E8" w:rsidP="00F626E8">
      <w:pPr>
        <w:pStyle w:val="Titulek"/>
        <w:rPr>
          <w:color w:val="808080" w:themeColor="background1" w:themeShade="80"/>
        </w:rPr>
        <w:pPrChange w:id="601" w:author="Ingr Jiri [2]" w:date="2025-05-02T20:09:00Z" w16du:dateUtc="2025-05-02T18:09:00Z">
          <w:pPr/>
        </w:pPrChange>
      </w:pPr>
      <w:bookmarkStart w:id="602" w:name="_Ref197109017"/>
      <w:ins w:id="603" w:author="Ingr Jiri [2]" w:date="2025-05-02T20:09:00Z" w16du:dateUtc="2025-05-02T18:09:00Z">
        <w:r>
          <w:rPr>
            <w:b/>
            <w:bCs w:val="0"/>
          </w:rPr>
          <w:t>O</w:t>
        </w:r>
        <w:r w:rsidRPr="00F626E8">
          <w:rPr>
            <w:b/>
            <w:bCs w:val="0"/>
            <w:rPrChange w:id="604" w:author="Ingr Jiri [2]" w:date="2025-05-02T20:09:00Z" w16du:dateUtc="2025-05-02T18:09:00Z">
              <w:rPr/>
            </w:rPrChange>
          </w:rPr>
          <w:t xml:space="preserve">br. </w:t>
        </w:r>
        <w:r w:rsidRPr="00F626E8">
          <w:rPr>
            <w:b/>
            <w:bCs w:val="0"/>
            <w:rPrChange w:id="605" w:author="Ingr Jiri [2]" w:date="2025-05-02T20:09:00Z" w16du:dateUtc="2025-05-02T18:09:00Z">
              <w:rPr/>
            </w:rPrChange>
          </w:rPr>
          <w:fldChar w:fldCharType="begin"/>
        </w:r>
        <w:r w:rsidRPr="00F626E8">
          <w:rPr>
            <w:b/>
            <w:bCs w:val="0"/>
            <w:rPrChange w:id="606" w:author="Ingr Jiri [2]" w:date="2025-05-02T20:09:00Z" w16du:dateUtc="2025-05-02T18:09:00Z">
              <w:rPr/>
            </w:rPrChange>
          </w:rPr>
          <w:instrText xml:space="preserve"> STYLEREF 1 \s </w:instrText>
        </w:r>
      </w:ins>
      <w:r w:rsidRPr="00F626E8">
        <w:rPr>
          <w:b/>
          <w:bCs w:val="0"/>
          <w:rPrChange w:id="607" w:author="Ingr Jiri [2]" w:date="2025-05-02T20:09:00Z" w16du:dateUtc="2025-05-02T18:09:00Z">
            <w:rPr/>
          </w:rPrChange>
        </w:rPr>
        <w:fldChar w:fldCharType="separate"/>
      </w:r>
      <w:r w:rsidRPr="00F626E8">
        <w:rPr>
          <w:b/>
          <w:bCs w:val="0"/>
          <w:noProof/>
          <w:rPrChange w:id="608" w:author="Ingr Jiri [2]" w:date="2025-05-02T20:09:00Z" w16du:dateUtc="2025-05-02T18:09:00Z">
            <w:rPr>
              <w:noProof/>
            </w:rPr>
          </w:rPrChange>
        </w:rPr>
        <w:t>2</w:t>
      </w:r>
      <w:ins w:id="609" w:author="Ingr Jiri [2]" w:date="2025-05-02T20:09:00Z" w16du:dateUtc="2025-05-02T18:09:00Z">
        <w:r w:rsidRPr="00F626E8">
          <w:rPr>
            <w:b/>
            <w:bCs w:val="0"/>
            <w:rPrChange w:id="610" w:author="Ingr Jiri [2]" w:date="2025-05-02T20:09:00Z" w16du:dateUtc="2025-05-02T18:09:00Z">
              <w:rPr/>
            </w:rPrChange>
          </w:rPr>
          <w:fldChar w:fldCharType="end"/>
        </w:r>
        <w:r w:rsidRPr="00F626E8">
          <w:rPr>
            <w:b/>
            <w:bCs w:val="0"/>
            <w:rPrChange w:id="611" w:author="Ingr Jiri [2]" w:date="2025-05-02T20:09:00Z" w16du:dateUtc="2025-05-02T18:09:00Z">
              <w:rPr/>
            </w:rPrChange>
          </w:rPr>
          <w:t>.</w:t>
        </w:r>
        <w:r w:rsidRPr="00F626E8">
          <w:rPr>
            <w:b/>
            <w:bCs w:val="0"/>
            <w:rPrChange w:id="612" w:author="Ingr Jiri [2]" w:date="2025-05-02T20:09:00Z" w16du:dateUtc="2025-05-02T18:09:00Z">
              <w:rPr/>
            </w:rPrChange>
          </w:rPr>
          <w:fldChar w:fldCharType="begin"/>
        </w:r>
        <w:r w:rsidRPr="00F626E8">
          <w:rPr>
            <w:b/>
            <w:bCs w:val="0"/>
            <w:rPrChange w:id="613" w:author="Ingr Jiri [2]" w:date="2025-05-02T20:09:00Z" w16du:dateUtc="2025-05-02T18:09:00Z">
              <w:rPr/>
            </w:rPrChange>
          </w:rPr>
          <w:instrText xml:space="preserve"> SEQ obr. \* ARABIC \s 1 </w:instrText>
        </w:r>
      </w:ins>
      <w:r w:rsidRPr="00F626E8">
        <w:rPr>
          <w:b/>
          <w:bCs w:val="0"/>
          <w:rPrChange w:id="614" w:author="Ingr Jiri [2]" w:date="2025-05-02T20:09:00Z" w16du:dateUtc="2025-05-02T18:09:00Z">
            <w:rPr/>
          </w:rPrChange>
        </w:rPr>
        <w:fldChar w:fldCharType="separate"/>
      </w:r>
      <w:ins w:id="615" w:author="Ingr Jiri [2]" w:date="2025-05-02T20:09:00Z" w16du:dateUtc="2025-05-02T18:09:00Z">
        <w:r w:rsidRPr="00F626E8">
          <w:rPr>
            <w:b/>
            <w:bCs w:val="0"/>
            <w:noProof/>
            <w:rPrChange w:id="616" w:author="Ingr Jiri [2]" w:date="2025-05-02T20:09:00Z" w16du:dateUtc="2025-05-02T18:09:00Z">
              <w:rPr>
                <w:noProof/>
              </w:rPr>
            </w:rPrChange>
          </w:rPr>
          <w:t>6</w:t>
        </w:r>
        <w:r w:rsidRPr="00F626E8">
          <w:rPr>
            <w:b/>
            <w:bCs w:val="0"/>
            <w:rPrChange w:id="617" w:author="Ingr Jiri [2]" w:date="2025-05-02T20:09:00Z" w16du:dateUtc="2025-05-02T18:09:00Z">
              <w:rPr/>
            </w:rPrChange>
          </w:rPr>
          <w:fldChar w:fldCharType="end"/>
        </w:r>
        <w:bookmarkEnd w:id="602"/>
        <w:r>
          <w:t xml:space="preserve">: Schéma </w:t>
        </w:r>
      </w:ins>
      <w:ins w:id="618" w:author="Ingr Jiri [2]" w:date="2025-05-02T23:38:00Z" w16du:dateUtc="2025-05-02T21:38:00Z">
        <w:r w:rsidR="000E15DB">
          <w:t>jednotlivých fází</w:t>
        </w:r>
      </w:ins>
      <w:ins w:id="619" w:author="Ingr Jiri [2]" w:date="2025-05-02T20:09:00Z" w16du:dateUtc="2025-05-02T18:09:00Z">
        <w:r>
          <w:t xml:space="preserve"> algoritmu R-CNN</w:t>
        </w:r>
      </w:ins>
    </w:p>
    <w:p w14:paraId="1C067B4B" w14:textId="660F34C1" w:rsidR="00DB55D0" w:rsidRDefault="00E67942" w:rsidP="00CE2FD4">
      <w:pPr>
        <w:rPr>
          <w:ins w:id="620" w:author="Ingr Jiri [2]" w:date="2025-04-30T15:07:00Z" w16du:dateUtc="2025-04-30T13:07:00Z"/>
        </w:rPr>
      </w:pPr>
      <w:commentRangeStart w:id="621"/>
      <w:r>
        <w:t>Ačkoliv se jedn</w:t>
      </w:r>
      <w:r w:rsidR="00F801F5">
        <w:t>alo</w:t>
      </w:r>
      <w:r>
        <w:t xml:space="preserve"> o průlomovou </w:t>
      </w:r>
      <w:r w:rsidR="00F801F5">
        <w:t xml:space="preserve">metodu, která </w:t>
      </w:r>
      <w:r w:rsidR="00CB406F">
        <w:t xml:space="preserve">významně přispěla ke zlepšení přesnosti </w:t>
      </w:r>
      <w:r>
        <w:t xml:space="preserve">detekce objektů, </w:t>
      </w:r>
      <w:r w:rsidR="00F801F5">
        <w:t xml:space="preserve">z dnešního pohledu </w:t>
      </w:r>
      <w:r>
        <w:t xml:space="preserve">trpí tento algoritmus </w:t>
      </w:r>
      <w:r w:rsidR="00DE6DFC">
        <w:t xml:space="preserve">mnoha limitacemi zejména </w:t>
      </w:r>
      <w:r w:rsidR="00CB406F">
        <w:t xml:space="preserve">v rychlostí detekce </w:t>
      </w:r>
      <w:commentRangeEnd w:id="621"/>
      <w:r w:rsidR="00AC5DAE">
        <w:rPr>
          <w:rStyle w:val="Odkaznakoment"/>
        </w:rPr>
        <w:commentReference w:id="621"/>
      </w:r>
      <w:r w:rsidR="002A23B2">
        <w:fldChar w:fldCharType="begin"/>
      </w:r>
      <w:r w:rsidR="002A23B2">
        <w:instrText xml:space="preserve"> ADDIN EN.CITE &lt;EndNote&gt;&lt;Cite&gt;&lt;Author&gt;Ravpreet&lt;/Author&gt;&lt;Year&gt;2023&lt;/Year&gt;&lt;RecNum&gt;1&lt;/RecNum&gt;&lt;DisplayText&gt;[2]&lt;/DisplayText&gt;&lt;record&gt;&lt;rec-number&gt;1&lt;/rec-number&gt;&lt;foreign-keys&gt;&lt;key app="EN" db-id="epv0etvs2pfr99e5xxpv5027xe05stzr22vd" timestamp="1738157543"&gt;1&lt;/key&gt;&lt;/foreign-keys&gt;&lt;ref-type name="Journal Article"&gt;17&lt;/ref-type&gt;&lt;contributors&gt;&lt;authors&gt;&lt;author&gt;&lt;style face="normal" font="default" size="100%"&gt;Ravpreet&lt;/style&gt;&lt;style face="normal" font="default" charset="238" size="100%"&gt;,&lt;/style&gt;&lt;style face="normal" font="default" size="100%"&gt; Kaur&lt;/style&gt;&lt;/author&gt;&lt;author&gt;&lt;style face="normal" font="default" size="100%"&gt;Sarbjeet&lt;/style&gt;&lt;style face="normal" font="default" charset="238" size="100%"&gt;,&lt;/style&gt;&lt;style face="normal" font="default" size="100%"&gt; Singh&lt;/style&gt;&lt;/author&gt;&lt;/authors&gt;&lt;/contributors&gt;&lt;titles&gt;&lt;title&gt;A comprehensive review of object detection with deep learning&lt;/title&gt;&lt;secondary-title&gt;Digital Signal Processing&lt;/secondary-title&gt;&lt;/titles&gt;&lt;periodical&gt;&lt;full-title&gt;Digital Signal Processing&lt;/full-title&gt;&lt;/periodical&gt;&lt;volume&gt;132&lt;/volume&gt;&lt;dates&gt;&lt;year&gt;2023&lt;/year&gt;&lt;/dates&gt;&lt;isbn&gt;1051-2004&lt;/isbn&gt;&lt;urls&gt;&lt;/urls&gt;&lt;custom7&gt;103812&lt;/custom7&gt;&lt;/record&gt;&lt;/Cite&gt;&lt;/EndNote&gt;</w:instrText>
      </w:r>
      <w:r w:rsidR="002A23B2">
        <w:fldChar w:fldCharType="separate"/>
      </w:r>
      <w:r w:rsidR="002A23B2">
        <w:rPr>
          <w:noProof/>
        </w:rPr>
        <w:t>[2]</w:t>
      </w:r>
      <w:r w:rsidR="002A23B2">
        <w:fldChar w:fldCharType="end"/>
      </w:r>
      <w:r w:rsidR="00552E04">
        <w:t xml:space="preserve">. To je způsobeno použitím vícestupňového algoritmu či testováním velkého množství oblastí zájmu. </w:t>
      </w:r>
      <w:r w:rsidR="00552E04" w:rsidRPr="00B77125">
        <w:t xml:space="preserve">I přes to, že </w:t>
      </w:r>
      <w:r w:rsidR="007251FD" w:rsidRPr="00B77125">
        <w:t xml:space="preserve">metoda </w:t>
      </w:r>
      <w:r w:rsidR="00552E04" w:rsidRPr="00B77125">
        <w:t>R</w:t>
      </w:r>
      <w:r w:rsidR="00C254A8">
        <w:t>-</w:t>
      </w:r>
      <w:r w:rsidR="00552E04" w:rsidRPr="00B77125">
        <w:t xml:space="preserve">CNN používá CNN k extrakci </w:t>
      </w:r>
      <w:r w:rsidR="001B2B9C">
        <w:t>příznaků</w:t>
      </w:r>
      <w:r w:rsidR="00552E04" w:rsidRPr="00B77125">
        <w:t>, klasifikac</w:t>
      </w:r>
      <w:r w:rsidR="00B77125">
        <w:t>e</w:t>
      </w:r>
      <w:r w:rsidR="00552E04" w:rsidRPr="00B77125">
        <w:t xml:space="preserve"> a regresní kroky pr</w:t>
      </w:r>
      <w:r w:rsidR="00C254A8">
        <w:t xml:space="preserve">o </w:t>
      </w:r>
      <w:r w:rsidR="00552E04" w:rsidRPr="00B77125">
        <w:t xml:space="preserve">lokalizaci </w:t>
      </w:r>
      <w:proofErr w:type="spellStart"/>
      <w:r w:rsidR="00552E04" w:rsidRPr="00B77125">
        <w:t>bouding</w:t>
      </w:r>
      <w:proofErr w:type="spellEnd"/>
      <w:r w:rsidR="00552E04" w:rsidRPr="00B77125">
        <w:t xml:space="preserve"> boxů jsou zprostředkovány</w:t>
      </w:r>
      <w:r w:rsidR="007251FD" w:rsidRPr="00B77125">
        <w:t xml:space="preserve"> </w:t>
      </w:r>
      <w:r w:rsidR="00591949" w:rsidRPr="00B77125">
        <w:t>prostřednictvím</w:t>
      </w:r>
      <w:r w:rsidR="00552E04" w:rsidRPr="00B77125">
        <w:t xml:space="preserve"> SVM případně jinými algoritmy, proto se nejedná o plně neuronový model. Metoda SVM zároveň při klasifikaci objektů kontroluje oblasti zájmu</w:t>
      </w:r>
      <w:r w:rsidR="00591949" w:rsidRPr="00B77125">
        <w:t xml:space="preserve"> pro každou třídu</w:t>
      </w:r>
      <w:r w:rsidR="00552E04" w:rsidRPr="00B77125">
        <w:t xml:space="preserve"> jednotlivě, což má také významný dopad na</w:t>
      </w:r>
      <w:r w:rsidR="00552E04" w:rsidRPr="006C0BAC">
        <w:t xml:space="preserve"> </w:t>
      </w:r>
      <w:r w:rsidR="00552E04" w:rsidRPr="00B77125">
        <w:t>rychlost detekce</w:t>
      </w:r>
      <w:r w:rsidR="00B77125">
        <w:t xml:space="preserve"> </w:t>
      </w:r>
      <w:r w:rsidR="003801D5">
        <w:fldChar w:fldCharType="begin"/>
      </w:r>
      <w:r w:rsidR="00F3586B">
        <w:instrText xml:space="preserve"> ADDIN EN.CITE &lt;EndNote&gt;&lt;Cite&gt;&lt;Author&gt;Girshick&lt;/Author&gt;&lt;Year&gt;2014&lt;/Year&gt;&lt;RecNum&gt;18&lt;/RecNum&gt;&lt;DisplayText&gt;[13]&lt;/DisplayText&gt;&lt;record&gt;&lt;rec-number&gt;18&lt;/rec-number&gt;&lt;foreign-keys&gt;&lt;key app="EN" db-id="epv0etvs2pfr99e5xxpv5027xe05stzr22vd" timestamp="1738657716"&gt;18&lt;/key&gt;&lt;/foreign-keys&gt;&lt;ref-type name="Conference Paper"&gt;47&lt;/ref-type&gt;&lt;contributors&gt;&lt;authors&gt;&lt;author&gt;Ross Girshick&lt;/author&gt;&lt;author&gt;Jeff Donahue&lt;/author&gt;&lt;author&gt;Trevor Darrell&lt;/author&gt;&lt;author&gt;Jitendra Malik&lt;/author&gt;&lt;/authors&gt;&lt;/contributors&gt;&lt;titles&gt;&lt;title&gt;Rich feature hierarchies for accurate object detection and semantic segmentation&lt;/title&gt;&lt;secondary-title&gt; IEEE CONFERENCE ON COMPUTER VISION AND PATTERN RECOGNITION&lt;/secondary-title&gt;&lt;/titles&gt;&lt;dates&gt;&lt;year&gt;2014&lt;/year&gt;&lt;/dates&gt;&lt;pub-location&gt;&lt;style face="normal" font="default" size="100%"&gt;Columbus, OH&lt;/style&gt;&lt;style face="normal" font="default" charset="238" size="100%"&gt;, USA&lt;/style&gt;&lt;/pub-location&gt;&lt;urls&gt;&lt;/urls&gt;&lt;/record&gt;&lt;/Cite&gt;&lt;/EndNote&gt;</w:instrText>
      </w:r>
      <w:r w:rsidR="003801D5">
        <w:fldChar w:fldCharType="separate"/>
      </w:r>
      <w:r w:rsidR="00F3586B">
        <w:rPr>
          <w:noProof/>
        </w:rPr>
        <w:t>[13]</w:t>
      </w:r>
      <w:r w:rsidR="003801D5">
        <w:fldChar w:fldCharType="end"/>
      </w:r>
      <w:r w:rsidR="00552E04" w:rsidRPr="00B77125">
        <w:t>. Nutno dodat, že při vzniku architektury R</w:t>
      </w:r>
      <w:r w:rsidR="00C254A8">
        <w:t>-</w:t>
      </w:r>
      <w:r w:rsidR="00552E04" w:rsidRPr="00B77125">
        <w:t>CNN (</w:t>
      </w:r>
      <w:ins w:id="622" w:author="Ingr Jiri [2]" w:date="2025-04-29T13:48:00Z" w16du:dateUtc="2025-04-29T11:48:00Z">
        <w:r w:rsidR="00F436FE">
          <w:t xml:space="preserve">v </w:t>
        </w:r>
        <w:r w:rsidR="00855D2F">
          <w:t>ro</w:t>
        </w:r>
        <w:r w:rsidR="00F436FE">
          <w:t>ce</w:t>
        </w:r>
        <w:r w:rsidR="00855D2F">
          <w:t xml:space="preserve"> </w:t>
        </w:r>
      </w:ins>
      <w:r w:rsidR="00552E04" w:rsidRPr="00B77125">
        <w:t xml:space="preserve">2014) </w:t>
      </w:r>
      <w:r w:rsidR="006C0BAC">
        <w:t xml:space="preserve">nebylo </w:t>
      </w:r>
      <w:r w:rsidR="00552E04" w:rsidRPr="00B77125">
        <w:t>použití plně</w:t>
      </w:r>
      <w:r w:rsidR="00552E04" w:rsidRPr="006C0BAC">
        <w:t xml:space="preserve"> </w:t>
      </w:r>
      <w:r w:rsidR="00552E04" w:rsidRPr="00B77125">
        <w:t>neuronového modelu</w:t>
      </w:r>
      <w:r w:rsidR="00A32C01">
        <w:t xml:space="preserve"> zdaleka</w:t>
      </w:r>
      <w:r w:rsidR="00552E04" w:rsidRPr="00B77125">
        <w:t xml:space="preserve"> </w:t>
      </w:r>
      <w:r w:rsidR="006C0BAC">
        <w:t>běžné</w:t>
      </w:r>
      <w:r w:rsidR="00552E04" w:rsidRPr="00B77125">
        <w:t>.</w:t>
      </w:r>
    </w:p>
    <w:p w14:paraId="7BDEE34D" w14:textId="1DEEF6F1" w:rsidR="000D7BB4" w:rsidRDefault="000D7BB4" w:rsidP="000D7BB4">
      <w:pPr>
        <w:pStyle w:val="Nzev"/>
        <w:rPr>
          <w:ins w:id="623" w:author="Ingr Jiri [2]" w:date="2025-04-30T15:07:00Z" w16du:dateUtc="2025-04-30T13:07:00Z"/>
        </w:rPr>
      </w:pPr>
      <w:ins w:id="624" w:author="Ingr Jiri [2]" w:date="2025-04-30T15:07:00Z" w16du:dateUtc="2025-04-30T13:07:00Z">
        <w:r>
          <w:t>Selective search</w:t>
        </w:r>
      </w:ins>
    </w:p>
    <w:p w14:paraId="38BA25B3" w14:textId="10FA4C1B" w:rsidR="000D7BB4" w:rsidRPr="000D7BB4" w:rsidRDefault="000D7BB4" w:rsidP="000D7BB4">
      <w:ins w:id="625" w:author="Ingr Jiri [2]" w:date="2025-04-30T15:15:00Z" w16du:dateUtc="2025-04-30T13:15:00Z">
        <w:r w:rsidRPr="000D7BB4">
          <w:rPr>
            <w:rPrChange w:id="626" w:author="Ingr Jiri [2]" w:date="2025-04-30T15:16:00Z" w16du:dateUtc="2025-04-30T13:16:00Z">
              <w:rPr>
                <w:lang w:val="en-US"/>
              </w:rPr>
            </w:rPrChange>
          </w:rPr>
          <w:t xml:space="preserve">Při vytváření </w:t>
        </w:r>
        <w:proofErr w:type="spellStart"/>
        <w:r w:rsidRPr="000D7BB4">
          <w:rPr>
            <w:rPrChange w:id="627" w:author="Ingr Jiri [2]" w:date="2025-04-30T15:16:00Z" w16du:dateUtc="2025-04-30T13:16:00Z">
              <w:rPr>
                <w:lang w:val="en-US"/>
              </w:rPr>
            </w:rPrChange>
          </w:rPr>
          <w:t>RoI</w:t>
        </w:r>
        <w:proofErr w:type="spellEnd"/>
        <w:r w:rsidRPr="000D7BB4">
          <w:rPr>
            <w:rPrChange w:id="628" w:author="Ingr Jiri [2]" w:date="2025-04-30T15:16:00Z" w16du:dateUtc="2025-04-30T13:16:00Z">
              <w:rPr>
                <w:lang w:val="en-US"/>
              </w:rPr>
            </w:rPrChange>
          </w:rPr>
          <w:t xml:space="preserve"> </w:t>
        </w:r>
      </w:ins>
      <w:ins w:id="629" w:author="Ingr Jiri [2]" w:date="2025-04-30T15:16:00Z" w16du:dateUtc="2025-04-30T13:16:00Z">
        <w:r w:rsidRPr="000D7BB4">
          <w:rPr>
            <w:rPrChange w:id="630" w:author="Ingr Jiri [2]" w:date="2025-04-30T15:16:00Z" w16du:dateUtc="2025-04-30T13:16:00Z">
              <w:rPr>
                <w:lang w:val="en-US"/>
              </w:rPr>
            </w:rPrChange>
          </w:rPr>
          <w:t xml:space="preserve">pomocí </w:t>
        </w:r>
        <w:r>
          <w:t xml:space="preserve">algoritmu </w:t>
        </w:r>
        <w:proofErr w:type="spellStart"/>
        <w:r>
          <w:t>selective</w:t>
        </w:r>
        <w:proofErr w:type="spellEnd"/>
        <w:r>
          <w:t xml:space="preserve"> </w:t>
        </w:r>
        <w:proofErr w:type="spellStart"/>
        <w:r>
          <w:t>search</w:t>
        </w:r>
        <w:proofErr w:type="spellEnd"/>
        <w:r>
          <w:t xml:space="preserve"> se vstupní obraz nejprve rozdělí na </w:t>
        </w:r>
        <w:proofErr w:type="spellStart"/>
        <w:r>
          <w:t>superpixely</w:t>
        </w:r>
        <w:proofErr w:type="spellEnd"/>
        <w:r>
          <w:t xml:space="preserve"> – malé oblasti </w:t>
        </w:r>
      </w:ins>
      <w:ins w:id="631" w:author="Ingr Jiri [2]" w:date="2025-04-30T15:17:00Z" w16du:dateUtc="2025-04-30T13:17:00Z">
        <w:r>
          <w:t>s podobnými barvami nebo texturou.</w:t>
        </w:r>
      </w:ins>
      <w:ins w:id="632" w:author="Ingr Jiri [2]" w:date="2025-04-30T15:21:00Z" w16du:dateUtc="2025-04-30T13:21:00Z">
        <w:r w:rsidR="00D93891">
          <w:t xml:space="preserve"> </w:t>
        </w:r>
      </w:ins>
      <w:ins w:id="633" w:author="Ingr Jiri [2]" w:date="2025-04-30T15:25:00Z" w16du:dateUtc="2025-04-30T13:25:00Z">
        <w:r w:rsidR="00D93891">
          <w:t>Následně je provedeno slučování těchto oblastí</w:t>
        </w:r>
      </w:ins>
      <w:ins w:id="634" w:author="Ingr Jiri [2]" w:date="2025-04-30T15:26:00Z" w16du:dateUtc="2025-04-30T13:26:00Z">
        <w:r w:rsidR="00D93891">
          <w:t>, které se vyhodnocuje na základě společných rysů regionů</w:t>
        </w:r>
      </w:ins>
      <w:ins w:id="635" w:author="Ingr Jiri [2]" w:date="2025-04-30T15:29:00Z" w16du:dateUtc="2025-04-30T13:29:00Z">
        <w:r w:rsidR="000730A1">
          <w:t>, t</w:t>
        </w:r>
      </w:ins>
      <w:ins w:id="636" w:author="Ingr Jiri [2]" w:date="2025-04-30T15:28:00Z" w16du:dateUtc="2025-04-30T13:28:00Z">
        <w:r w:rsidR="000730A1">
          <w:t>ím vzniknou nové oblasti zájmu</w:t>
        </w:r>
      </w:ins>
      <w:ins w:id="637" w:author="Ingr Jiri [2]" w:date="2025-04-30T15:29:00Z" w16du:dateUtc="2025-04-30T13:29:00Z">
        <w:r w:rsidR="000730A1">
          <w:t xml:space="preserve">. Zmíněný </w:t>
        </w:r>
      </w:ins>
      <w:ins w:id="638" w:author="Ingr Jiri [2]" w:date="2025-04-30T15:28:00Z" w16du:dateUtc="2025-04-30T13:28:00Z">
        <w:r w:rsidR="000730A1">
          <w:t xml:space="preserve">krok </w:t>
        </w:r>
      </w:ins>
      <w:ins w:id="639" w:author="Ingr Jiri [2]" w:date="2025-04-30T15:33:00Z" w16du:dateUtc="2025-04-30T13:33:00Z">
        <w:r w:rsidR="000730A1">
          <w:t xml:space="preserve">slučování </w:t>
        </w:r>
      </w:ins>
      <w:ins w:id="640" w:author="Ingr Jiri [2]" w:date="2025-04-30T15:28:00Z" w16du:dateUtc="2025-04-30T13:28:00Z">
        <w:r w:rsidR="000730A1">
          <w:t xml:space="preserve">se iterativně </w:t>
        </w:r>
      </w:ins>
      <w:ins w:id="641" w:author="Ingr Jiri [2]" w:date="2025-04-30T15:29:00Z" w16du:dateUtc="2025-04-30T13:29:00Z">
        <w:r w:rsidR="000730A1">
          <w:t xml:space="preserve">opakuje do té doby, něž se všechny </w:t>
        </w:r>
        <w:proofErr w:type="spellStart"/>
        <w:r w:rsidR="000730A1">
          <w:t>RoI</w:t>
        </w:r>
        <w:proofErr w:type="spellEnd"/>
        <w:r w:rsidR="000730A1">
          <w:t xml:space="preserve"> postupně </w:t>
        </w:r>
      </w:ins>
      <w:ins w:id="642" w:author="Ingr Jiri [2]" w:date="2025-04-30T15:33:00Z" w16du:dateUtc="2025-04-30T13:33:00Z">
        <w:r w:rsidR="000730A1">
          <w:t xml:space="preserve">opět </w:t>
        </w:r>
      </w:ins>
      <w:ins w:id="643" w:author="Ingr Jiri [2]" w:date="2025-04-30T15:29:00Z" w16du:dateUtc="2025-04-30T13:29:00Z">
        <w:r w:rsidR="000730A1">
          <w:t xml:space="preserve">spojí </w:t>
        </w:r>
      </w:ins>
      <w:ins w:id="644" w:author="Ingr Jiri [2]" w:date="2025-04-30T15:30:00Z" w16du:dateUtc="2025-04-30T13:30:00Z">
        <w:r w:rsidR="000730A1">
          <w:t>do jedné oblasti obsahující celý vstupní obraz.</w:t>
        </w:r>
      </w:ins>
      <w:ins w:id="645" w:author="Ingr Jiri [2]" w:date="2025-04-30T15:31:00Z" w16du:dateUtc="2025-04-30T13:31:00Z">
        <w:r w:rsidR="000730A1">
          <w:t xml:space="preserve"> Všechny vznik</w:t>
        </w:r>
      </w:ins>
      <w:ins w:id="646" w:author="Ingr Jiri [2]" w:date="2025-04-30T15:32:00Z" w16du:dateUtc="2025-04-30T13:32:00Z">
        <w:r w:rsidR="000730A1">
          <w:t xml:space="preserve">lé návrhy </w:t>
        </w:r>
        <w:proofErr w:type="spellStart"/>
        <w:r w:rsidR="000730A1">
          <w:t>RoI</w:t>
        </w:r>
      </w:ins>
      <w:proofErr w:type="spellEnd"/>
      <w:ins w:id="647" w:author="Ingr Jiri [2]" w:date="2025-04-30T15:33:00Z" w16du:dateUtc="2025-04-30T13:33:00Z">
        <w:r w:rsidR="000730A1">
          <w:t xml:space="preserve"> </w:t>
        </w:r>
      </w:ins>
      <w:ins w:id="648" w:author="Ingr Jiri [2]" w:date="2025-04-30T15:32:00Z" w16du:dateUtc="2025-04-30T13:32:00Z">
        <w:r w:rsidR="000730A1">
          <w:t xml:space="preserve">v průběhu </w:t>
        </w:r>
        <w:proofErr w:type="spellStart"/>
        <w:r w:rsidR="000730A1">
          <w:t>selective</w:t>
        </w:r>
        <w:proofErr w:type="spellEnd"/>
        <w:r w:rsidR="000730A1">
          <w:t xml:space="preserve"> </w:t>
        </w:r>
        <w:proofErr w:type="spellStart"/>
        <w:r w:rsidR="000730A1">
          <w:t>search</w:t>
        </w:r>
        <w:proofErr w:type="spellEnd"/>
        <w:r w:rsidR="000730A1">
          <w:t xml:space="preserve"> </w:t>
        </w:r>
      </w:ins>
      <w:ins w:id="649" w:author="Ingr Jiri [2]" w:date="2025-04-30T15:34:00Z" w16du:dateUtc="2025-04-30T13:34:00Z">
        <w:r w:rsidR="000730A1">
          <w:t xml:space="preserve">(často nižší tisíce oblastí) </w:t>
        </w:r>
      </w:ins>
      <w:ins w:id="650" w:author="Ingr Jiri [2]" w:date="2025-04-30T15:32:00Z" w16du:dateUtc="2025-04-30T13:32:00Z">
        <w:r w:rsidR="000730A1">
          <w:t>jsou následně předány</w:t>
        </w:r>
      </w:ins>
      <w:ins w:id="651" w:author="Ingr Jiri [2]" w:date="2025-04-30T15:34:00Z" w16du:dateUtc="2025-04-30T13:34:00Z">
        <w:r w:rsidR="000730A1">
          <w:t xml:space="preserve"> do další fáze </w:t>
        </w:r>
      </w:ins>
      <w:ins w:id="652" w:author="Ingr Jiri [2]" w:date="2025-04-30T15:35:00Z" w16du:dateUtc="2025-04-30T13:35:00Z">
        <w:r w:rsidR="000730A1">
          <w:t>detekčního algoritmu (např. R-CNN)</w:t>
        </w:r>
      </w:ins>
      <w:ins w:id="653" w:author="Ingr Jiri [2]" w:date="2025-04-30T15:36:00Z" w16du:dateUtc="2025-04-30T13:36:00Z">
        <w:r w:rsidR="000730A1">
          <w:t xml:space="preserve"> </w:t>
        </w:r>
      </w:ins>
      <w:r w:rsidR="004E4571">
        <w:fldChar w:fldCharType="begin">
          <w:fldData xml:space="preserve">PEVuZE5vdGU+PENpdGU+PEF1dGhvcj5VaWpsaW5nczwvQXV0aG9yPjxZZWFyPjIwMTI8L1llYXI+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</w:fldData>
        </w:fldChar>
      </w:r>
      <w:r w:rsidR="004E4571">
        <w:instrText xml:space="preserve"> ADDIN EN.CITE </w:instrText>
      </w:r>
      <w:r w:rsidR="004E4571">
        <w:fldChar w:fldCharType="begin">
          <w:fldData xml:space="preserve">PEVuZE5vdGU+PENpdGU+PEF1dGhvcj5VaWpsaW5nczwvQXV0aG9yPjxZZWFyPjIwMTI8L1llYXI+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</w:fldData>
        </w:fldChar>
      </w:r>
      <w:r w:rsidR="004E4571">
        <w:instrText xml:space="preserve"> ADDIN EN.CITE.DATA </w:instrText>
      </w:r>
      <w:r w:rsidR="004E4571">
        <w:fldChar w:fldCharType="end"/>
      </w:r>
      <w:r w:rsidR="004E4571">
        <w:fldChar w:fldCharType="separate"/>
      </w:r>
      <w:r w:rsidR="004E4571">
        <w:rPr>
          <w:noProof/>
        </w:rPr>
        <w:t>[14]</w:t>
      </w:r>
      <w:r w:rsidR="004E4571">
        <w:fldChar w:fldCharType="end"/>
      </w:r>
      <w:ins w:id="654" w:author="Ingr Jiri [2]" w:date="2025-04-30T15:35:00Z" w16du:dateUtc="2025-04-30T13:35:00Z">
        <w:r w:rsidR="000730A1">
          <w:t>.</w:t>
        </w:r>
      </w:ins>
    </w:p>
    <w:p w14:paraId="5ECFDB07" w14:textId="6D37EEB6" w:rsidR="00956EBE" w:rsidRPr="002E41F3" w:rsidRDefault="00956EBE" w:rsidP="00591949">
      <w:pPr>
        <w:pStyle w:val="Nadpis3"/>
      </w:pPr>
      <w:bookmarkStart w:id="655" w:name="_Toc196943577"/>
      <w:r w:rsidRPr="002E41F3">
        <w:t>Fast</w:t>
      </w:r>
      <w:r w:rsidR="00C254A8">
        <w:t xml:space="preserve"> </w:t>
      </w:r>
      <w:r w:rsidRPr="002E41F3">
        <w:t>R</w:t>
      </w:r>
      <w:r w:rsidR="00C254A8">
        <w:t>-</w:t>
      </w:r>
      <w:r w:rsidRPr="002E41F3">
        <w:t>CNN</w:t>
      </w:r>
      <w:bookmarkEnd w:id="655"/>
    </w:p>
    <w:p w14:paraId="4B031509" w14:textId="0EB023BF" w:rsidR="002E41F3" w:rsidRDefault="002E41F3" w:rsidP="002E41F3">
      <w:r w:rsidRPr="0004226B">
        <w:t>Fast</w:t>
      </w:r>
      <w:r w:rsidR="00C254A8">
        <w:t xml:space="preserve"> </w:t>
      </w:r>
      <w:r w:rsidRPr="0004226B">
        <w:t>R</w:t>
      </w:r>
      <w:r w:rsidR="00C254A8">
        <w:t>-</w:t>
      </w:r>
      <w:r w:rsidRPr="0004226B">
        <w:t xml:space="preserve">CNN přichází s vylepšením z hlediska rychlosti i přesnosti. </w:t>
      </w:r>
      <w:r w:rsidR="00AA3A26" w:rsidRPr="0004226B">
        <w:t>Na rozdíl od předchozího, tato architektura spojuje tři části</w:t>
      </w:r>
      <w:r w:rsidR="007251FD" w:rsidRPr="0004226B">
        <w:t>:</w:t>
      </w:r>
      <w:r w:rsidR="00AA3A26" w:rsidRPr="0004226B">
        <w:t xml:space="preserve"> extrakci </w:t>
      </w:r>
      <w:r w:rsidR="001B2B9C">
        <w:t>příznaků</w:t>
      </w:r>
      <w:r w:rsidR="00AA3A26" w:rsidRPr="0004226B">
        <w:t>, klasifikaci objektu a závěrečno</w:t>
      </w:r>
      <w:r w:rsidR="00AB1F0B">
        <w:t xml:space="preserve">u úpravu </w:t>
      </w:r>
      <w:proofErr w:type="spellStart"/>
      <w:r w:rsidR="00AB1F0B">
        <w:t>bouding</w:t>
      </w:r>
      <w:proofErr w:type="spellEnd"/>
      <w:r w:rsidR="00AB1F0B">
        <w:t xml:space="preserve"> boxu do jedné</w:t>
      </w:r>
      <w:r w:rsidR="00AA3A26" w:rsidRPr="0004226B">
        <w:t>.</w:t>
      </w:r>
      <w:r w:rsidR="000C6B4B" w:rsidRPr="0004226B">
        <w:t xml:space="preserve"> Zároveň optimalizuje práci s oblastmi zájmu, kdy do </w:t>
      </w:r>
      <w:r w:rsidR="00591949" w:rsidRPr="0004226B">
        <w:t>neuronové</w:t>
      </w:r>
      <w:r w:rsidR="00591949">
        <w:t xml:space="preserve"> sítě</w:t>
      </w:r>
      <w:r w:rsidR="000C6B4B">
        <w:t xml:space="preserve"> vstupuje celý obraz</w:t>
      </w:r>
      <w:r w:rsidR="003A6D96">
        <w:t>, který je zpracován jedním průchodem přes CNN</w:t>
      </w:r>
      <w:r w:rsidR="000C6B4B">
        <w:t xml:space="preserve"> a výstupem je společná </w:t>
      </w:r>
      <w:r w:rsidR="003A6D96">
        <w:t xml:space="preserve">mapa </w:t>
      </w:r>
      <w:r w:rsidR="001B2B9C">
        <w:t>příznaků</w:t>
      </w:r>
      <w:r w:rsidR="000C6B4B">
        <w:t>.</w:t>
      </w:r>
      <w:r w:rsidR="003A6D96">
        <w:t xml:space="preserve"> Z této mapy</w:t>
      </w:r>
      <w:r w:rsidR="007251FD">
        <w:t xml:space="preserve"> se</w:t>
      </w:r>
      <w:r w:rsidR="003A6D96">
        <w:t xml:space="preserve"> vyber</w:t>
      </w:r>
      <w:r w:rsidR="007251FD">
        <w:t>ou</w:t>
      </w:r>
      <w:r w:rsidR="003A6D96">
        <w:t xml:space="preserve"> </w:t>
      </w:r>
      <w:proofErr w:type="spellStart"/>
      <w:r w:rsidR="003A6D96">
        <w:t>selective</w:t>
      </w:r>
      <w:proofErr w:type="spellEnd"/>
      <w:r w:rsidR="003A6D96">
        <w:t xml:space="preserve"> </w:t>
      </w:r>
      <w:proofErr w:type="spellStart"/>
      <w:r w:rsidR="003A6D96">
        <w:t>search</w:t>
      </w:r>
      <w:proofErr w:type="spellEnd"/>
      <w:r w:rsidR="003A6D96">
        <w:t xml:space="preserve"> metodou sledované oblasti zájmu. Na získan</w:t>
      </w:r>
      <w:r w:rsidR="00591949">
        <w:t>ých</w:t>
      </w:r>
      <w:r w:rsidR="003A6D96">
        <w:t xml:space="preserve"> </w:t>
      </w:r>
      <w:proofErr w:type="spellStart"/>
      <w:r w:rsidR="003A6D96">
        <w:t>RoI</w:t>
      </w:r>
      <w:proofErr w:type="spellEnd"/>
      <w:r w:rsidR="003A6D96">
        <w:t xml:space="preserve"> je aplikován </w:t>
      </w:r>
      <w:commentRangeStart w:id="656"/>
      <w:proofErr w:type="spellStart"/>
      <w:r w:rsidR="003A6D96">
        <w:t>pooling</w:t>
      </w:r>
      <w:commentRangeEnd w:id="656"/>
      <w:proofErr w:type="spellEnd"/>
      <w:r w:rsidR="00D571B9">
        <w:rPr>
          <w:rStyle w:val="Odkaznakoment"/>
        </w:rPr>
        <w:commentReference w:id="656"/>
      </w:r>
      <w:r w:rsidR="003A6D96">
        <w:t xml:space="preserve">, který </w:t>
      </w:r>
      <w:r w:rsidR="00206B81">
        <w:t>zajistí</w:t>
      </w:r>
      <w:r w:rsidR="003A6D96">
        <w:t xml:space="preserve"> vytvoření fixních délek vektorů </w:t>
      </w:r>
      <w:r w:rsidR="001B2B9C">
        <w:t>příznaků</w:t>
      </w:r>
      <w:r w:rsidR="003A6D96">
        <w:t xml:space="preserve">. Ty </w:t>
      </w:r>
      <w:r w:rsidR="003A6D96">
        <w:lastRenderedPageBreak/>
        <w:t xml:space="preserve">jsou poslány do plně propojené CNN, která současně klasifikuje třídu objektu a zároveň provádí přesnou lokalizaci využitím </w:t>
      </w:r>
      <w:proofErr w:type="spellStart"/>
      <w:r w:rsidR="003A6D96">
        <w:t>softmax</w:t>
      </w:r>
      <w:proofErr w:type="spellEnd"/>
      <w:r w:rsidR="003A6D96">
        <w:t xml:space="preserve"> vrstvy a lineární regrese </w:t>
      </w:r>
      <w:r w:rsidR="00636825">
        <w:fldChar w:fldCharType="begin"/>
      </w:r>
      <w:r w:rsidR="00636825">
        <w:instrText xml:space="preserve"> ADDIN EN.CITE &lt;EndNote&gt;&lt;Cite&gt;&lt;Author&gt;Ravpreet&lt;/Author&gt;&lt;Year&gt;2023&lt;/Year&gt;&lt;RecNum&gt;1&lt;/RecNum&gt;&lt;DisplayText&gt;[2]&lt;/DisplayText&gt;&lt;record&gt;&lt;rec-number&gt;1&lt;/rec-number&gt;&lt;foreign-keys&gt;&lt;key app="EN" db-id="epv0etvs2pfr99e5xxpv5027xe05stzr22vd" timestamp="1738157543"&gt;1&lt;/key&gt;&lt;/foreign-keys&gt;&lt;ref-type name="Journal Article"&gt;17&lt;/ref-type&gt;&lt;contributors&gt;&lt;authors&gt;&lt;author&gt;&lt;style face="normal" font="default" size="100%"&gt;Ravpreet&lt;/style&gt;&lt;style face="normal" font="default" charset="238" size="100%"&gt;,&lt;/style&gt;&lt;style face="normal" font="default" size="100%"&gt; Kaur&lt;/style&gt;&lt;/author&gt;&lt;author&gt;&lt;style face="normal" font="default" size="100%"&gt;Sarbjeet&lt;/style&gt;&lt;style face="normal" font="default" charset="238" size="100%"&gt;,&lt;/style&gt;&lt;style face="normal" font="default" size="100%"&gt; Singh&lt;/style&gt;&lt;/author&gt;&lt;/authors&gt;&lt;/contributors&gt;&lt;titles&gt;&lt;title&gt;A comprehensive review of object detection with deep learning&lt;/title&gt;&lt;secondary-title&gt;Digital Signal Processing&lt;/secondary-title&gt;&lt;/titles&gt;&lt;periodical&gt;&lt;full-title&gt;Digital Signal Processing&lt;/full-title&gt;&lt;/periodical&gt;&lt;volume&gt;132&lt;/volume&gt;&lt;dates&gt;&lt;year&gt;2023&lt;/year&gt;&lt;/dates&gt;&lt;isbn&gt;1051-2004&lt;/isbn&gt;&lt;urls&gt;&lt;/urls&gt;&lt;custom7&gt;103812&lt;/custom7&gt;&lt;/record&gt;&lt;/Cite&gt;&lt;/EndNote&gt;</w:instrText>
      </w:r>
      <w:r w:rsidR="00636825">
        <w:fldChar w:fldCharType="separate"/>
      </w:r>
      <w:r w:rsidR="00636825">
        <w:rPr>
          <w:noProof/>
        </w:rPr>
        <w:t>[2]</w:t>
      </w:r>
      <w:r w:rsidR="00636825">
        <w:fldChar w:fldCharType="end"/>
      </w:r>
      <w:r w:rsidR="003A6D96">
        <w:t>.</w:t>
      </w:r>
    </w:p>
    <w:p w14:paraId="579D0FC0" w14:textId="474AD306" w:rsidR="003A6D96" w:rsidRPr="002E41F3" w:rsidRDefault="003A6D96" w:rsidP="002E41F3">
      <w:r>
        <w:t>Ačkoliv se jedná o výrazný pokrok oproti architektuře R</w:t>
      </w:r>
      <w:r w:rsidR="00C254A8">
        <w:t>-</w:t>
      </w:r>
      <w:r>
        <w:t xml:space="preserve">CNN, stále se jedná o časově náročný proces zejména kvůli využití konvenčních metod pro vyhledávání oblastí zájmu, jako je algoritmus </w:t>
      </w:r>
      <w:proofErr w:type="spellStart"/>
      <w:r>
        <w:t>selective</w:t>
      </w:r>
      <w:proofErr w:type="spellEnd"/>
      <w:r>
        <w:t xml:space="preserve"> </w:t>
      </w:r>
      <w:proofErr w:type="spellStart"/>
      <w:r>
        <w:t>search</w:t>
      </w:r>
      <w:proofErr w:type="spellEnd"/>
      <w:r>
        <w:t xml:space="preserve"> </w:t>
      </w:r>
      <w:r w:rsidR="00370278">
        <w:fldChar w:fldCharType="begin"/>
      </w:r>
      <w:r w:rsidR="00370278">
        <w:instrText xml:space="preserve"> ADDIN EN.CITE &lt;EndNote&gt;&lt;Cite&gt;&lt;Author&gt;Ravpreet&lt;/Author&gt;&lt;Year&gt;2023&lt;/Year&gt;&lt;RecNum&gt;1&lt;/RecNum&gt;&lt;DisplayText&gt;[2]&lt;/DisplayText&gt;&lt;record&gt;&lt;rec-number&gt;1&lt;/rec-number&gt;&lt;foreign-keys&gt;&lt;key app="EN" db-id="epv0etvs2pfr99e5xxpv5027xe05stzr22vd" timestamp="1738157543"&gt;1&lt;/key&gt;&lt;/foreign-keys&gt;&lt;ref-type name="Journal Article"&gt;17&lt;/ref-type&gt;&lt;contributors&gt;&lt;authors&gt;&lt;author&gt;&lt;style face="normal" font="default" size="100%"&gt;Ravpreet&lt;/style&gt;&lt;style face="normal" font="default" charset="238" size="100%"&gt;,&lt;/style&gt;&lt;style face="normal" font="default" size="100%"&gt; Kaur&lt;/style&gt;&lt;/author&gt;&lt;author&gt;&lt;style face="normal" font="default" size="100%"&gt;Sarbjeet&lt;/style&gt;&lt;style face="normal" font="default" charset="238" size="100%"&gt;,&lt;/style&gt;&lt;style face="normal" font="default" size="100%"&gt; Singh&lt;/style&gt;&lt;/author&gt;&lt;/authors&gt;&lt;/contributors&gt;&lt;titles&gt;&lt;title&gt;A comprehensive review of object detection with deep learning&lt;/title&gt;&lt;secondary-title&gt;Digital Signal Processing&lt;/secondary-title&gt;&lt;/titles&gt;&lt;periodical&gt;&lt;full-title&gt;Digital Signal Processing&lt;/full-title&gt;&lt;/periodical&gt;&lt;volume&gt;132&lt;/volume&gt;&lt;dates&gt;&lt;year&gt;2023&lt;/year&gt;&lt;/dates&gt;&lt;isbn&gt;1051-2004&lt;/isbn&gt;&lt;urls&gt;&lt;/urls&gt;&lt;custom7&gt;103812&lt;/custom7&gt;&lt;/record&gt;&lt;/Cite&gt;&lt;/EndNote&gt;</w:instrText>
      </w:r>
      <w:r w:rsidR="00370278">
        <w:fldChar w:fldCharType="separate"/>
      </w:r>
      <w:r w:rsidR="00370278">
        <w:rPr>
          <w:noProof/>
        </w:rPr>
        <w:t>[2]</w:t>
      </w:r>
      <w:r w:rsidR="00370278">
        <w:fldChar w:fldCharType="end"/>
      </w:r>
      <w:r>
        <w:t xml:space="preserve">. </w:t>
      </w:r>
    </w:p>
    <w:p w14:paraId="7E387E19" w14:textId="31AFB807" w:rsidR="00956EBE" w:rsidRDefault="00956EBE" w:rsidP="00591949">
      <w:pPr>
        <w:pStyle w:val="Nadpis3"/>
      </w:pPr>
      <w:bookmarkStart w:id="657" w:name="_Toc196943578"/>
      <w:proofErr w:type="spellStart"/>
      <w:r w:rsidRPr="002E41F3">
        <w:t>Faster</w:t>
      </w:r>
      <w:proofErr w:type="spellEnd"/>
      <w:r w:rsidR="00C254A8">
        <w:t xml:space="preserve"> </w:t>
      </w:r>
      <w:r w:rsidRPr="002E41F3">
        <w:t>R</w:t>
      </w:r>
      <w:r w:rsidR="00C254A8">
        <w:t>-</w:t>
      </w:r>
      <w:r w:rsidRPr="002E41F3">
        <w:t>CNN</w:t>
      </w:r>
      <w:bookmarkEnd w:id="657"/>
    </w:p>
    <w:p w14:paraId="61FE44C9" w14:textId="4166620B" w:rsidR="00DD05EB" w:rsidRPr="00DD05EB" w:rsidRDefault="00DD05EB" w:rsidP="00DD05EB">
      <w:r>
        <w:t xml:space="preserve">Architektura </w:t>
      </w:r>
      <w:proofErr w:type="spellStart"/>
      <w:r>
        <w:t>Faster</w:t>
      </w:r>
      <w:proofErr w:type="spellEnd"/>
      <w:r w:rsidR="00C254A8">
        <w:t xml:space="preserve"> </w:t>
      </w:r>
      <w:r>
        <w:t>R</w:t>
      </w:r>
      <w:r w:rsidR="00C254A8">
        <w:t>-</w:t>
      </w:r>
      <w:r>
        <w:t>CNN navazuje a vylepšuje předchozí Fast</w:t>
      </w:r>
      <w:r w:rsidR="00C254A8">
        <w:t xml:space="preserve"> </w:t>
      </w:r>
      <w:r>
        <w:t>R</w:t>
      </w:r>
      <w:r w:rsidR="00C254A8">
        <w:t>-</w:t>
      </w:r>
      <w:r>
        <w:t xml:space="preserve">CNN. Nahrazuje tradiční </w:t>
      </w:r>
      <w:r w:rsidR="005F2A68">
        <w:t xml:space="preserve">časově náročné </w:t>
      </w:r>
      <w:r>
        <w:t xml:space="preserve">přístupy pro vyhledávání oblastí zájmu jako </w:t>
      </w:r>
      <w:proofErr w:type="spellStart"/>
      <w:r w:rsidR="000544A0">
        <w:t>s</w:t>
      </w:r>
      <w:r>
        <w:t>elective</w:t>
      </w:r>
      <w:proofErr w:type="spellEnd"/>
      <w:r>
        <w:t xml:space="preserve"> </w:t>
      </w:r>
      <w:proofErr w:type="spellStart"/>
      <w:r w:rsidR="000544A0">
        <w:t>s</w:t>
      </w:r>
      <w:r>
        <w:t>earch</w:t>
      </w:r>
      <w:proofErr w:type="spellEnd"/>
      <w:r>
        <w:t xml:space="preserve"> nebo MCG (</w:t>
      </w:r>
      <w:proofErr w:type="spellStart"/>
      <w:r>
        <w:t>M</w:t>
      </w:r>
      <w:r w:rsidRPr="00DD05EB">
        <w:t>ultiscale</w:t>
      </w:r>
      <w:proofErr w:type="spellEnd"/>
      <w:r w:rsidRPr="00DD05EB">
        <w:t xml:space="preserve"> </w:t>
      </w:r>
      <w:proofErr w:type="spellStart"/>
      <w:r w:rsidR="000544A0">
        <w:t>c</w:t>
      </w:r>
      <w:r w:rsidRPr="00DD05EB">
        <w:t>ombinatorial</w:t>
      </w:r>
      <w:proofErr w:type="spellEnd"/>
      <w:r w:rsidRPr="00DD05EB">
        <w:t xml:space="preserve"> </w:t>
      </w:r>
      <w:proofErr w:type="spellStart"/>
      <w:r w:rsidR="000544A0">
        <w:t>g</w:t>
      </w:r>
      <w:r w:rsidRPr="00DD05EB">
        <w:t>rouping</w:t>
      </w:r>
      <w:proofErr w:type="spellEnd"/>
      <w:r>
        <w:t>) pomocí CNN zvan</w:t>
      </w:r>
      <w:r w:rsidR="00D126B4">
        <w:t>é</w:t>
      </w:r>
      <w:r>
        <w:t xml:space="preserve"> </w:t>
      </w:r>
      <w:proofErr w:type="spellStart"/>
      <w:r>
        <w:t>Regional</w:t>
      </w:r>
      <w:proofErr w:type="spellEnd"/>
      <w:r>
        <w:t xml:space="preserve"> </w:t>
      </w:r>
      <w:proofErr w:type="spellStart"/>
      <w:r>
        <w:t>Proposal</w:t>
      </w:r>
      <w:proofErr w:type="spellEnd"/>
      <w:r>
        <w:t xml:space="preserve"> Network (RPN)</w:t>
      </w:r>
      <w:r w:rsidR="005F2A68">
        <w:t xml:space="preserve">, která je schopna se v průběhu tréninku učit </w:t>
      </w:r>
      <w:r w:rsidR="007363A8">
        <w:fldChar w:fldCharType="begin"/>
      </w:r>
      <w:r w:rsidR="007363A8">
        <w:instrText xml:space="preserve"> ADDIN EN.CITE &lt;EndNote&gt;&lt;Cite&gt;&lt;Author&gt;Ravpreet&lt;/Author&gt;&lt;Year&gt;2023&lt;/Year&gt;&lt;RecNum&gt;1&lt;/RecNum&gt;&lt;DisplayText&gt;[2]&lt;/DisplayText&gt;&lt;record&gt;&lt;rec-number&gt;1&lt;/rec-number&gt;&lt;foreign-keys&gt;&lt;key app="EN" db-id="epv0etvs2pfr99e5xxpv5027xe05stzr22vd" timestamp="1738157543"&gt;1&lt;/key&gt;&lt;/foreign-keys&gt;&lt;ref-type name="Journal Article"&gt;17&lt;/ref-type&gt;&lt;contributors&gt;&lt;authors&gt;&lt;author&gt;&lt;style face="normal" font="default" size="100%"&gt;Ravpreet&lt;/style&gt;&lt;style face="normal" font="default" charset="238" size="100%"&gt;,&lt;/style&gt;&lt;style face="normal" font="default" size="100%"&gt; Kaur&lt;/style&gt;&lt;/author&gt;&lt;author&gt;&lt;style face="normal" font="default" size="100%"&gt;Sarbjeet&lt;/style&gt;&lt;style face="normal" font="default" charset="238" size="100%"&gt;,&lt;/style&gt;&lt;style face="normal" font="default" size="100%"&gt; Singh&lt;/style&gt;&lt;/author&gt;&lt;/authors&gt;&lt;/contributors&gt;&lt;titles&gt;&lt;title&gt;A comprehensive review of object detection with deep learning&lt;/title&gt;&lt;secondary-title&gt;Digital Signal Processing&lt;/secondary-title&gt;&lt;/titles&gt;&lt;periodical&gt;&lt;full-title&gt;Digital Signal Processing&lt;/full-title&gt;&lt;/periodical&gt;&lt;volume&gt;132&lt;/volume&gt;&lt;dates&gt;&lt;year&gt;2023&lt;/year&gt;&lt;/dates&gt;&lt;isbn&gt;1051-2004&lt;/isbn&gt;&lt;urls&gt;&lt;/urls&gt;&lt;custom7&gt;103812&lt;/custom7&gt;&lt;/record&gt;&lt;/Cite&gt;&lt;/EndNote&gt;</w:instrText>
      </w:r>
      <w:r w:rsidR="007363A8">
        <w:fldChar w:fldCharType="separate"/>
      </w:r>
      <w:r w:rsidR="007363A8">
        <w:rPr>
          <w:noProof/>
        </w:rPr>
        <w:t>[2]</w:t>
      </w:r>
      <w:r w:rsidR="007363A8">
        <w:fldChar w:fldCharType="end"/>
      </w:r>
      <w:r>
        <w:t>.</w:t>
      </w:r>
      <w:r w:rsidR="005F2A68">
        <w:t xml:space="preserve"> Zavedení RPN zrychluje dobu zpracování obrazu z několika sekund na </w:t>
      </w:r>
      <w:r w:rsidR="005F2A68" w:rsidRPr="00D571B9">
        <w:t>milisekundy</w:t>
      </w:r>
      <w:r w:rsidR="00025371">
        <w:t xml:space="preserve"> </w:t>
      </w:r>
      <w:r w:rsidR="00025371">
        <w:fldChar w:fldCharType="begin"/>
      </w:r>
      <w:r w:rsidR="004E4571">
        <w:instrText xml:space="preserve"> ADDIN EN.CITE &lt;EndNote&gt;&lt;Cite&gt;&lt;Author&gt;Ahmed&lt;/Author&gt;&lt;Year&gt;2023&lt;/Year&gt;&lt;RecNum&gt;11&lt;/RecNum&gt;&lt;DisplayText&gt;[15]&lt;/DisplayText&gt;&lt;record&gt;&lt;rec-number&gt;11&lt;/rec-number&gt;&lt;foreign-keys&gt;&lt;key app="EN" db-id="epv0etvs2pfr99e5xxpv5027xe05stzr22vd" timestamp="1738181447"&gt;11&lt;/key&gt;&lt;/foreign-keys&gt;&lt;ref-type name="Journal Article"&gt;17&lt;/ref-type&gt;&lt;contributors&gt;&lt;authors&gt;&lt;author&gt;Ahmed, Khandakar&lt;/author&gt;&lt;author&gt;Ghareh Mohammadi, Farid&lt;/author&gt;&lt;author&gt;Matus, Manuel&lt;/author&gt;&lt;author&gt;Shenavarmasouleh, Farzan&lt;/author&gt;&lt;author&gt;Pereira, Luiz&lt;/author&gt;&lt;author&gt;Ioannis, Zisis&lt;/author&gt;&lt;author&gt;Amini, M. Hadi&lt;/author&gt;&lt;/authors&gt;&lt;/contributors&gt;&lt;titles&gt;&lt;title&gt;Towards Real-time House Detection in Aerial Imagery Using Faster Region-based Convolutional Neural Network&lt;/title&gt;&lt;secondary-title&gt;IPSI Transactions on Internet Research&lt;/secondary-title&gt;&lt;/titles&gt;&lt;periodical&gt;&lt;full-title&gt;IPSI Transactions on Internet Research&lt;/full-title&gt;&lt;/periodical&gt;&lt;pages&gt;46-54&lt;/pages&gt;&lt;volume&gt;&lt;style face="normal" font="default" charset="238" size="100%"&gt;19&lt;/style&gt;&lt;/volume&gt;&lt;number&gt;&lt;style face="normal" font="default" charset="238" size="100%"&gt;2&lt;/style&gt;&lt;/number&gt;&lt;dates&gt;&lt;year&gt;&lt;style face="normal" font="default" charset="238" size="100%"&gt;2023&lt;/style&gt;&lt;/year&gt;&lt;/dates&gt;&lt;urls&gt;&lt;/urls&gt;&lt;electronic-resource-num&gt;10.58245/ipsi.tir.2302.06&lt;/electronic-resource-num&gt;&lt;/record&gt;&lt;/Cite&gt;&lt;/EndNote&gt;</w:instrText>
      </w:r>
      <w:r w:rsidR="00025371">
        <w:fldChar w:fldCharType="separate"/>
      </w:r>
      <w:r w:rsidR="004E4571">
        <w:rPr>
          <w:noProof/>
        </w:rPr>
        <w:t>[15]</w:t>
      </w:r>
      <w:r w:rsidR="00025371">
        <w:fldChar w:fldCharType="end"/>
      </w:r>
      <w:r w:rsidR="005F2A68">
        <w:t xml:space="preserve">. </w:t>
      </w:r>
      <w:commentRangeStart w:id="658"/>
      <w:del w:id="659" w:author="Ingr Jiri [2]" w:date="2025-04-29T13:55:00Z" w16du:dateUtc="2025-04-29T11:55:00Z">
        <w:r w:rsidR="005F2A68" w:rsidDel="004B0CC7">
          <w:delText>Díky propojení vrstev RPN</w:delText>
        </w:r>
      </w:del>
      <w:ins w:id="660" w:author="Ingr Jiri [2]" w:date="2025-04-29T13:55:00Z" w16du:dateUtc="2025-04-29T11:55:00Z">
        <w:r w:rsidR="004B0CC7">
          <w:t xml:space="preserve">Integrací </w:t>
        </w:r>
      </w:ins>
      <w:ins w:id="661" w:author="Ingr Jiri [2]" w:date="2025-04-29T13:56:00Z" w16du:dateUtc="2025-04-29T11:56:00Z">
        <w:r w:rsidR="004B0CC7">
          <w:t>RPN do detekční sítě architektury</w:t>
        </w:r>
      </w:ins>
      <w:del w:id="662" w:author="Ingr Jiri [2]" w:date="2025-04-29T13:56:00Z" w16du:dateUtc="2025-04-29T11:56:00Z">
        <w:r w:rsidR="005F2A68" w:rsidDel="004B0CC7">
          <w:delText xml:space="preserve"> s neuronovou sítí detekční </w:delText>
        </w:r>
        <w:r w:rsidR="00316DCE" w:rsidDel="004B0CC7">
          <w:delText>sekce se zásadně zvyšuje</w:delText>
        </w:r>
      </w:del>
      <w:ins w:id="663" w:author="Ingr Jiri [2]" w:date="2025-04-29T13:56:00Z" w16du:dateUtc="2025-04-29T11:56:00Z">
        <w:r w:rsidR="004B0CC7">
          <w:t xml:space="preserve"> došlo</w:t>
        </w:r>
      </w:ins>
      <w:ins w:id="664" w:author="Ingr Jiri [2]" w:date="2025-04-29T13:58:00Z" w16du:dateUtc="2025-04-29T11:58:00Z">
        <w:r w:rsidR="004B0CC7">
          <w:t xml:space="preserve"> také</w:t>
        </w:r>
      </w:ins>
      <w:ins w:id="665" w:author="Ingr Jiri [2]" w:date="2025-04-29T13:56:00Z" w16du:dateUtc="2025-04-29T11:56:00Z">
        <w:r w:rsidR="004B0CC7">
          <w:t xml:space="preserve"> </w:t>
        </w:r>
      </w:ins>
      <w:ins w:id="666" w:author="Ingr Jiri [2]" w:date="2025-04-29T13:58:00Z" w16du:dateUtc="2025-04-29T11:58:00Z">
        <w:r w:rsidR="004B0CC7">
          <w:t>k</w:t>
        </w:r>
      </w:ins>
      <w:ins w:id="667" w:author="Ingr Jiri [2]" w:date="2025-04-29T13:57:00Z" w16du:dateUtc="2025-04-29T11:57:00Z">
        <w:r w:rsidR="004B0CC7">
          <w:t> </w:t>
        </w:r>
      </w:ins>
      <w:ins w:id="668" w:author="Ingr Jiri [2]" w:date="2025-04-29T13:56:00Z" w16du:dateUtc="2025-04-29T11:56:00Z">
        <w:r w:rsidR="004B0CC7">
          <w:t>výra</w:t>
        </w:r>
      </w:ins>
      <w:ins w:id="669" w:author="Ingr Jiri [2]" w:date="2025-04-29T13:57:00Z" w16du:dateUtc="2025-04-29T11:57:00Z">
        <w:r w:rsidR="004B0CC7">
          <w:t>znému zlepšení</w:t>
        </w:r>
      </w:ins>
      <w:r w:rsidR="00316DCE">
        <w:t xml:space="preserve"> </w:t>
      </w:r>
      <w:ins w:id="670" w:author="Ingr Jiri [2]" w:date="2025-04-29T13:58:00Z" w16du:dateUtc="2025-04-29T11:58:00Z">
        <w:r w:rsidR="004B0CC7">
          <w:t xml:space="preserve">i </w:t>
        </w:r>
      </w:ins>
      <w:ins w:id="671" w:author="Ingr Jiri [2]" w:date="2025-04-29T13:57:00Z" w16du:dateUtc="2025-04-29T11:57:00Z">
        <w:r w:rsidR="004B0CC7">
          <w:t>v</w:t>
        </w:r>
      </w:ins>
      <w:del w:id="672" w:author="Ingr Jiri [2]" w:date="2025-04-29T13:57:00Z" w16du:dateUtc="2025-04-29T11:57:00Z">
        <w:r w:rsidR="00316DCE" w:rsidDel="004B0CC7">
          <w:delText>i</w:delText>
        </w:r>
      </w:del>
      <w:r w:rsidR="00316DCE">
        <w:t xml:space="preserve"> přesnost</w:t>
      </w:r>
      <w:ins w:id="673" w:author="Ingr Jiri [2]" w:date="2025-04-29T13:57:00Z" w16du:dateUtc="2025-04-29T11:57:00Z">
        <w:r w:rsidR="004B0CC7">
          <w:t>i</w:t>
        </w:r>
      </w:ins>
      <w:r w:rsidR="00316DCE">
        <w:t xml:space="preserve"> detekce </w:t>
      </w:r>
      <w:ins w:id="674" w:author="Ingr Jiri [2]" w:date="2025-04-29T13:58:00Z" w16du:dateUtc="2025-04-29T11:58:00Z">
        <w:r w:rsidR="004B0CC7">
          <w:t>objektů</w:t>
        </w:r>
      </w:ins>
      <w:del w:id="675" w:author="Ingr Jiri [2]" w:date="2025-04-29T13:58:00Z" w16du:dateUtc="2025-04-29T11:58:00Z">
        <w:r w:rsidR="00316DCE" w:rsidDel="004B0CC7">
          <w:delText xml:space="preserve">a </w:delText>
        </w:r>
        <w:r w:rsidR="00D571B9" w:rsidDel="004B0CC7">
          <w:delText>rychlost</w:delText>
        </w:r>
        <w:r w:rsidR="00316DCE" w:rsidDel="004B0CC7">
          <w:delText xml:space="preserve"> algoritmu</w:delText>
        </w:r>
      </w:del>
      <w:r w:rsidR="00316DCE">
        <w:t>.</w:t>
      </w:r>
      <w:commentRangeEnd w:id="658"/>
      <w:r w:rsidR="00F7231F">
        <w:rPr>
          <w:rStyle w:val="Odkaznakoment"/>
        </w:rPr>
        <w:commentReference w:id="658"/>
      </w:r>
    </w:p>
    <w:p w14:paraId="2D950144" w14:textId="684671DE" w:rsidR="00916097" w:rsidRDefault="00916097" w:rsidP="00591949">
      <w:pPr>
        <w:pStyle w:val="Nadpis2"/>
      </w:pPr>
      <w:bookmarkStart w:id="676" w:name="_Toc196943579"/>
      <w:proofErr w:type="spellStart"/>
      <w:r w:rsidRPr="002E41F3">
        <w:t>One-stage</w:t>
      </w:r>
      <w:proofErr w:type="spellEnd"/>
      <w:r w:rsidRPr="002E41F3">
        <w:t xml:space="preserve"> detektory</w:t>
      </w:r>
      <w:bookmarkEnd w:id="676"/>
    </w:p>
    <w:p w14:paraId="687E45B8" w14:textId="6AA57382" w:rsidR="00463DFF" w:rsidRPr="00463DFF" w:rsidRDefault="00546342" w:rsidP="00463DFF">
      <w:proofErr w:type="spellStart"/>
      <w:r>
        <w:t>One-stage</w:t>
      </w:r>
      <w:proofErr w:type="spellEnd"/>
      <w:r>
        <w:t xml:space="preserve"> frameworky pro detekci objektu </w:t>
      </w:r>
      <w:r w:rsidR="00423681">
        <w:t>provádí</w:t>
      </w:r>
      <w:r>
        <w:t xml:space="preserve"> </w:t>
      </w:r>
      <w:r w:rsidR="00423681">
        <w:t xml:space="preserve">lokalizaci a identifikaci objektu zároveň, </w:t>
      </w:r>
      <w:r>
        <w:t>použití hluboké konvoluční neuronové sítě. Pomocí tohoto přístupu lze dosahovat zpracování obrazu za mnohem kratší dobu, jelikož dochází pouze k jednomu průchodu vstup</w:t>
      </w:r>
      <w:r w:rsidR="0018021C">
        <w:t>u</w:t>
      </w:r>
      <w:r>
        <w:t xml:space="preserve"> neuronovou sítí, při kterém jsou lokalizovány všechny </w:t>
      </w:r>
      <w:proofErr w:type="spellStart"/>
      <w:r>
        <w:t>bounding</w:t>
      </w:r>
      <w:proofErr w:type="spellEnd"/>
      <w:r>
        <w:t xml:space="preserve"> boxy zároveň. Součástí stejného průchodu algoritmem CNN je také přiřazení hodnoty pravděpodobnosti příslušnost</w:t>
      </w:r>
      <w:r w:rsidR="000544A0">
        <w:t>i</w:t>
      </w:r>
      <w:r>
        <w:t xml:space="preserve"> </w:t>
      </w:r>
      <w:r w:rsidR="000544A0">
        <w:t xml:space="preserve">boxu </w:t>
      </w:r>
      <w:r>
        <w:t>k určit</w:t>
      </w:r>
      <w:r w:rsidR="000544A0">
        <w:t>é</w:t>
      </w:r>
      <w:r>
        <w:t xml:space="preserve"> třídě. Do této skupiny se řadí např. architektury </w:t>
      </w:r>
      <w:commentRangeStart w:id="677"/>
      <w:proofErr w:type="spellStart"/>
      <w:r>
        <w:t>DetectorNet</w:t>
      </w:r>
      <w:proofErr w:type="spellEnd"/>
      <w:r>
        <w:t xml:space="preserve">, </w:t>
      </w:r>
      <w:proofErr w:type="spellStart"/>
      <w:r>
        <w:t>OverFeat</w:t>
      </w:r>
      <w:proofErr w:type="spellEnd"/>
      <w:r>
        <w:t>, SSD nebo</w:t>
      </w:r>
      <w:r w:rsidR="002E553D">
        <w:t xml:space="preserve"> </w:t>
      </w:r>
      <w:proofErr w:type="spellStart"/>
      <w:r w:rsidR="002E553D">
        <w:t>You</w:t>
      </w:r>
      <w:proofErr w:type="spellEnd"/>
      <w:r w:rsidR="002E553D">
        <w:t xml:space="preserve"> </w:t>
      </w:r>
      <w:proofErr w:type="spellStart"/>
      <w:r w:rsidR="002E553D">
        <w:t>Only</w:t>
      </w:r>
      <w:proofErr w:type="spellEnd"/>
      <w:r w:rsidR="002E553D">
        <w:t xml:space="preserve"> </w:t>
      </w:r>
      <w:proofErr w:type="spellStart"/>
      <w:r w:rsidR="002E553D">
        <w:t>Look</w:t>
      </w:r>
      <w:proofErr w:type="spellEnd"/>
      <w:r w:rsidR="002E553D">
        <w:t xml:space="preserve"> </w:t>
      </w:r>
      <w:proofErr w:type="spellStart"/>
      <w:r w:rsidR="002E553D">
        <w:t>Once</w:t>
      </w:r>
      <w:proofErr w:type="spellEnd"/>
      <w:r>
        <w:t xml:space="preserve"> </w:t>
      </w:r>
      <w:r w:rsidR="002E553D">
        <w:t>(</w:t>
      </w:r>
      <w:r>
        <w:t>YOLO</w:t>
      </w:r>
      <w:r w:rsidR="002E553D">
        <w:t>)</w:t>
      </w:r>
      <w:commentRangeEnd w:id="677"/>
      <w:r w:rsidR="00AC5DAE">
        <w:rPr>
          <w:rStyle w:val="Odkaznakoment"/>
        </w:rPr>
        <w:commentReference w:id="677"/>
      </w:r>
      <w:r>
        <w:t xml:space="preserve"> </w:t>
      </w:r>
      <w:r w:rsidR="00985AF9">
        <w:fldChar w:fldCharType="begin"/>
      </w:r>
      <w:r w:rsidR="00985AF9">
        <w:instrText xml:space="preserve"> ADDIN EN.CITE &lt;EndNote&gt;&lt;Cite&gt;&lt;Author&gt;Ravpreet&lt;/Author&gt;&lt;Year&gt;2023&lt;/Year&gt;&lt;RecNum&gt;1&lt;/RecNum&gt;&lt;DisplayText&gt;[2]&lt;/DisplayText&gt;&lt;record&gt;&lt;rec-number&gt;1&lt;/rec-number&gt;&lt;foreign-keys&gt;&lt;key app="EN" db-id="epv0etvs2pfr99e5xxpv5027xe05stzr22vd" timestamp="1738157543"&gt;1&lt;/key&gt;&lt;/foreign-keys&gt;&lt;ref-type name="Journal Article"&gt;17&lt;/ref-type&gt;&lt;contributors&gt;&lt;authors&gt;&lt;author&gt;&lt;style face="normal" font="default" size="100%"&gt;Ravpreet&lt;/style&gt;&lt;style face="normal" font="default" charset="238" size="100%"&gt;,&lt;/style&gt;&lt;style face="normal" font="default" size="100%"&gt; Kaur&lt;/style&gt;&lt;/author&gt;&lt;author&gt;&lt;style face="normal" font="default" size="100%"&gt;Sarbjeet&lt;/style&gt;&lt;style face="normal" font="default" charset="238" size="100%"&gt;,&lt;/style&gt;&lt;style face="normal" font="default" size="100%"&gt; Singh&lt;/style&gt;&lt;/author&gt;&lt;/authors&gt;&lt;/contributors&gt;&lt;titles&gt;&lt;title&gt;A comprehensive review of object detection with deep learning&lt;/title&gt;&lt;secondary-title&gt;Digital Signal Processing&lt;/secondary-title&gt;&lt;/titles&gt;&lt;periodical&gt;&lt;full-title&gt;Digital Signal Processing&lt;/full-title&gt;&lt;/periodical&gt;&lt;volume&gt;132&lt;/volume&gt;&lt;dates&gt;&lt;year&gt;2023&lt;/year&gt;&lt;/dates&gt;&lt;isbn&gt;1051-2004&lt;/isbn&gt;&lt;urls&gt;&lt;/urls&gt;&lt;custom7&gt;103812&lt;/custom7&gt;&lt;/record&gt;&lt;/Cite&gt;&lt;/EndNote&gt;</w:instrText>
      </w:r>
      <w:r w:rsidR="00985AF9">
        <w:fldChar w:fldCharType="separate"/>
      </w:r>
      <w:r w:rsidR="00985AF9">
        <w:rPr>
          <w:noProof/>
        </w:rPr>
        <w:t>[2]</w:t>
      </w:r>
      <w:r w:rsidR="00985AF9">
        <w:fldChar w:fldCharType="end"/>
      </w:r>
      <w:r>
        <w:t>.</w:t>
      </w:r>
    </w:p>
    <w:p w14:paraId="480F31F8" w14:textId="24F31D07" w:rsidR="00277CFF" w:rsidRDefault="00277CFF" w:rsidP="00277CFF">
      <w:pPr>
        <w:pStyle w:val="Nadpis3"/>
        <w:rPr>
          <w:ins w:id="678" w:author="Ingr Jiri [2]" w:date="2025-04-29T13:51:00Z" w16du:dateUtc="2025-04-29T11:51:00Z"/>
        </w:rPr>
      </w:pPr>
      <w:bookmarkStart w:id="679" w:name="_Toc191894751"/>
      <w:bookmarkStart w:id="680" w:name="_Toc196943580"/>
      <w:commentRangeStart w:id="681"/>
      <w:ins w:id="682" w:author="Ingr Jiri [2]" w:date="2025-04-29T13:53:00Z" w16du:dateUtc="2025-04-29T11:53:00Z">
        <w:r w:rsidRPr="002D2D56">
          <w:t xml:space="preserve">Single Shot </w:t>
        </w:r>
        <w:proofErr w:type="spellStart"/>
        <w:r w:rsidRPr="002D2D56">
          <w:t>Multibox</w:t>
        </w:r>
        <w:proofErr w:type="spellEnd"/>
        <w:r w:rsidRPr="002D2D56">
          <w:t xml:space="preserve"> </w:t>
        </w:r>
        <w:proofErr w:type="spellStart"/>
        <w:proofErr w:type="gramStart"/>
        <w:r w:rsidRPr="002D2D56">
          <w:t>Detector</w:t>
        </w:r>
        <w:proofErr w:type="spellEnd"/>
        <w:r w:rsidRPr="002D2D56">
          <w:t xml:space="preserve"> </w:t>
        </w:r>
        <w:r>
          <w:t xml:space="preserve"> (</w:t>
        </w:r>
      </w:ins>
      <w:proofErr w:type="gramEnd"/>
      <w:ins w:id="683" w:author="Ingr Jiri [2]" w:date="2025-04-29T13:51:00Z" w16du:dateUtc="2025-04-29T11:51:00Z">
        <w:r>
          <w:t>SSD</w:t>
        </w:r>
      </w:ins>
      <w:bookmarkEnd w:id="679"/>
      <w:ins w:id="684" w:author="Ingr Jiri [2]" w:date="2025-04-29T13:53:00Z" w16du:dateUtc="2025-04-29T11:53:00Z">
        <w:r>
          <w:t>)</w:t>
        </w:r>
        <w:commentRangeEnd w:id="681"/>
        <w:r>
          <w:rPr>
            <w:rStyle w:val="Odkaznakoment"/>
            <w:rFonts w:cs="Times New Roman"/>
            <w:b w:val="0"/>
            <w:bCs w:val="0"/>
          </w:rPr>
          <w:commentReference w:id="681"/>
        </w:r>
      </w:ins>
      <w:bookmarkEnd w:id="680"/>
    </w:p>
    <w:p w14:paraId="01404431" w14:textId="1CB788FE" w:rsidR="00982CF8" w:rsidDel="00277CFF" w:rsidRDefault="00956EBE" w:rsidP="004676EA">
      <w:pPr>
        <w:pStyle w:val="Nadpis3"/>
        <w:rPr>
          <w:del w:id="685" w:author="Ingr Jiri [2]" w:date="2025-04-29T13:51:00Z" w16du:dateUtc="2025-04-29T11:51:00Z"/>
        </w:rPr>
      </w:pPr>
      <w:del w:id="686" w:author="Ingr Jiri [2]" w:date="2025-04-29T13:51:00Z" w16du:dateUtc="2025-04-29T11:51:00Z">
        <w:r w:rsidDel="00277CFF">
          <w:delText>SSD</w:delText>
        </w:r>
      </w:del>
    </w:p>
    <w:p w14:paraId="689BB71A" w14:textId="0C738032" w:rsidR="002D2D56" w:rsidRPr="002D2D56" w:rsidRDefault="002D2D56" w:rsidP="002D2D56">
      <w:r w:rsidRPr="002D2D56">
        <w:t xml:space="preserve">Single Shot </w:t>
      </w:r>
      <w:proofErr w:type="spellStart"/>
      <w:r w:rsidRPr="002D2D56">
        <w:t>Multibox</w:t>
      </w:r>
      <w:proofErr w:type="spellEnd"/>
      <w:r w:rsidRPr="002D2D56">
        <w:t xml:space="preserve"> </w:t>
      </w:r>
      <w:proofErr w:type="spellStart"/>
      <w:r w:rsidRPr="002D2D56">
        <w:t>Detector</w:t>
      </w:r>
      <w:proofErr w:type="spellEnd"/>
      <w:r w:rsidRPr="002D2D56">
        <w:t xml:space="preserve"> (SSD) umožňuje detekci </w:t>
      </w:r>
      <w:r>
        <w:t xml:space="preserve">více typů objektů zároveň. Proces lokalizace objektu je </w:t>
      </w:r>
      <w:r w:rsidR="004E79FD">
        <w:t xml:space="preserve">inspirován architekturou </w:t>
      </w:r>
      <w:proofErr w:type="spellStart"/>
      <w:r w:rsidR="004E79FD">
        <w:t>Faster</w:t>
      </w:r>
      <w:proofErr w:type="spellEnd"/>
      <w:r w:rsidR="004E79FD">
        <w:t xml:space="preserve"> </w:t>
      </w:r>
      <w:r>
        <w:t>R</w:t>
      </w:r>
      <w:r w:rsidR="004E79FD">
        <w:t>-</w:t>
      </w:r>
      <w:r>
        <w:t>CNN, ze které je převzat mechanismus kotev.</w:t>
      </w:r>
      <w:r w:rsidR="00AE6DE7">
        <w:t xml:space="preserve"> Kotvové boxy jsou předdefinované obdélníky různých </w:t>
      </w:r>
      <w:r w:rsidR="00902F12">
        <w:t>poměrů stran</w:t>
      </w:r>
      <w:r w:rsidR="00AE6DE7">
        <w:t xml:space="preserve"> a velikostí. Při lokalizaci</w:t>
      </w:r>
      <w:del w:id="687" w:author="Ingr Jiri [2]" w:date="2025-04-29T14:00:00Z" w16du:dateUtc="2025-04-29T12:00:00Z">
        <w:r w:rsidDel="00F7231F">
          <w:delText xml:space="preserve"> </w:delText>
        </w:r>
        <w:r w:rsidR="00AE6DE7" w:rsidDel="00F7231F">
          <w:delText>CNN</w:delText>
        </w:r>
      </w:del>
      <w:r w:rsidR="00AE6DE7">
        <w:t xml:space="preserve"> nemusí </w:t>
      </w:r>
      <w:ins w:id="688" w:author="Ingr Jiri [2]" w:date="2025-04-29T14:00:00Z" w16du:dateUtc="2025-04-29T12:00:00Z">
        <w:r w:rsidR="00F7231F">
          <w:t xml:space="preserve">CNN </w:t>
        </w:r>
      </w:ins>
      <w:r w:rsidR="00AE6DE7">
        <w:t xml:space="preserve">polohu objektu předpovídat od nuly, pouze vybere jeden z těchto útvarů a </w:t>
      </w:r>
      <w:r w:rsidR="00902F12">
        <w:t xml:space="preserve">poté predikuje posuny </w:t>
      </w:r>
      <w:r w:rsidR="00902F12" w:rsidRPr="00531ABF">
        <w:t xml:space="preserve">boxu k určení přesné polohy objektu </w:t>
      </w:r>
      <w:r w:rsidR="00902F12" w:rsidRPr="00531ABF">
        <w:fldChar w:fldCharType="begin"/>
      </w:r>
      <w:r w:rsidR="004E4571">
        <w:instrText xml:space="preserve"> ADDIN EN.CITE &lt;EndNote&gt;&lt;Cite&gt;&lt;Author&gt;Kaur&lt;/Author&gt;&lt;Year&gt;2024&lt;/Year&gt;&lt;RecNum&gt;23&lt;/RecNum&gt;&lt;DisplayText&gt;[16]&lt;/DisplayText&gt;&lt;record&gt;&lt;rec-number&gt;23&lt;/rec-number&gt;&lt;foreign-keys&gt;&lt;key app="EN" db-id="epv0etvs2pfr99e5xxpv5027xe05stzr22vd" timestamp="1738674248"&gt;23&lt;/key&gt;&lt;/foreign-keys&gt;&lt;ref-type name="Conference Paper"&gt;47&lt;/ref-type&gt;&lt;contributors&gt;&lt;authors&gt;&lt;author&gt;Kaur, Sumandeep&lt;/author&gt;&lt;author&gt;Kaur, Lakhwinder&lt;/author&gt;&lt;author&gt;Lal, Madan&lt;/author&gt;&lt;/authors&gt;&lt;/contributors&gt;&lt;titles&gt;&lt;title&gt;A Review: YOLO and Its Advancements&lt;/title&gt;&lt;secondary-title&gt;6th International Conference on Recent Innovations in Computing, ICRIC 2023&lt;/secondary-title&gt;&lt;/titles&gt;&lt;pages&gt; 577 - 592&lt;/pages&gt;&lt;volume&gt;1195 LNEE&lt;/volume&gt;&lt;dates&gt;&lt;year&gt;&lt;style face="normal" font="default" size="100%"&gt;202&lt;/style&gt;&lt;style face="normal" font="default" charset="238" size="100%"&gt;4&lt;/style&gt;&lt;/year&gt;&lt;/dates&gt;&lt;pub-location&gt;Jammu, Indie&lt;/pub-location&gt;&lt;publisher&gt;Lecture Notes in Electrical Engineering&lt;/publisher&gt;&lt;urls&gt;&lt;/urls&gt;&lt;/record&gt;&lt;/Cite&gt;&lt;/EndNote&gt;</w:instrText>
      </w:r>
      <w:r w:rsidR="00902F12" w:rsidRPr="00531ABF">
        <w:fldChar w:fldCharType="separate"/>
      </w:r>
      <w:r w:rsidR="004E4571">
        <w:rPr>
          <w:noProof/>
        </w:rPr>
        <w:t>[16]</w:t>
      </w:r>
      <w:r w:rsidR="00902F12" w:rsidRPr="00531ABF">
        <w:fldChar w:fldCharType="end"/>
      </w:r>
      <w:r w:rsidR="00AE6DE7">
        <w:t xml:space="preserve">. </w:t>
      </w:r>
      <w:r>
        <w:t xml:space="preserve">Díky tomu může SSD extrahovat </w:t>
      </w:r>
      <w:r w:rsidR="001975AB">
        <w:t xml:space="preserve">příznaky </w:t>
      </w:r>
      <w:r>
        <w:t>objektů různých velikostí s podobnou přesností jako</w:t>
      </w:r>
      <w:r w:rsidR="000544A0">
        <w:t xml:space="preserve"> </w:t>
      </w:r>
      <w:proofErr w:type="spellStart"/>
      <w:r w:rsidR="004E79FD">
        <w:t>Faster</w:t>
      </w:r>
      <w:proofErr w:type="spellEnd"/>
      <w:r w:rsidR="006D19F2">
        <w:t xml:space="preserve"> </w:t>
      </w:r>
      <w:r w:rsidRPr="00BD0CF2">
        <w:t>R</w:t>
      </w:r>
      <w:r w:rsidR="004E79FD">
        <w:t>-</w:t>
      </w:r>
      <w:r w:rsidRPr="00BD0CF2">
        <w:t xml:space="preserve">CNN </w:t>
      </w:r>
      <w:r w:rsidR="00985AF9" w:rsidRPr="00BD0CF2">
        <w:fldChar w:fldCharType="begin"/>
      </w:r>
      <w:r w:rsidR="00985AF9" w:rsidRPr="00BD0CF2">
        <w:instrText xml:space="preserve"> ADDIN EN.CITE &lt;EndNote&gt;&lt;Cite&gt;&lt;Author&gt;Ravpreet&lt;/Author&gt;&lt;Year&gt;2023&lt;/Year&gt;&lt;RecNum&gt;1&lt;/RecNum&gt;&lt;DisplayText&gt;[2]&lt;/DisplayText&gt;&lt;record&gt;&lt;rec-number&gt;1&lt;/rec-number&gt;&lt;foreign-keys&gt;&lt;key app="EN" db-id="epv0etvs2pfr99e5xxpv5027xe05stzr22vd" timestamp="1738157543"&gt;1&lt;/key&gt;&lt;/foreign-keys&gt;&lt;ref-type name="Journal Article"&gt;17&lt;/ref-type&gt;&lt;contributors&gt;&lt;authors&gt;&lt;author&gt;&lt;style face="normal" font="default" size="100%"&gt;Ravpreet&lt;/style&gt;&lt;style face="normal" font="default" charset="238" size="100%"&gt;,&lt;/style&gt;&lt;style face="normal" font="default" size="100%"&gt; Kaur&lt;/style&gt;&lt;/author&gt;&lt;author&gt;&lt;style face="normal" font="default" size="100%"&gt;Sarbjeet&lt;/style&gt;&lt;style face="normal" font="default" charset="238" size="100%"&gt;,&lt;/style&gt;&lt;style face="normal" font="default" size="100%"&gt; Singh&lt;/style&gt;&lt;/author&gt;&lt;/authors&gt;&lt;/contributors&gt;&lt;titles&gt;&lt;title&gt;A comprehensive review of object detection with deep learning&lt;/title&gt;&lt;secondary-title&gt;Digital Signal Processing&lt;/secondary-title&gt;&lt;/titles&gt;&lt;periodical&gt;&lt;full-title&gt;Digital Signal Processing&lt;/full-title&gt;&lt;/periodical&gt;&lt;volume&gt;132&lt;/volume&gt;&lt;dates&gt;&lt;year&gt;2023&lt;/year&gt;&lt;/dates&gt;&lt;isbn&gt;1051-2004&lt;/isbn&gt;&lt;urls&gt;&lt;/urls&gt;&lt;custom7&gt;103812&lt;/custom7&gt;&lt;/record&gt;&lt;/Cite&gt;&lt;/EndNote&gt;</w:instrText>
      </w:r>
      <w:r w:rsidR="00985AF9" w:rsidRPr="00BD0CF2">
        <w:fldChar w:fldCharType="separate"/>
      </w:r>
      <w:r w:rsidR="00985AF9" w:rsidRPr="00BD0CF2">
        <w:rPr>
          <w:noProof/>
        </w:rPr>
        <w:t>[2]</w:t>
      </w:r>
      <w:r w:rsidR="00985AF9" w:rsidRPr="00BD0CF2">
        <w:fldChar w:fldCharType="end"/>
      </w:r>
      <w:r w:rsidRPr="00BD0CF2">
        <w:t xml:space="preserve">. </w:t>
      </w:r>
      <w:r w:rsidR="006D19F2">
        <w:t>Algoritmus využívá neuronovou síť VGG-16</w:t>
      </w:r>
      <w:r w:rsidR="00BD0CF2" w:rsidRPr="00BD0CF2">
        <w:t xml:space="preserve"> </w:t>
      </w:r>
      <w:r w:rsidR="00BD0CF2" w:rsidRPr="00BD0CF2">
        <w:fldChar w:fldCharType="begin"/>
      </w:r>
      <w:r w:rsidR="004E4571">
        <w:instrText xml:space="preserve"> ADDIN EN.CITE &lt;EndNote&gt;&lt;Cite&gt;&lt;Author&gt;Aziz&lt;/Author&gt;&lt;Year&gt;2020&lt;/Year&gt;&lt;RecNum&gt;19&lt;/RecNum&gt;&lt;DisplayText&gt;[17]&lt;/DisplayText&gt;&lt;record&gt;&lt;rec-number&gt;19&lt;/rec-number&gt;&lt;foreign-keys&gt;&lt;key app="EN" db-id="epv0etvs2pfr99e5xxpv5027xe05stzr22vd" timestamp="1738660736"&gt;19&lt;/key&gt;&lt;/foreign-keys&gt;&lt;ref-type name="Journal Article"&gt;17&lt;/ref-type&gt;&lt;contributors&gt;&lt;authors&gt;&lt;author&gt;Aziz, Lubna&lt;/author&gt;&lt;author&gt;Haji Salam, Md. Sah Bin&lt;/author&gt;&lt;author&gt;Sheikh, Usman Ullah&lt;/author&gt;&lt;author&gt;Ayub, Sara&lt;/author&gt;&lt;/authors&gt;&lt;/contributors&gt;&lt;titles&gt;&lt;title&gt;Exploring Deep Learning-Based Architecture, Strategies, Applications and Current Trends in Generic Object Detection: A Comprehensive Review&lt;/title&gt;&lt;secondary-title&gt;IEEE Access&lt;/secondary-title&gt;&lt;/titles&gt;&lt;periodical&gt;&lt;full-title&gt;IEEE Access&lt;/full-title&gt;&lt;/periodical&gt;&lt;pages&gt;170461-170495&lt;/pages&gt;&lt;volume&gt;&lt;style face="normal" font="default" charset="238" size="100%"&gt;8&lt;/style&gt;&lt;/volume&gt;&lt;dates&gt;&lt;year&gt;&lt;style face="normal" font="default" charset="238" size="100%"&gt;2020&lt;/style&gt;&lt;/year&gt;&lt;/dates&gt;&lt;urls&gt;&lt;/urls&gt;&lt;electronic-resource-num&gt;10.1109/ACCESS.2020.3021508&lt;/electronic-resource-num&gt;&lt;/record&gt;&lt;/Cite&gt;&lt;/EndNote&gt;</w:instrText>
      </w:r>
      <w:r w:rsidR="00BD0CF2" w:rsidRPr="00BD0CF2">
        <w:fldChar w:fldCharType="separate"/>
      </w:r>
      <w:r w:rsidR="004E4571">
        <w:rPr>
          <w:noProof/>
        </w:rPr>
        <w:t>[17]</w:t>
      </w:r>
      <w:r w:rsidR="00BD0CF2" w:rsidRPr="00BD0CF2">
        <w:fldChar w:fldCharType="end"/>
      </w:r>
      <w:r w:rsidR="00F70247" w:rsidRPr="00BD0CF2">
        <w:t xml:space="preserve">, která lokalizuje objekty pomocí </w:t>
      </w:r>
      <w:proofErr w:type="spellStart"/>
      <w:r w:rsidR="00F70247" w:rsidRPr="00BD0CF2">
        <w:t>bounding</w:t>
      </w:r>
      <w:proofErr w:type="spellEnd"/>
      <w:r w:rsidR="00F70247" w:rsidRPr="00BD0CF2">
        <w:t xml:space="preserve"> boxů a zároveň každému boxu přiřazuje pravděpodobnosti příslušností k jednotlivým třídám objektů (nikoliv pravděpodobnost, že se jedná o jakýkoliv objekt). Je tedy třeba za třídu objektu považovat i pozadí jako negativní </w:t>
      </w:r>
      <w:r w:rsidR="000544A0" w:rsidRPr="00BD0CF2">
        <w:t>detekci</w:t>
      </w:r>
      <w:r w:rsidR="00F70247" w:rsidRPr="00BD0CF2">
        <w:t xml:space="preserve">, aby bylo možné ohraničujícímu rámečku nepřiřadit </w:t>
      </w:r>
      <w:r w:rsidR="00F70247" w:rsidRPr="00BD0CF2">
        <w:lastRenderedPageBreak/>
        <w:t>žádnou konkrétní třídu.</w:t>
      </w:r>
      <w:r w:rsidR="002F3BA4" w:rsidRPr="00BD0CF2">
        <w:t xml:space="preserve"> </w:t>
      </w:r>
      <w:r w:rsidR="00E7648D" w:rsidRPr="00BD0CF2">
        <w:t>Zavrhnutí</w:t>
      </w:r>
      <w:r w:rsidR="00E7648D">
        <w:t xml:space="preserve"> nevhodně přiřazených objektů zajišťuje metoda </w:t>
      </w:r>
      <w:r w:rsidR="004676EA">
        <w:t xml:space="preserve">non-maximum </w:t>
      </w:r>
      <w:proofErr w:type="spellStart"/>
      <w:r w:rsidR="004676EA">
        <w:t>suppression</w:t>
      </w:r>
      <w:proofErr w:type="spellEnd"/>
      <w:r w:rsidR="004676EA">
        <w:t xml:space="preserve"> (</w:t>
      </w:r>
      <w:r w:rsidR="00E7648D">
        <w:t>NMS</w:t>
      </w:r>
      <w:r w:rsidR="004676EA">
        <w:t>)</w:t>
      </w:r>
      <w:r w:rsidR="00E7648D">
        <w:t>. Zejména díky použití RPN dosahuje architektura SSD velmi vysokých detekčních rychlost</w:t>
      </w:r>
      <w:r w:rsidR="00DF4DA7">
        <w:t>í</w:t>
      </w:r>
      <w:r w:rsidR="00E7648D">
        <w:t xml:space="preserve"> při udržení vysokého standardu přesnosti detekce. Pro řadu </w:t>
      </w:r>
      <w:r w:rsidR="006D19F2">
        <w:t>úloh, v</w:t>
      </w:r>
      <w:r w:rsidR="000C3FF0">
        <w:t xml:space="preserve"> porovnání </w:t>
      </w:r>
      <w:r w:rsidR="00847662">
        <w:t xml:space="preserve">s algoritmy YOLOv3, </w:t>
      </w:r>
      <w:proofErr w:type="spellStart"/>
      <w:r w:rsidR="00847662">
        <w:t>Faster</w:t>
      </w:r>
      <w:proofErr w:type="spellEnd"/>
      <w:r w:rsidR="00847662">
        <w:t xml:space="preserve"> R-CNN a dalšími </w:t>
      </w:r>
      <w:r w:rsidR="000544A0">
        <w:t xml:space="preserve">v </w:t>
      </w:r>
      <w:r w:rsidR="000C3FF0">
        <w:t xml:space="preserve">článku </w:t>
      </w:r>
      <w:r w:rsidR="00F51B46">
        <w:fldChar w:fldCharType="begin"/>
      </w:r>
      <w:r w:rsidR="004E4571">
        <w:instrText xml:space="preserve"> ADDIN EN.CITE &lt;EndNote&gt;&lt;Cite&gt;&lt;Author&gt;Liu&lt;/Author&gt;&lt;Year&gt;2021&lt;/Year&gt;&lt;RecNum&gt;12&lt;/RecNum&gt;&lt;DisplayText&gt;[18]&lt;/DisplayText&gt;&lt;record&gt;&lt;rec-number&gt;12&lt;/rec-number&gt;&lt;foreign-keys&gt;&lt;key app="EN" db-id="epv0etvs2pfr99e5xxpv5027xe05stzr22vd" timestamp="1738183137"&gt;12&lt;/key&gt;&lt;/foreign-keys&gt;&lt;ref-type name="Journal Article"&gt;17&lt;/ref-type&gt;&lt;contributors&gt;&lt;authors&gt;&lt;author&gt;Yang Liu&lt;/author&gt;&lt;author&gt;Peng Sun&lt;/author&gt;&lt;author&gt;Nickolas Wergeles&lt;/author&gt;&lt;author&gt;Yi Shang&lt;/author&gt;&lt;/authors&gt;&lt;/contributors&gt;&lt;titles&gt;&lt;title&gt;A survey and performance evaluation of deep learning methods for small object detection&lt;/title&gt;&lt;secondary-title&gt;Expert Systems with Applications&lt;/secondary-title&gt;&lt;/titles&gt;&lt;periodical&gt;&lt;full-title&gt;Expert Systems with Applications&lt;/full-title&gt;&lt;/periodical&gt;&lt;volume&gt;&lt;style face="normal" font="default" charset="238" size="100%"&gt;172&lt;/style&gt;&lt;/volume&gt;&lt;dates&gt;&lt;year&gt;&lt;style face="normal" font="default" charset="238" size="100%"&gt;2021&lt;/style&gt;&lt;/year&gt;&lt;/dates&gt;&lt;isbn&gt;0957-4174&lt;/isbn&gt;&lt;urls&gt;&lt;/urls&gt;&lt;custom7&gt;114602&lt;/custom7&gt;&lt;electronic-resource-num&gt;//doi.org/10.1016/j.eswa.2021.114602&lt;/electronic-resource-num&gt;&lt;/record&gt;&lt;/Cite&gt;&lt;/EndNote&gt;</w:instrText>
      </w:r>
      <w:r w:rsidR="00F51B46">
        <w:fldChar w:fldCharType="separate"/>
      </w:r>
      <w:r w:rsidR="004E4571">
        <w:rPr>
          <w:noProof/>
        </w:rPr>
        <w:t>[18]</w:t>
      </w:r>
      <w:r w:rsidR="00F51B46">
        <w:fldChar w:fldCharType="end"/>
      </w:r>
      <w:r w:rsidR="000C3FF0">
        <w:t>,</w:t>
      </w:r>
      <w:r w:rsidR="00E7648D">
        <w:t xml:space="preserve"> se </w:t>
      </w:r>
      <w:r w:rsidR="00847662">
        <w:t xml:space="preserve">ale </w:t>
      </w:r>
      <w:r w:rsidR="00E7648D">
        <w:t xml:space="preserve">zdá být použití metody SSD </w:t>
      </w:r>
      <w:r w:rsidR="00847662">
        <w:t xml:space="preserve">nevyhovujícím </w:t>
      </w:r>
      <w:r w:rsidR="00E7648D">
        <w:t>řešením</w:t>
      </w:r>
      <w:r w:rsidR="00847662">
        <w:t xml:space="preserve"> z důvodu nepřesné detekce malých objektů</w:t>
      </w:r>
      <w:r w:rsidR="00BD0CF2">
        <w:t xml:space="preserve"> </w:t>
      </w:r>
      <w:r w:rsidR="00BD0CF2">
        <w:fldChar w:fldCharType="begin"/>
      </w:r>
      <w:r w:rsidR="004E4571">
        <w:instrText xml:space="preserve"> ADDIN EN.CITE &lt;EndNote&gt;&lt;Cite&gt;&lt;Author&gt;Aziz&lt;/Author&gt;&lt;Year&gt;2020&lt;/Year&gt;&lt;RecNum&gt;19&lt;/RecNum&gt;&lt;DisplayText&gt;[17]&lt;/DisplayText&gt;&lt;record&gt;&lt;rec-number&gt;19&lt;/rec-number&gt;&lt;foreign-keys&gt;&lt;key app="EN" db-id="epv0etvs2pfr99e5xxpv5027xe05stzr22vd" timestamp="1738660736"&gt;19&lt;/key&gt;&lt;/foreign-keys&gt;&lt;ref-type name="Journal Article"&gt;17&lt;/ref-type&gt;&lt;contributors&gt;&lt;authors&gt;&lt;author&gt;Aziz, Lubna&lt;/author&gt;&lt;author&gt;Haji Salam, Md. Sah Bin&lt;/author&gt;&lt;author&gt;Sheikh, Usman Ullah&lt;/author&gt;&lt;author&gt;Ayub, Sara&lt;/author&gt;&lt;/authors&gt;&lt;/contributors&gt;&lt;titles&gt;&lt;title&gt;Exploring Deep Learning-Based Architecture, Strategies, Applications and Current Trends in Generic Object Detection: A Comprehensive Review&lt;/title&gt;&lt;secondary-title&gt;IEEE Access&lt;/secondary-title&gt;&lt;/titles&gt;&lt;periodical&gt;&lt;full-title&gt;IEEE Access&lt;/full-title&gt;&lt;/periodical&gt;&lt;pages&gt;170461-170495&lt;/pages&gt;&lt;volume&gt;&lt;style face="normal" font="default" charset="238" size="100%"&gt;8&lt;/style&gt;&lt;/volume&gt;&lt;dates&gt;&lt;year&gt;&lt;style face="normal" font="default" charset="238" size="100%"&gt;2020&lt;/style&gt;&lt;/year&gt;&lt;/dates&gt;&lt;urls&gt;&lt;/urls&gt;&lt;electronic-resource-num&gt;10.1109/ACCESS.2020.3021508&lt;/electronic-resource-num&gt;&lt;/record&gt;&lt;/Cite&gt;&lt;/EndNote&gt;</w:instrText>
      </w:r>
      <w:r w:rsidR="00BD0CF2">
        <w:fldChar w:fldCharType="separate"/>
      </w:r>
      <w:r w:rsidR="004E4571">
        <w:rPr>
          <w:noProof/>
        </w:rPr>
        <w:t>[17]</w:t>
      </w:r>
      <w:r w:rsidR="00BD0CF2">
        <w:fldChar w:fldCharType="end"/>
      </w:r>
      <w:r w:rsidR="00E7648D">
        <w:t>.</w:t>
      </w:r>
    </w:p>
    <w:p w14:paraId="4946A32D" w14:textId="4840FBAF" w:rsidR="00956EBE" w:rsidRDefault="00956EBE" w:rsidP="00956EBE">
      <w:pPr>
        <w:pStyle w:val="Nadpis2"/>
      </w:pPr>
      <w:bookmarkStart w:id="689" w:name="_Toc196943581"/>
      <w:proofErr w:type="spellStart"/>
      <w:r>
        <w:t>You</w:t>
      </w:r>
      <w:proofErr w:type="spellEnd"/>
      <w:r>
        <w:t xml:space="preserve"> </w:t>
      </w:r>
      <w:proofErr w:type="spellStart"/>
      <w:r>
        <w:t>Only</w:t>
      </w:r>
      <w:proofErr w:type="spellEnd"/>
      <w:r>
        <w:t xml:space="preserve"> </w:t>
      </w:r>
      <w:proofErr w:type="spellStart"/>
      <w:r>
        <w:t>Look</w:t>
      </w:r>
      <w:proofErr w:type="spellEnd"/>
      <w:r>
        <w:t xml:space="preserve"> </w:t>
      </w:r>
      <w:proofErr w:type="spellStart"/>
      <w:r>
        <w:t>Once</w:t>
      </w:r>
      <w:proofErr w:type="spellEnd"/>
      <w:r w:rsidR="00DF4DA7">
        <w:t xml:space="preserve"> (YOLO)</w:t>
      </w:r>
      <w:bookmarkEnd w:id="689"/>
    </w:p>
    <w:p w14:paraId="07018510" w14:textId="25AF7756" w:rsidR="00C0792B" w:rsidRDefault="002A378F" w:rsidP="00DC3435">
      <w:proofErr w:type="spellStart"/>
      <w:r>
        <w:t>Y</w:t>
      </w:r>
      <w:r w:rsidR="00DC3435">
        <w:t>ou</w:t>
      </w:r>
      <w:proofErr w:type="spellEnd"/>
      <w:r w:rsidR="00DC3435">
        <w:t xml:space="preserve"> </w:t>
      </w:r>
      <w:proofErr w:type="spellStart"/>
      <w:r w:rsidR="00DC3435">
        <w:t>Only</w:t>
      </w:r>
      <w:proofErr w:type="spellEnd"/>
      <w:r w:rsidR="00DC3435">
        <w:t xml:space="preserve"> </w:t>
      </w:r>
      <w:proofErr w:type="spellStart"/>
      <w:r w:rsidR="00DC3435">
        <w:t>Look</w:t>
      </w:r>
      <w:proofErr w:type="spellEnd"/>
      <w:r w:rsidR="00DC3435">
        <w:t xml:space="preserve"> </w:t>
      </w:r>
      <w:proofErr w:type="spellStart"/>
      <w:r w:rsidR="00DC3435">
        <w:t>Once</w:t>
      </w:r>
      <w:proofErr w:type="spellEnd"/>
      <w:r w:rsidR="00DC3435">
        <w:t xml:space="preserve"> je dalším algoritmem spadajícím do kategorie </w:t>
      </w:r>
      <w:proofErr w:type="spellStart"/>
      <w:r w:rsidR="00DC3435">
        <w:t>one-stage</w:t>
      </w:r>
      <w:proofErr w:type="spellEnd"/>
      <w:r w:rsidR="00DC3435">
        <w:t xml:space="preserve"> detektorů. Základní </w:t>
      </w:r>
      <w:r w:rsidR="00C0792B">
        <w:t xml:space="preserve">myšlenka všech verzí </w:t>
      </w:r>
      <w:r>
        <w:t xml:space="preserve">YOLO </w:t>
      </w:r>
      <w:r w:rsidR="00DC3435">
        <w:t>stojí na rozdělení vstupního obrazu na mřížku, kde každá buňka zodpovídá za detekci objektů spadající</w:t>
      </w:r>
      <w:r w:rsidR="001256E6">
        <w:t>ch</w:t>
      </w:r>
      <w:r w:rsidR="00DC3435">
        <w:t xml:space="preserve"> svým středem na její území. YOLO používá konvoluční neuronovou síť k predikci všech </w:t>
      </w:r>
      <w:proofErr w:type="spellStart"/>
      <w:r w:rsidR="00DC3435">
        <w:t>bouding</w:t>
      </w:r>
      <w:proofErr w:type="spellEnd"/>
      <w:r w:rsidR="00DC3435">
        <w:t xml:space="preserve"> boxů najednou. K detekci každého objektu tedy </w:t>
      </w:r>
      <w:r w:rsidR="000544A0">
        <w:t xml:space="preserve">jsou </w:t>
      </w:r>
      <w:r w:rsidR="00DC3435">
        <w:t>využi</w:t>
      </w:r>
      <w:r w:rsidR="000544A0">
        <w:t>ty</w:t>
      </w:r>
      <w:r w:rsidR="00DC3435">
        <w:t xml:space="preserve"> všechny </w:t>
      </w:r>
      <w:r w:rsidR="001975AB">
        <w:t>příznaky</w:t>
      </w:r>
      <w:r w:rsidR="00DC3435">
        <w:t xml:space="preserve"> vstupujícího obrazu</w:t>
      </w:r>
      <w:r w:rsidR="00F51B46">
        <w:t xml:space="preserve"> </w:t>
      </w:r>
      <w:r w:rsidR="00F51B46">
        <w:fldChar w:fldCharType="begin"/>
      </w:r>
      <w:r w:rsidR="004E4571">
        <w:instrText xml:space="preserve"> ADDIN EN.CITE &lt;EndNote&gt;&lt;Cite&gt;&lt;Author&gt;Lavanya&lt;/Author&gt;&lt;Year&gt;2023&lt;/Year&gt;&lt;RecNum&gt;13&lt;/RecNum&gt;&lt;DisplayText&gt;[19]&lt;/DisplayText&gt;&lt;record&gt;&lt;rec-number&gt;13&lt;/rec-number&gt;&lt;foreign-keys&gt;&lt;key app="EN" db-id="epv0etvs2pfr99e5xxpv5027xe05stzr22vd" timestamp="1738183310"&gt;13&lt;/key&gt;&lt;/foreign-keys&gt;&lt;ref-type name="Journal Article"&gt;17&lt;/ref-type&gt;&lt;contributors&gt;&lt;authors&gt;&lt;author&gt;Lavanya, Gudala&lt;/author&gt;&lt;author&gt;Pande, Sagar&lt;/author&gt;&lt;/authors&gt;&lt;/contributors&gt;&lt;titles&gt;&lt;title&gt;Enhancing Real-time Object Detection with YOLO Algorithm&lt;/title&gt;&lt;secondary-title&gt;EAI Endorsed Transactions on Internet of Things&lt;/secondary-title&gt;&lt;/titles&gt;&lt;periodical&gt;&lt;full-title&gt;EAI Endorsed Transactions on Internet of Things&lt;/full-title&gt;&lt;/periodical&gt;&lt;volume&gt;&lt;style face="normal" font="default" charset="238" size="100%"&gt;10&lt;/style&gt;&lt;/volume&gt;&lt;dates&gt;&lt;year&gt;&lt;style face="normal" font="default" charset="238" size="100%"&gt;2023&lt;/style&gt;&lt;/year&gt;&lt;/dates&gt;&lt;urls&gt;&lt;/urls&gt;&lt;electronic-resource-num&gt;10.4108/eetiot.4541&lt;/electronic-resource-num&gt;&lt;/record&gt;&lt;/Cite&gt;&lt;/EndNote&gt;</w:instrText>
      </w:r>
      <w:r w:rsidR="00F51B46">
        <w:fldChar w:fldCharType="separate"/>
      </w:r>
      <w:r w:rsidR="004E4571">
        <w:rPr>
          <w:noProof/>
        </w:rPr>
        <w:t>[19]</w:t>
      </w:r>
      <w:r w:rsidR="00F51B46">
        <w:fldChar w:fldCharType="end"/>
      </w:r>
      <w:r w:rsidR="00DC3435">
        <w:t>.</w:t>
      </w:r>
    </w:p>
    <w:p w14:paraId="3ED443B7" w14:textId="2FC1EE2A" w:rsidR="00DC3435" w:rsidRDefault="00F7231F" w:rsidP="00DC3435">
      <w:commentRangeStart w:id="690"/>
      <w:commentRangeStart w:id="691"/>
      <w:ins w:id="692" w:author="Ingr Jiri [2]" w:date="2025-04-29T14:02:00Z" w16du:dateUtc="2025-04-29T12:02:00Z">
        <w:r>
          <w:t xml:space="preserve">Podle </w:t>
        </w:r>
        <w:r>
          <w:fldChar w:fldCharType="begin"/>
        </w:r>
        <w:r>
          <w:instrText xml:space="preserve"> ADDIN EN.CITE &lt;EndNote&gt;&lt;Cite&gt;&lt;Author&gt;Cong&lt;/Author&gt;&lt;Year&gt;2023&lt;/Year&gt;&lt;RecNum&gt;3&lt;/RecNum&gt;&lt;DisplayText&gt;[1]&lt;/DisplayText&gt;&lt;record&gt;&lt;rec-number&gt;3&lt;/rec-number&gt;&lt;foreign-keys&gt;&lt;key app="EN" db-id="epv0etvs2pfr99e5xxpv5027xe05stzr22vd" timestamp="1738167967"&gt;3&lt;/key&gt;&lt;/foreign-keys&gt;&lt;ref-type name="Journal Article"&gt;17&lt;/ref-type&gt;&lt;contributors&gt;&lt;authors&gt;&lt;author&gt;Cong, Xiaohan&lt;/author&gt;&lt;author&gt;Li, Shixin&lt;/author&gt;&lt;author&gt;Chen, Fankai&lt;/author&gt;&lt;author&gt;Liu, Chen&lt;/author&gt;&lt;author&gt;Meng, Yue&lt;/author&gt;&lt;/authors&gt;&lt;/contributors&gt;&lt;titles&gt;&lt;title&gt;A Review of YOLO Object Detection Algorithms based on Deep Learning&lt;/title&gt;&lt;secondary-title&gt;Frontiers in Computing and Intelligent Systems&lt;/secondary-title&gt;&lt;/titles&gt;&lt;periodical&gt;&lt;full-title&gt;Frontiers in Computing and Intelligent Systems&lt;/full-title&gt;&lt;/periodical&gt;&lt;pages&gt;17-20&lt;/pages&gt;&lt;volume&gt;4&lt;/volume&gt;&lt;number&gt;2&lt;/number&gt;&lt;dates&gt;&lt;year&gt;2023&lt;/year&gt;&lt;/dates&gt;&lt;urls&gt;&lt;/urls&gt;&lt;electronic-resource-num&gt;10.54097/fcis.v4i2.9730&lt;/electronic-resource-num&gt;&lt;/record&gt;&lt;/Cite&gt;&lt;/EndNote&gt;</w:instrText>
        </w:r>
        <w:r>
          <w:fldChar w:fldCharType="separate"/>
        </w:r>
        <w:r>
          <w:rPr>
            <w:noProof/>
          </w:rPr>
          <w:t>[1]</w:t>
        </w:r>
        <w:r>
          <w:fldChar w:fldCharType="end"/>
        </w:r>
        <w:r>
          <w:t xml:space="preserve"> se jedná </w:t>
        </w:r>
        <w:commentRangeEnd w:id="690"/>
        <w:r>
          <w:rPr>
            <w:rStyle w:val="Odkaznakoment"/>
          </w:rPr>
          <w:commentReference w:id="690"/>
        </w:r>
      </w:ins>
      <w:commentRangeEnd w:id="691"/>
      <w:ins w:id="693" w:author="Ingr Jiri [2]" w:date="2025-04-29T14:03:00Z" w16du:dateUtc="2025-04-29T12:03:00Z">
        <w:r>
          <w:rPr>
            <w:rStyle w:val="Odkaznakoment"/>
          </w:rPr>
          <w:commentReference w:id="691"/>
        </w:r>
      </w:ins>
      <w:ins w:id="694" w:author="Ingr Jiri [2]" w:date="2025-04-29T14:02:00Z" w16du:dateUtc="2025-04-29T12:02:00Z">
        <w:r>
          <w:t xml:space="preserve">o často </w:t>
        </w:r>
      </w:ins>
      <w:del w:id="695" w:author="Ingr Jiri [2]" w:date="2025-04-29T14:02:00Z" w16du:dateUtc="2025-04-29T12:02:00Z">
        <w:r w:rsidR="001256E6" w:rsidDel="00F7231F">
          <w:delText xml:space="preserve">Podle </w:delText>
        </w:r>
        <w:r w:rsidR="006F06D9" w:rsidDel="00F7231F">
          <w:fldChar w:fldCharType="begin"/>
        </w:r>
        <w:r w:rsidR="006F06D9" w:rsidDel="00F7231F">
          <w:delInstrText xml:space="preserve"> ADDIN EN.CITE &lt;EndNote&gt;&lt;Cite&gt;&lt;Author&gt;Cong&lt;/Author&gt;&lt;Year&gt;2023&lt;/Year&gt;&lt;RecNum&gt;3&lt;/RecNum&gt;&lt;DisplayText&gt;[1]&lt;/DisplayText&gt;&lt;record&gt;&lt;rec-number&gt;3&lt;/rec-number&gt;&lt;foreign-keys&gt;&lt;key app="EN" db-id="epv0etvs2pfr99e5xxpv5027xe05stzr22vd" timestamp="1738167967"&gt;3&lt;/key&gt;&lt;/foreign-keys&gt;&lt;ref-type name="Journal Article"&gt;17&lt;/ref-type&gt;&lt;contributors&gt;&lt;authors&gt;&lt;author&gt;Cong, Xiaohan&lt;/author&gt;&lt;author&gt;Li, Shixin&lt;/author&gt;&lt;author&gt;Chen, Fankai&lt;/author&gt;&lt;author&gt;Liu, Chen&lt;/author&gt;&lt;author&gt;Meng, Yue&lt;/author&gt;&lt;/authors&gt;&lt;/contributors&gt;&lt;titles&gt;&lt;title&gt;A Review of YOLO Object Detection Algorithms based on Deep Learning&lt;/title&gt;&lt;secondary-title&gt;Frontiers in Computing and Intelligent Systems&lt;/secondary-title&gt;&lt;/titles&gt;&lt;periodical&gt;&lt;full-title&gt;Frontiers in Computing and Intelligent Systems&lt;/full-title&gt;&lt;/periodical&gt;&lt;pages&gt;17-20&lt;/pages&gt;&lt;volume&gt;4&lt;/volume&gt;&lt;number&gt;2&lt;/number&gt;&lt;dates&gt;&lt;year&gt;2023&lt;/year&gt;&lt;/dates&gt;&lt;urls&gt;&lt;/urls&gt;&lt;electronic-resource-num&gt;10.54097/fcis.v4i2.9730&lt;/electronic-resource-num&gt;&lt;/record&gt;&lt;/Cite&gt;&lt;/EndNote&gt;</w:delInstrText>
        </w:r>
        <w:r w:rsidR="006F06D9" w:rsidDel="00F7231F">
          <w:fldChar w:fldCharType="separate"/>
        </w:r>
        <w:r w:rsidR="006F06D9" w:rsidDel="00F7231F">
          <w:rPr>
            <w:noProof/>
          </w:rPr>
          <w:delText>[1]</w:delText>
        </w:r>
        <w:r w:rsidR="006F06D9" w:rsidDel="00F7231F">
          <w:fldChar w:fldCharType="end"/>
        </w:r>
        <w:r w:rsidR="001256E6" w:rsidDel="00F7231F">
          <w:delText xml:space="preserve"> se j</w:delText>
        </w:r>
        <w:r w:rsidR="00DC3435" w:rsidDel="00F7231F">
          <w:delText xml:space="preserve">edná o </w:delText>
        </w:r>
        <w:r w:rsidR="0018021C" w:rsidDel="00F7231F">
          <w:delText>často</w:delText>
        </w:r>
        <w:r w:rsidR="00DC3435" w:rsidDel="00F7231F">
          <w:delText xml:space="preserve"> </w:delText>
        </w:r>
      </w:del>
      <w:r w:rsidR="00DC3435">
        <w:t>využívanou architekturu pro detekci objektů v obraze napříč všemi detekčními přístupy</w:t>
      </w:r>
      <w:r w:rsidR="00C0792B">
        <w:t>, jelikož disponuje řadou konkurenčních výhod</w:t>
      </w:r>
      <w:r w:rsidR="00DC3435">
        <w:t xml:space="preserve">. </w:t>
      </w:r>
      <w:r w:rsidR="00C0792B">
        <w:t xml:space="preserve">Mezi nejdůležitější patří vysoká rychlost detekce způsobená použitím </w:t>
      </w:r>
      <w:proofErr w:type="spellStart"/>
      <w:r w:rsidR="00C0792B">
        <w:t>one-stage</w:t>
      </w:r>
      <w:proofErr w:type="spellEnd"/>
      <w:r w:rsidR="00C0792B">
        <w:t xml:space="preserve"> přístupu a řadou dalších optimalizačních opatření. To umožňuje YOLO algoritmu rychle detekovat objekty a cíle v živých video přenosech s vysokým rozlišením v reálném čase, což z něj dělá nejvyužívanější detekční metodu v oblastech autonomního řízení či dohlížecích a bezpečnostních kamerových systémů.</w:t>
      </w:r>
      <w:r w:rsidR="00E24A25">
        <w:t xml:space="preserve"> Modely </w:t>
      </w:r>
      <w:del w:id="696" w:author="Ingr Jiri [2]" w:date="2025-04-29T14:25:00Z" w16du:dateUtc="2025-04-29T12:25:00Z">
        <w:r w:rsidR="00E24A25" w:rsidDel="000E0FC8">
          <w:delText>umělé inteligence</w:delText>
        </w:r>
      </w:del>
      <w:ins w:id="697" w:author="Ingr Jiri [2]" w:date="2025-04-29T14:25:00Z" w16du:dateUtc="2025-04-29T12:25:00Z">
        <w:r w:rsidR="000E0FC8">
          <w:t>AI</w:t>
        </w:r>
      </w:ins>
      <w:r w:rsidR="00E24A25">
        <w:t xml:space="preserve"> pro detekci objektu v </w:t>
      </w:r>
      <w:ins w:id="698" w:author="Ingr Jiri [2]" w:date="2025-04-29T14:06:00Z">
        <w:r w:rsidR="00A44CD8" w:rsidRPr="00A44CD8">
          <w:t>obraze pomocí YOLO architektury lze vytrénovat</w:t>
        </w:r>
      </w:ins>
      <w:del w:id="699" w:author="Ingr Jiri [2]" w:date="2025-04-29T14:06:00Z" w16du:dateUtc="2025-04-29T12:06:00Z">
        <w:r w:rsidR="00E24A25" w:rsidDel="00A44CD8">
          <w:delText>obraze</w:delText>
        </w:r>
        <w:r w:rsidR="002A378F" w:rsidDel="00A44CD8">
          <w:delText xml:space="preserve"> lze pomocí YOLO architektury na</w:delText>
        </w:r>
        <w:r w:rsidR="00E24A25" w:rsidDel="00A44CD8">
          <w:delText>trénovat</w:delText>
        </w:r>
      </w:del>
      <w:r w:rsidR="00E24A25">
        <w:t xml:space="preserve"> na velmi vysokou přesnost, přičemž rychlost procesu je zachována. Díky tomu lze algoritmu</w:t>
      </w:r>
      <w:r w:rsidR="00F86E14">
        <w:t xml:space="preserve">s aplikovat v dalších oblastech, </w:t>
      </w:r>
      <w:r w:rsidR="00E24A25">
        <w:t>jako j</w:t>
      </w:r>
      <w:r w:rsidR="00D81FB9">
        <w:t>sou</w:t>
      </w:r>
      <w:r w:rsidR="00E24A25">
        <w:t xml:space="preserve"> bezpečnostní kontrola přístupu či inteligentní brán</w:t>
      </w:r>
      <w:r w:rsidR="00D81FB9">
        <w:t>y</w:t>
      </w:r>
      <w:r w:rsidR="00E24A25">
        <w:t>, kde může být totožnost osob ověřena například pomocí rozpoznání obličeje</w:t>
      </w:r>
      <w:r w:rsidR="00D81FB9">
        <w:t xml:space="preserve"> nebo SPZ</w:t>
      </w:r>
      <w:r w:rsidR="00E24A25">
        <w:t xml:space="preserve">. </w:t>
      </w:r>
      <w:commentRangeStart w:id="700"/>
      <w:r w:rsidR="00D81FB9">
        <w:t>YOLO se také využívá k ovládání robotů jako nástroj vidění robota, který je</w:t>
      </w:r>
      <w:r w:rsidR="000D7CC0">
        <w:t xml:space="preserve"> </w:t>
      </w:r>
      <w:r w:rsidR="00D81FB9">
        <w:t xml:space="preserve">schopen se bezpečně přemísťovat </w:t>
      </w:r>
      <w:r w:rsidR="000D7CC0">
        <w:t>díky</w:t>
      </w:r>
      <w:r w:rsidR="00D81FB9">
        <w:t xml:space="preserve"> detekování blížících se překážek</w:t>
      </w:r>
      <w:r w:rsidR="001256E6">
        <w:t>.</w:t>
      </w:r>
      <w:r w:rsidR="00394437">
        <w:t xml:space="preserve"> V posledních letech je tato oblast zastoupena zejména využitím YOLO algoritmu v oblasti vývoje autonomního řízení vozidel.</w:t>
      </w:r>
      <w:commentRangeEnd w:id="700"/>
      <w:r w:rsidR="00394437">
        <w:rPr>
          <w:rStyle w:val="Odkaznakoment"/>
        </w:rPr>
        <w:commentReference w:id="700"/>
      </w:r>
    </w:p>
    <w:p w14:paraId="3F1CF7D4" w14:textId="53047CC6" w:rsidR="00B5410C" w:rsidRDefault="003F0076" w:rsidP="003F0076">
      <w:pPr>
        <w:pStyle w:val="Nadpis3"/>
      </w:pPr>
      <w:bookmarkStart w:id="701" w:name="_Toc196943582"/>
      <w:r>
        <w:t>Algoritmus YOLO</w:t>
      </w:r>
      <w:bookmarkEnd w:id="701"/>
    </w:p>
    <w:p w14:paraId="4B8BA2D1" w14:textId="24361EB2" w:rsidR="003F0076" w:rsidRDefault="003F0076" w:rsidP="003F0076">
      <w:r>
        <w:t>YOLO architektura podléhá nepřetržitému vývoji a zlepšování detekčních schopností. Aktuálně je dostupných 11 verzí algoritmu od původní varianty YOLO až po nejnovější YOLOv11. Následující obecný mechanismus algoritmu je společný pro všechny verze.</w:t>
      </w:r>
    </w:p>
    <w:p w14:paraId="15C21F10" w14:textId="2A08117A" w:rsidR="003F0076" w:rsidRDefault="003F0076" w:rsidP="00F32584">
      <w:r w:rsidRPr="00ED2AFB">
        <w:t xml:space="preserve">V prvním kroku je vstupní obraz proveden přes CNN, pomocí které jsou extrahovány jeho </w:t>
      </w:r>
      <w:r w:rsidR="001975AB">
        <w:t>příznaky</w:t>
      </w:r>
      <w:r w:rsidRPr="00ED2AFB">
        <w:t xml:space="preserve"> </w:t>
      </w:r>
      <w:r w:rsidR="00ED2AFB">
        <w:fldChar w:fldCharType="begin"/>
      </w:r>
      <w:r w:rsidR="004E4571">
        <w:instrText xml:space="preserve"> ADDIN EN.CITE &lt;EndNote&gt;&lt;Cite&gt;&lt;Author&gt;Badgujar&lt;/Author&gt;&lt;Year&gt;2024&lt;/Year&gt;&lt;RecNum&gt;20&lt;/RecNum&gt;&lt;DisplayText&gt;[20]&lt;/DisplayText&gt;&lt;record&gt;&lt;rec-number&gt;20&lt;/rec-number&gt;&lt;foreign-keys&gt;&lt;key app="EN" db-id="epv0etvs2pfr99e5xxpv5027xe05stzr22vd" timestamp="1738662563"&gt;20&lt;/key&gt;&lt;/foreign-keys&gt;&lt;ref-type name="Journal Article"&gt;17&lt;/ref-type&gt;&lt;contributors&gt;&lt;authors&gt;&lt;author&gt;Chetan M Badgujar&lt;/author&gt;&lt;author&gt;Alwin Poulose&lt;/author&gt;&lt;author&gt;Hao Gan&lt;/author&gt;&lt;/authors&gt;&lt;/contributors&gt;&lt;titles&gt;&lt;title&gt;Agricultural object detection with You Only Look Once (YOLO) Algorithm: A bibliometric and systematic literature review&lt;/title&gt;&lt;secondary-title&gt;Computers and Electronics in Agriculture&lt;/secondary-title&gt;&lt;/titles&gt;&lt;periodical&gt;&lt;full-title&gt;Computers and Electronics in Agriculture&lt;/full-title&gt;&lt;/periodical&gt;&lt;volume&gt;223&lt;/volume&gt;&lt;dates&gt;&lt;year&gt;&lt;style face="normal" font="default" charset="238" size="100%"&gt;2024&lt;/style&gt;&lt;/year&gt;&lt;/dates&gt;&lt;urls&gt;&lt;/urls&gt;&lt;custom7&gt;109090&lt;/custom7&gt;&lt;electronic-resource-num&gt;https://doi.org/10.1016/j.compag.2024.109090&lt;/electronic-resource-num&gt;&lt;/record&gt;&lt;/Cite&gt;&lt;/EndNote&gt;</w:instrText>
      </w:r>
      <w:r w:rsidR="00ED2AFB">
        <w:fldChar w:fldCharType="separate"/>
      </w:r>
      <w:r w:rsidR="004E4571">
        <w:rPr>
          <w:noProof/>
        </w:rPr>
        <w:t>[20]</w:t>
      </w:r>
      <w:r w:rsidR="00ED2AFB">
        <w:fldChar w:fldCharType="end"/>
      </w:r>
      <w:r w:rsidRPr="00ED2AFB">
        <w:t>.</w:t>
      </w:r>
      <w:r w:rsidR="00BF3D70">
        <w:t xml:space="preserve"> </w:t>
      </w:r>
      <w:r w:rsidR="00BF3D70" w:rsidRPr="00AA1405">
        <w:t>YOLO využívá v jednotlivých verzích různé CNN</w:t>
      </w:r>
      <w:r w:rsidRPr="00AA1405">
        <w:t xml:space="preserve"> </w:t>
      </w:r>
      <w:r w:rsidR="00BF3D70" w:rsidRPr="00AA1405">
        <w:t xml:space="preserve">od </w:t>
      </w:r>
      <w:proofErr w:type="spellStart"/>
      <w:r w:rsidR="00BF3D70" w:rsidRPr="00AA1405">
        <w:t>backbone</w:t>
      </w:r>
      <w:proofErr w:type="spellEnd"/>
      <w:r w:rsidR="00BE4B84">
        <w:t xml:space="preserve"> </w:t>
      </w:r>
      <w:commentRangeStart w:id="702"/>
      <w:r w:rsidR="00BE4B84">
        <w:t xml:space="preserve">(část neuronové </w:t>
      </w:r>
      <w:r w:rsidR="00BE4B84">
        <w:lastRenderedPageBreak/>
        <w:t>sítě zodpovědná za extrakci relevantních rysů z různých úrovní rozlišení vstupního obrazu)</w:t>
      </w:r>
      <w:r w:rsidR="00BF3D70" w:rsidRPr="00AA1405">
        <w:t xml:space="preserve"> </w:t>
      </w:r>
      <w:commentRangeEnd w:id="702"/>
      <w:r w:rsidR="000B693F">
        <w:rPr>
          <w:rStyle w:val="Odkaznakoment"/>
        </w:rPr>
        <w:commentReference w:id="702"/>
      </w:r>
      <w:r w:rsidR="00BF3D70" w:rsidRPr="00AA1405">
        <w:t xml:space="preserve">zvané </w:t>
      </w:r>
      <w:proofErr w:type="spellStart"/>
      <w:r w:rsidR="00BF3D70" w:rsidRPr="00AA1405">
        <w:t>Dar</w:t>
      </w:r>
      <w:r w:rsidR="0018021C" w:rsidRPr="00AA1405">
        <w:t>k</w:t>
      </w:r>
      <w:r w:rsidR="00BF3D70" w:rsidRPr="00AA1405">
        <w:t>net</w:t>
      </w:r>
      <w:proofErr w:type="spellEnd"/>
      <w:r w:rsidR="00BF3D70" w:rsidRPr="00AA1405">
        <w:t xml:space="preserve"> v prvotních verzích</w:t>
      </w:r>
      <w:r w:rsidR="00AA1405" w:rsidRPr="00AA1405">
        <w:t xml:space="preserve"> </w:t>
      </w:r>
      <w:r w:rsidR="00AA1405" w:rsidRPr="007F6B78">
        <w:fldChar w:fldCharType="begin"/>
      </w:r>
      <w:r w:rsidR="004E4571">
        <w:instrText xml:space="preserve"> ADDIN EN.CITE &lt;EndNote&gt;&lt;Cite&gt;&lt;Author&gt;Aziz&lt;/Author&gt;&lt;Year&gt;2020&lt;/Year&gt;&lt;RecNum&gt;19&lt;/RecNum&gt;&lt;DisplayText&gt;[17]&lt;/DisplayText&gt;&lt;record&gt;&lt;rec-number&gt;19&lt;/rec-number&gt;&lt;foreign-keys&gt;&lt;key app="EN" db-id="epv0etvs2pfr99e5xxpv5027xe05stzr22vd" timestamp="1738660736"&gt;19&lt;/key&gt;&lt;/foreign-keys&gt;&lt;ref-type name="Journal Article"&gt;17&lt;/ref-type&gt;&lt;contributors&gt;&lt;authors&gt;&lt;author&gt;Aziz, Lubna&lt;/author&gt;&lt;author&gt;Haji Salam, Md. Sah Bin&lt;/author&gt;&lt;author&gt;Sheikh, Usman Ullah&lt;/author&gt;&lt;author&gt;Ayub, Sara&lt;/author&gt;&lt;/authors&gt;&lt;/contributors&gt;&lt;titles&gt;&lt;title&gt;Exploring Deep Learning-Based Architecture, Strategies, Applications and Current Trends in Generic Object Detection: A Comprehensive Review&lt;/title&gt;&lt;secondary-title&gt;IEEE Access&lt;/secondary-title&gt;&lt;/titles&gt;&lt;periodical&gt;&lt;full-title&gt;IEEE Access&lt;/full-title&gt;&lt;/periodical&gt;&lt;pages&gt;170461-170495&lt;/pages&gt;&lt;volume&gt;&lt;style face="normal" font="default" charset="238" size="100%"&gt;8&lt;/style&gt;&lt;/volume&gt;&lt;dates&gt;&lt;year&gt;&lt;style face="normal" font="default" charset="238" size="100%"&gt;2020&lt;/style&gt;&lt;/year&gt;&lt;/dates&gt;&lt;urls&gt;&lt;/urls&gt;&lt;electronic-resource-num&gt;10.1109/ACCESS.2020.3021508&lt;/electronic-resource-num&gt;&lt;/record&gt;&lt;/Cite&gt;&lt;/EndNote&gt;</w:instrText>
      </w:r>
      <w:r w:rsidR="00AA1405" w:rsidRPr="007F6B78">
        <w:fldChar w:fldCharType="separate"/>
      </w:r>
      <w:r w:rsidR="004E4571">
        <w:rPr>
          <w:noProof/>
        </w:rPr>
        <w:t>[17]</w:t>
      </w:r>
      <w:r w:rsidR="00AA1405" w:rsidRPr="007F6B78">
        <w:fldChar w:fldCharType="end"/>
      </w:r>
      <w:r w:rsidR="00DC53D5">
        <w:t>, přes</w:t>
      </w:r>
      <w:r w:rsidR="00BF3D70" w:rsidRPr="007F6B78">
        <w:t xml:space="preserve"> ELAN</w:t>
      </w:r>
      <w:r w:rsidR="00BF3D70">
        <w:t xml:space="preserve"> v YOLOv7</w:t>
      </w:r>
      <w:r w:rsidR="00F52ACA">
        <w:t xml:space="preserve"> </w:t>
      </w:r>
      <w:r w:rsidR="006F06D9">
        <w:fldChar w:fldCharType="begin"/>
      </w:r>
      <w:r w:rsidR="004E4571">
        <w:instrText xml:space="preserve"> ADDIN EN.CITE &lt;EndNote&gt;&lt;Cite&gt;&lt;Author&gt;Yanyun&lt;/Author&gt;&lt;Year&gt;2023&lt;/Year&gt;&lt;RecNum&gt;14&lt;/RecNum&gt;&lt;DisplayText&gt;[21]&lt;/DisplayText&gt;&lt;record&gt;&lt;rec-number&gt;14&lt;/rec-number&gt;&lt;foreign-keys&gt;&lt;key app="EN" db-id="epv0etvs2pfr99e5xxpv5027xe05stzr22vd" timestamp="1738237480"&gt;14&lt;/key&gt;&lt;/foreign-keys&gt;&lt;ref-type name="Journal Article"&gt;17&lt;/ref-type&gt;&lt;contributors&gt;&lt;authors&gt;&lt;author&gt;Yanyun, Shen&lt;/author&gt;&lt;author&gt;&lt;style face="normal" font="default" size="100%"&gt;Liu &lt;/style&gt;&lt;style face="normal" font="default" charset="134" size="100%"&gt;</w:instrText>
      </w:r>
      <w:r w:rsidR="004E4571">
        <w:rPr>
          <w:rFonts w:ascii="Yu Gothic" w:eastAsia="Yu Gothic" w:hAnsi="Yu Gothic" w:cs="Yu Gothic" w:hint="eastAsia"/>
        </w:rPr>
        <w:instrText>刘迪</w:instrText>
      </w:r>
      <w:r w:rsidR="004E4571">
        <w:instrText>&lt;/style&gt;&lt;style face="normal" font="default" size="100%"&gt;, Di&lt;/style&gt;&lt;/author&gt;&lt;author&gt;Chen, Junyi&lt;/author&gt;&lt;author&gt;Wang, Zhipan&lt;/author&gt;&lt;author&gt;Wang, Zhe&lt;/author&gt;&lt;author&gt;Zhang, Qingling&lt;/author&gt;&lt;/authors&gt;&lt;/contributors&gt;&lt;titles&gt;&lt;title&gt;On-Board Multi-Class Geospatial Object Detection Based on Convolutional Neural Network for High Resolution Remote Sensing Images&lt;/title&gt;&lt;secondary-title&gt;Remote Sensing&lt;/secondary-title&gt;&lt;/titles&gt;&lt;periodical&gt;&lt;full-title&gt;Remote Sensing&lt;/full-title&gt;&lt;/periodical&gt;&lt;volume&gt;&lt;style face="normal" font="default" charset="238" size="100%"&gt;15&lt;/style&gt;&lt;/volume&gt;&lt;number&gt;&lt;style face="normal" font="default" charset="238" size="100%"&gt;16&lt;/style&gt;&lt;/number&gt;&lt;dates&gt;&lt;year&gt;&lt;style face="normal" font="default" charset="238" size="100%"&gt;2023&lt;/style&gt;&lt;/year&gt;&lt;/dates&gt;&lt;urls&gt;&lt;/urls&gt;&lt;custom6&gt;3963&lt;/custom6&gt;&lt;electronic-resource-num&gt;10.3390/rs15163963&lt;/electronic-resource-num&gt;&lt;/record&gt;&lt;/Cite&gt;&lt;/EndNote&gt;</w:instrText>
      </w:r>
      <w:r w:rsidR="006F06D9">
        <w:fldChar w:fldCharType="separate"/>
      </w:r>
      <w:r w:rsidR="004E4571">
        <w:rPr>
          <w:noProof/>
        </w:rPr>
        <w:t>[21]</w:t>
      </w:r>
      <w:r w:rsidR="006F06D9">
        <w:fldChar w:fldCharType="end"/>
      </w:r>
      <w:r w:rsidR="007933E2">
        <w:t xml:space="preserve"> </w:t>
      </w:r>
      <w:r w:rsidR="007933E2" w:rsidRPr="007D7567">
        <w:t>a mnoho dalších</w:t>
      </w:r>
      <w:r w:rsidR="007D7567" w:rsidRPr="007D7567">
        <w:t>.</w:t>
      </w:r>
    </w:p>
    <w:p w14:paraId="39FFD47E" w14:textId="0A2ED204" w:rsidR="00DE435B" w:rsidRDefault="000D7CC0" w:rsidP="004E5308">
      <w:r>
        <w:t>Z</w:t>
      </w:r>
      <w:r w:rsidR="00DE435B">
        <w:t xml:space="preserve">ískaná </w:t>
      </w:r>
      <w:r>
        <w:t xml:space="preserve">mapa </w:t>
      </w:r>
      <w:r w:rsidR="001975AB">
        <w:t xml:space="preserve">příznaků </w:t>
      </w:r>
      <w:r w:rsidR="00DE435B">
        <w:t>je rozdělena na mřížku. Po průchodu mapy přes plně propojenou CNN každá buňka této mřížky detekuje všechny objekty</w:t>
      </w:r>
      <w:r w:rsidR="00DC53D5">
        <w:t>,</w:t>
      </w:r>
      <w:r w:rsidR="00DE435B">
        <w:t xml:space="preserve"> jejichž středy spadají do oblasti této buňky. Výstupem každé buňky pak jsou nalezené </w:t>
      </w:r>
      <w:proofErr w:type="spellStart"/>
      <w:r w:rsidR="00DE435B">
        <w:t>bouding</w:t>
      </w:r>
      <w:proofErr w:type="spellEnd"/>
      <w:r w:rsidR="00DE435B">
        <w:t xml:space="preserve"> boxy ohraničující objekty a k nim náležící pravděpodobnosti. Každou takovou hodnotou model vyjadřuje pravděpodobnost, že se jedná o nějaký objekt a zároveň jistotu přesnosti určení polohy objektu</w:t>
      </w:r>
      <w:r w:rsidR="00ED2AFB">
        <w:t xml:space="preserve"> </w:t>
      </w:r>
      <w:r w:rsidR="00ED2AFB">
        <w:fldChar w:fldCharType="begin"/>
      </w:r>
      <w:r w:rsidR="004E4571">
        <w:instrText xml:space="preserve"> ADDIN EN.CITE &lt;EndNote&gt;&lt;Cite&gt;&lt;Author&gt;Badgujar&lt;/Author&gt;&lt;Year&gt;2024&lt;/Year&gt;&lt;RecNum&gt;20&lt;/RecNum&gt;&lt;DisplayText&gt;[20]&lt;/DisplayText&gt;&lt;record&gt;&lt;rec-number&gt;20&lt;/rec-number&gt;&lt;foreign-keys&gt;&lt;key app="EN" db-id="epv0etvs2pfr99e5xxpv5027xe05stzr22vd" timestamp="1738662563"&gt;20&lt;/key&gt;&lt;/foreign-keys&gt;&lt;ref-type name="Journal Article"&gt;17&lt;/ref-type&gt;&lt;contributors&gt;&lt;authors&gt;&lt;author&gt;Chetan M Badgujar&lt;/author&gt;&lt;author&gt;Alwin Poulose&lt;/author&gt;&lt;author&gt;Hao Gan&lt;/author&gt;&lt;/authors&gt;&lt;/contributors&gt;&lt;titles&gt;&lt;title&gt;Agricultural object detection with You Only Look Once (YOLO) Algorithm: A bibliometric and systematic literature review&lt;/title&gt;&lt;secondary-title&gt;Computers and Electronics in Agriculture&lt;/secondary-title&gt;&lt;/titles&gt;&lt;periodical&gt;&lt;full-title&gt;Computers and Electronics in Agriculture&lt;/full-title&gt;&lt;/periodical&gt;&lt;volume&gt;223&lt;/volume&gt;&lt;dates&gt;&lt;year&gt;&lt;style face="normal" font="default" charset="238" size="100%"&gt;2024&lt;/style&gt;&lt;/year&gt;&lt;/dates&gt;&lt;urls&gt;&lt;/urls&gt;&lt;custom7&gt;109090&lt;/custom7&gt;&lt;electronic-resource-num&gt;https://doi.org/10.1016/j.compag.2024.109090&lt;/electronic-resource-num&gt;&lt;/record&gt;&lt;/Cite&gt;&lt;/EndNote&gt;</w:instrText>
      </w:r>
      <w:r w:rsidR="00ED2AFB">
        <w:fldChar w:fldCharType="separate"/>
      </w:r>
      <w:r w:rsidR="004E4571">
        <w:rPr>
          <w:noProof/>
        </w:rPr>
        <w:t>[20]</w:t>
      </w:r>
      <w:r w:rsidR="00ED2AFB">
        <w:fldChar w:fldCharType="end"/>
      </w:r>
      <w:r w:rsidR="00DE435B">
        <w:t>.</w:t>
      </w:r>
    </w:p>
    <w:p w14:paraId="06F4EEBC" w14:textId="2249F181" w:rsidR="00053356" w:rsidRDefault="001B432F" w:rsidP="004E5308">
      <w:r>
        <w:t xml:space="preserve">Díky mřížkové metodě vznikne řada redundantních </w:t>
      </w:r>
      <w:proofErr w:type="spellStart"/>
      <w:r>
        <w:t>bou</w:t>
      </w:r>
      <w:r w:rsidR="004E5308">
        <w:t>n</w:t>
      </w:r>
      <w:r>
        <w:t>ding</w:t>
      </w:r>
      <w:proofErr w:type="spellEnd"/>
      <w:r>
        <w:t xml:space="preserve"> boxů způsobených mnohočetnou detekcí jednoho objektu různými buňkami či falešných detekcí objektů s nízkou pravděpodobností. Z tohoto důvodu přichází na řadu algoritmus NMS, který vyřazuje </w:t>
      </w:r>
      <w:proofErr w:type="spellStart"/>
      <w:r>
        <w:t>bounding</w:t>
      </w:r>
      <w:proofErr w:type="spellEnd"/>
      <w:r>
        <w:t xml:space="preserve"> boxy s nízkou šancí na přítomnost objektu. </w:t>
      </w:r>
      <w:commentRangeStart w:id="703"/>
      <w:r>
        <w:t xml:space="preserve">Zároveň na základě metriky </w:t>
      </w:r>
      <w:proofErr w:type="spellStart"/>
      <w:r w:rsidR="001256E6">
        <w:t>Intersection</w:t>
      </w:r>
      <w:proofErr w:type="spellEnd"/>
      <w:r w:rsidR="001256E6">
        <w:t xml:space="preserve"> </w:t>
      </w:r>
      <w:proofErr w:type="spellStart"/>
      <w:r w:rsidR="001256E6">
        <w:t>over</w:t>
      </w:r>
      <w:proofErr w:type="spellEnd"/>
      <w:r w:rsidR="001256E6">
        <w:t xml:space="preserve"> union (</w:t>
      </w:r>
      <w:proofErr w:type="spellStart"/>
      <w:r>
        <w:t>IoU</w:t>
      </w:r>
      <w:proofErr w:type="spellEnd"/>
      <w:ins w:id="704" w:author="Kateřina Rulfová" w:date="2025-04-30T23:05:00Z" w16du:dateUtc="2025-04-30T21:05:00Z">
        <w:r w:rsidR="0051395F">
          <w:t xml:space="preserve"> – viz </w:t>
        </w:r>
      </w:ins>
      <w:ins w:id="705" w:author="Kateřina Rulfová" w:date="2025-04-30T23:06:00Z" w16du:dateUtc="2025-04-30T21:06:00Z">
        <w:r w:rsidR="0051395F">
          <w:fldChar w:fldCharType="begin"/>
        </w:r>
        <w:r w:rsidR="0051395F">
          <w:instrText xml:space="preserve"> REF _Ref196946779 \r \h </w:instrText>
        </w:r>
        <w:r w:rsidR="0051395F">
          <w:fldChar w:fldCharType="separate"/>
        </w:r>
        <w:r w:rsidR="0051395F">
          <w:t>2.8.1</w:t>
        </w:r>
        <w:r w:rsidR="0051395F">
          <w:fldChar w:fldCharType="end"/>
        </w:r>
      </w:ins>
      <w:r w:rsidR="001256E6">
        <w:t>)</w:t>
      </w:r>
      <w:r>
        <w:t xml:space="preserve"> porovnává, zda se jedná o vícečetnou detekci, či rozdílné objekty</w:t>
      </w:r>
      <w:commentRangeEnd w:id="703"/>
      <w:r w:rsidR="00F652EA">
        <w:rPr>
          <w:rStyle w:val="Odkaznakoment"/>
        </w:rPr>
        <w:commentReference w:id="703"/>
      </w:r>
      <w:r>
        <w:t xml:space="preserve">. V případě mnohonásobné detekce ponechá </w:t>
      </w:r>
      <w:proofErr w:type="spellStart"/>
      <w:r>
        <w:t>bounding</w:t>
      </w:r>
      <w:proofErr w:type="spellEnd"/>
      <w:r>
        <w:t xml:space="preserve"> box s nejvyšším </w:t>
      </w:r>
      <w:proofErr w:type="spellStart"/>
      <w:r>
        <w:t>confidence</w:t>
      </w:r>
      <w:proofErr w:type="spellEnd"/>
      <w:r>
        <w:t xml:space="preserve"> </w:t>
      </w:r>
      <w:proofErr w:type="spellStart"/>
      <w:r>
        <w:t>score</w:t>
      </w:r>
      <w:proofErr w:type="spellEnd"/>
      <w:r w:rsidR="00ED2AFB">
        <w:t xml:space="preserve"> </w:t>
      </w:r>
      <w:r w:rsidR="00ED2AFB">
        <w:fldChar w:fldCharType="begin"/>
      </w:r>
      <w:r w:rsidR="004E4571">
        <w:instrText xml:space="preserve"> ADDIN EN.CITE &lt;EndNote&gt;&lt;Cite&gt;&lt;Author&gt;Badgujar&lt;/Author&gt;&lt;Year&gt;2024&lt;/Year&gt;&lt;RecNum&gt;20&lt;/RecNum&gt;&lt;DisplayText&gt;[20]&lt;/DisplayText&gt;&lt;record&gt;&lt;rec-number&gt;20&lt;/rec-number&gt;&lt;foreign-keys&gt;&lt;key app="EN" db-id="epv0etvs2pfr99e5xxpv5027xe05stzr22vd" timestamp="1738662563"&gt;20&lt;/key&gt;&lt;/foreign-keys&gt;&lt;ref-type name="Journal Article"&gt;17&lt;/ref-type&gt;&lt;contributors&gt;&lt;authors&gt;&lt;author&gt;Chetan M Badgujar&lt;/author&gt;&lt;author&gt;Alwin Poulose&lt;/author&gt;&lt;author&gt;Hao Gan&lt;/author&gt;&lt;/authors&gt;&lt;/contributors&gt;&lt;titles&gt;&lt;title&gt;Agricultural object detection with You Only Look Once (YOLO) Algorithm: A bibliometric and systematic literature review&lt;/title&gt;&lt;secondary-title&gt;Computers and Electronics in Agriculture&lt;/secondary-title&gt;&lt;/titles&gt;&lt;periodical&gt;&lt;full-title&gt;Computers and Electronics in Agriculture&lt;/full-title&gt;&lt;/periodical&gt;&lt;volume&gt;223&lt;/volume&gt;&lt;dates&gt;&lt;year&gt;&lt;style face="normal" font="default" charset="238" size="100%"&gt;2024&lt;/style&gt;&lt;/year&gt;&lt;/dates&gt;&lt;urls&gt;&lt;/urls&gt;&lt;custom7&gt;109090&lt;/custom7&gt;&lt;electronic-resource-num&gt;https://doi.org/10.1016/j.compag.2024.109090&lt;/electronic-resource-num&gt;&lt;/record&gt;&lt;/Cite&gt;&lt;/EndNote&gt;</w:instrText>
      </w:r>
      <w:r w:rsidR="00ED2AFB">
        <w:fldChar w:fldCharType="separate"/>
      </w:r>
      <w:r w:rsidR="004E4571">
        <w:rPr>
          <w:noProof/>
        </w:rPr>
        <w:t>[20]</w:t>
      </w:r>
      <w:r w:rsidR="00ED2AFB">
        <w:fldChar w:fldCharType="end"/>
      </w:r>
      <w:r>
        <w:t>.</w:t>
      </w:r>
    </w:p>
    <w:p w14:paraId="08E0FAD9" w14:textId="63668363" w:rsidR="001256E6" w:rsidDel="0051395F" w:rsidRDefault="001256E6" w:rsidP="001256E6">
      <w:pPr>
        <w:pStyle w:val="Nzev"/>
        <w:spacing w:after="0"/>
        <w:rPr>
          <w:del w:id="706" w:author="Kateřina Rulfová" w:date="2025-04-30T23:03:00Z" w16du:dateUtc="2025-04-30T21:03:00Z"/>
        </w:rPr>
      </w:pPr>
      <w:commentRangeStart w:id="707"/>
      <w:del w:id="708" w:author="Kateřina Rulfová" w:date="2025-04-30T23:03:00Z" w16du:dateUtc="2025-04-30T21:03:00Z">
        <w:r w:rsidDel="0051395F">
          <w:delText>Intersection over Union (IoU)</w:delText>
        </w:r>
        <w:commentRangeEnd w:id="707"/>
        <w:r w:rsidR="00DC53D5" w:rsidDel="0051395F">
          <w:rPr>
            <w:rStyle w:val="Odkaznakoment"/>
            <w:b w:val="0"/>
            <w:bCs w:val="0"/>
            <w:iCs w:val="0"/>
            <w:lang w:val="cs-CZ"/>
          </w:rPr>
          <w:commentReference w:id="707"/>
        </w:r>
      </w:del>
    </w:p>
    <w:p w14:paraId="3A0402F7" w14:textId="7C4CB144" w:rsidR="001256E6" w:rsidDel="0051395F" w:rsidRDefault="001256E6" w:rsidP="00FD0769">
      <w:pPr>
        <w:rPr>
          <w:del w:id="709" w:author="Kateřina Rulfová" w:date="2025-04-30T23:03:00Z" w16du:dateUtc="2025-04-30T21:03:00Z"/>
        </w:rPr>
      </w:pPr>
      <m:oMath>
        <m:r>
          <w:del w:id="710" w:author="Kateřina Rulfová" w:date="2025-04-30T23:03:00Z" w16du:dateUtc="2025-04-30T21:03:00Z">
            <w:rPr>
              <w:rFonts w:ascii="Cambria Math" w:hAnsi="Cambria Math"/>
            </w:rPr>
            <m:t>IoU</m:t>
          </w:del>
        </m:r>
      </m:oMath>
      <w:del w:id="711" w:author="Kateřina Rulfová" w:date="2025-04-30T23:03:00Z" w16du:dateUtc="2025-04-30T21:03:00Z">
        <w:r w:rsidRPr="00053356" w:rsidDel="0051395F">
          <w:delText xml:space="preserve"> je metrika založená na porovnání </w:delText>
        </w:r>
        <w:r w:rsidDel="0051395F">
          <w:delText>překryvu ploch 2 útvarů. V algoritmu YOLO se využívá v průběhu procesu detekce při použití NMS k porovnání obsahů bounding boxů pocházejících z různých detekcí nebo při statistickém vyhodnocení spolehlivosti modelu pomocí metrik</w:delText>
        </w:r>
        <w:r w:rsidR="0046012F" w:rsidDel="0051395F">
          <w:delText xml:space="preserve"> </w:delText>
        </w:r>
        <w:r w:rsidR="0046012F" w:rsidRPr="0046012F" w:rsidDel="0051395F">
          <w:delText>mean Average Precision</w:delText>
        </w:r>
        <w:r w:rsidDel="0051395F">
          <w:delText xml:space="preserve"> </w:delText>
        </w:r>
        <w:r w:rsidR="0046012F" w:rsidDel="0051395F">
          <w:delText>(</w:delText>
        </w:r>
        <w:r w:rsidDel="0051395F">
          <w:delText>mAP</w:delText>
        </w:r>
        <w:r w:rsidR="0046012F" w:rsidDel="0051395F">
          <w:delText>)</w:delText>
        </w:r>
        <w:r w:rsidDel="0051395F">
          <w:delText xml:space="preserve">. V tomto případě se porovnává míra plochy překrytí referenčního ohraničujícího boxu z datasetu s plochou bounding boxu detekovaného objektu. </w:delText>
        </w:r>
      </w:del>
      <m:oMath>
        <m:r>
          <w:del w:id="712" w:author="Kateřina Rulfová" w:date="2025-04-30T23:03:00Z" w16du:dateUtc="2025-04-30T21:03:00Z">
            <w:rPr>
              <w:rFonts w:ascii="Cambria Math" w:hAnsi="Cambria Math"/>
            </w:rPr>
            <m:t>IoU</m:t>
          </w:del>
        </m:r>
      </m:oMath>
      <w:del w:id="713" w:author="Kateřina Rulfová" w:date="2025-04-30T23:03:00Z" w16du:dateUtc="2025-04-30T21:03:00Z">
        <w:r w:rsidDel="0051395F">
          <w:delText xml:space="preserve"> je vypočteno z rovnice (</w:delText>
        </w:r>
        <w:r w:rsidR="002854B5" w:rsidDel="0051395F">
          <w:delText>2.3</w:delText>
        </w:r>
        <w:r w:rsidDel="0051395F">
          <w:delText xml:space="preserve">), kde </w:delText>
        </w:r>
      </w:del>
      <m:oMath>
        <m:sSub>
          <m:sSubPr>
            <m:ctrlPr>
              <w:del w:id="714" w:author="Kateřina Rulfová" w:date="2025-04-30T23:03:00Z" w16du:dateUtc="2025-04-30T21:03:00Z">
                <w:rPr>
                  <w:rFonts w:ascii="Cambria Math" w:hAnsi="Cambria Math"/>
                  <w:i/>
                </w:rPr>
              </w:del>
            </m:ctrlPr>
          </m:sSubPr>
          <m:e>
            <m:r>
              <w:del w:id="715" w:author="Kateřina Rulfová" w:date="2025-04-30T23:03:00Z" w16du:dateUtc="2025-04-30T21:03:00Z">
                <w:rPr>
                  <w:rFonts w:ascii="Cambria Math" w:hAnsi="Cambria Math"/>
                </w:rPr>
                <m:t>S</m:t>
              </w:del>
            </m:r>
          </m:e>
          <m:sub>
            <m:r>
              <w:del w:id="716" w:author="Kateřina Rulfová" w:date="2025-04-30T23:03:00Z" w16du:dateUtc="2025-04-30T21:03:00Z">
                <w:rPr>
                  <w:rFonts w:ascii="Cambria Math" w:hAnsi="Cambria Math"/>
                </w:rPr>
                <m:t>I</m:t>
              </w:del>
            </m:r>
          </m:sub>
        </m:sSub>
      </m:oMath>
      <w:del w:id="717" w:author="Kateřina Rulfová" w:date="2025-04-30T23:03:00Z" w16du:dateUtc="2025-04-30T21:03:00Z">
        <w:r w:rsidDel="0051395F">
          <w:delText xml:space="preserve"> je obsah plochy průniku dvou oblastí a </w:delText>
        </w:r>
      </w:del>
      <m:oMath>
        <m:sSub>
          <m:sSubPr>
            <m:ctrlPr>
              <w:del w:id="718" w:author="Kateřina Rulfová" w:date="2025-04-30T23:03:00Z" w16du:dateUtc="2025-04-30T21:03:00Z">
                <w:rPr>
                  <w:rFonts w:ascii="Cambria Math" w:hAnsi="Cambria Math"/>
                  <w:i/>
                </w:rPr>
              </w:del>
            </m:ctrlPr>
          </m:sSubPr>
          <m:e>
            <m:r>
              <w:del w:id="719" w:author="Kateřina Rulfová" w:date="2025-04-30T23:03:00Z" w16du:dateUtc="2025-04-30T21:03:00Z">
                <w:rPr>
                  <w:rFonts w:ascii="Cambria Math" w:hAnsi="Cambria Math"/>
                </w:rPr>
                <m:t>S</m:t>
              </w:del>
            </m:r>
          </m:e>
          <m:sub>
            <m:r>
              <w:del w:id="720" w:author="Kateřina Rulfová" w:date="2025-04-30T23:03:00Z" w16du:dateUtc="2025-04-30T21:03:00Z">
                <w:rPr>
                  <w:rFonts w:ascii="Cambria Math" w:hAnsi="Cambria Math"/>
                </w:rPr>
                <m:t>U</m:t>
              </w:del>
            </m:r>
          </m:sub>
        </m:sSub>
      </m:oMath>
      <w:del w:id="721" w:author="Kateřina Rulfová" w:date="2025-04-30T23:03:00Z" w16du:dateUtc="2025-04-30T21:03:00Z">
        <w:r w:rsidDel="0051395F">
          <w:delText xml:space="preserve"> značí obsah útvaru sjednocujícího tyto dvě plochy</w:delText>
        </w:r>
        <w:r w:rsidR="00FD0769" w:rsidDel="0051395F">
          <w:delText xml:space="preserve"> </w:delText>
        </w:r>
        <w:r w:rsidR="00FD0769" w:rsidDel="0051395F">
          <w:fldChar w:fldCharType="begin"/>
        </w:r>
        <w:r w:rsidR="004E4571" w:rsidDel="0051395F">
          <w:delInstrText xml:space="preserve"> ADDIN EN.CITE &lt;EndNote&gt;&lt;Cite&gt;&lt;Author&gt;Rezatofighi&lt;/Author&gt;&lt;Year&gt;2019&lt;/Year&gt;&lt;RecNum&gt;22&lt;/RecNum&gt;&lt;DisplayText&gt;[22]&lt;/DisplayText&gt;&lt;record&gt;&lt;rec-number&gt;22&lt;/rec-number&gt;&lt;foreign-keys&gt;&lt;key app="EN" db-id="epv0etvs2pfr99e5xxpv5027xe05stzr22vd" timestamp="1738672506"&gt;22&lt;/key&gt;&lt;/foreign-keys&gt;&lt;ref-type name="Conference Paper"&gt;47&lt;/ref-type&gt;&lt;contributors&gt;&lt;authors&gt;&lt;author&gt;Hamid Rezatofighi&lt;/author&gt;&lt;author&gt;Nathan Tsoi&lt;/author&gt;&lt;author&gt;JunYoung Gwak&lt;/author&gt;&lt;author&gt;Amir Sadeghian&lt;/author&gt;&lt;author&gt;Ian Reid&lt;/author&gt;&lt;author&gt;Silvio Savarese&lt;/author&gt;&lt;/authors&gt;&lt;/contributors&gt;&lt;titles&gt;&lt;title&gt;Generalized intersection over union: A metric and a loss for bounding box regression&lt;/title&gt;&lt;secondary-title&gt;32nd IEEE/CVF Conference on Computer Vision and Pattern Recognition&lt;/secondary-title&gt;&lt;/titles&gt;&lt;pages&gt;658 - 666&lt;/pages&gt;&lt;section&gt;8953982&lt;/section&gt;&lt;dates&gt;&lt;year&gt;2019&lt;/year&gt;&lt;/dates&gt;&lt;pub-location&gt;&lt;style face="normal" font="default" size="100%"&gt;Long Beach&lt;/style&gt;&lt;style face="normal" font="default" charset="238" size="100%"&gt;, CA, USA&lt;/style&gt;&lt;/pub-location&gt;&lt;publisher&gt;Computer Science Department, Stanford University, United States&amp;#xD;School of Computer Science, University of Adelaide, Australia&amp;#xD;Aibee Inc, United States&lt;/publisher&gt;&lt;urls&gt;&lt;/urls&gt;&lt;/record&gt;&lt;/Cite&gt;&lt;/EndNote&gt;</w:delInstrText>
        </w:r>
        <w:r w:rsidR="00FD0769" w:rsidDel="0051395F">
          <w:fldChar w:fldCharType="separate"/>
        </w:r>
        <w:r w:rsidR="004E4571" w:rsidDel="0051395F">
          <w:rPr>
            <w:noProof/>
          </w:rPr>
          <w:delText>[22]</w:delText>
        </w:r>
        <w:r w:rsidR="00FD0769" w:rsidDel="0051395F">
          <w:fldChar w:fldCharType="end"/>
        </w:r>
        <w:r w:rsidDel="0051395F">
          <w:delText>.</w:delText>
        </w:r>
      </w:del>
    </w:p>
    <w:p w14:paraId="46F2970B" w14:textId="717AC701" w:rsidR="001256E6" w:rsidRPr="00520A23" w:rsidDel="0051395F" w:rsidRDefault="001256E6" w:rsidP="00FD0769">
      <w:pPr>
        <w:tabs>
          <w:tab w:val="center" w:pos="4536"/>
          <w:tab w:val="right" w:pos="9070"/>
        </w:tabs>
        <w:jc w:val="center"/>
        <w:rPr>
          <w:del w:id="722" w:author="Kateřina Rulfová" w:date="2025-04-30T23:03:00Z" w16du:dateUtc="2025-04-30T21:03:00Z"/>
        </w:rPr>
      </w:pPr>
      <w:del w:id="723" w:author="Kateřina Rulfová" w:date="2025-04-30T23:03:00Z" w16du:dateUtc="2025-04-30T21:03:00Z">
        <w:r w:rsidDel="0051395F">
          <w:tab/>
        </w:r>
      </w:del>
      <m:oMath>
        <m:r>
          <w:del w:id="724" w:author="Kateřina Rulfová" w:date="2025-04-30T23:03:00Z" w16du:dateUtc="2025-04-30T21:03:00Z">
            <w:rPr>
              <w:rFonts w:ascii="Cambria Math" w:hAnsi="Cambria Math"/>
            </w:rPr>
            <m:t>IoU=</m:t>
          </w:del>
        </m:r>
        <m:f>
          <m:fPr>
            <m:ctrlPr>
              <w:del w:id="725" w:author="Kateřina Rulfová" w:date="2025-04-30T23:03:00Z" w16du:dateUtc="2025-04-30T21:03:00Z">
                <w:rPr>
                  <w:rFonts w:ascii="Cambria Math" w:hAnsi="Cambria Math"/>
                  <w:i/>
                </w:rPr>
              </w:del>
            </m:ctrlPr>
          </m:fPr>
          <m:num>
            <m:sSub>
              <m:sSubPr>
                <m:ctrlPr>
                  <w:del w:id="726" w:author="Kateřina Rulfová" w:date="2025-04-30T23:03:00Z" w16du:dateUtc="2025-04-30T21:03:00Z">
                    <w:rPr>
                      <w:rFonts w:ascii="Cambria Math" w:hAnsi="Cambria Math"/>
                      <w:i/>
                    </w:rPr>
                  </w:del>
                </m:ctrlPr>
              </m:sSubPr>
              <m:e>
                <m:r>
                  <w:del w:id="727" w:author="Kateřina Rulfová" w:date="2025-04-30T23:03:00Z" w16du:dateUtc="2025-04-30T21:03:00Z">
                    <w:rPr>
                      <w:rFonts w:ascii="Cambria Math" w:hAnsi="Cambria Math"/>
                    </w:rPr>
                    <m:t>S</m:t>
                  </w:del>
                </m:r>
              </m:e>
              <m:sub>
                <m:r>
                  <w:del w:id="728" w:author="Kateřina Rulfová" w:date="2025-04-30T23:03:00Z" w16du:dateUtc="2025-04-30T21:03:00Z">
                    <w:rPr>
                      <w:rFonts w:ascii="Cambria Math" w:hAnsi="Cambria Math"/>
                    </w:rPr>
                    <m:t>I</m:t>
                  </w:del>
                </m:r>
              </m:sub>
            </m:sSub>
          </m:num>
          <m:den>
            <m:sSub>
              <m:sSubPr>
                <m:ctrlPr>
                  <w:del w:id="729" w:author="Kateřina Rulfová" w:date="2025-04-30T23:03:00Z" w16du:dateUtc="2025-04-30T21:03:00Z">
                    <w:rPr>
                      <w:rFonts w:ascii="Cambria Math" w:hAnsi="Cambria Math"/>
                      <w:i/>
                    </w:rPr>
                  </w:del>
                </m:ctrlPr>
              </m:sSubPr>
              <m:e>
                <m:r>
                  <w:del w:id="730" w:author="Kateřina Rulfová" w:date="2025-04-30T23:03:00Z" w16du:dateUtc="2025-04-30T21:03:00Z">
                    <w:rPr>
                      <w:rFonts w:ascii="Cambria Math" w:hAnsi="Cambria Math"/>
                    </w:rPr>
                    <m:t>S</m:t>
                  </w:del>
                </m:r>
              </m:e>
              <m:sub>
                <m:r>
                  <w:del w:id="731" w:author="Kateřina Rulfová" w:date="2025-04-30T23:03:00Z" w16du:dateUtc="2025-04-30T21:03:00Z">
                    <w:rPr>
                      <w:rFonts w:ascii="Cambria Math" w:hAnsi="Cambria Math"/>
                    </w:rPr>
                    <m:t>U</m:t>
                  </w:del>
                </m:r>
              </m:sub>
            </m:sSub>
          </m:den>
        </m:f>
      </m:oMath>
      <w:del w:id="732" w:author="Kateřina Rulfová" w:date="2025-04-30T23:03:00Z" w16du:dateUtc="2025-04-30T21:03:00Z">
        <w:r w:rsidDel="0051395F">
          <w:tab/>
          <w:delText>(</w:delText>
        </w:r>
        <w:r w:rsidR="002854B5" w:rsidDel="0051395F">
          <w:delText>2.3</w:delText>
        </w:r>
        <w:r w:rsidDel="0051395F">
          <w:delText>)</w:delText>
        </w:r>
      </w:del>
    </w:p>
    <w:p w14:paraId="7105DC4A" w14:textId="640456A1" w:rsidR="001256E6" w:rsidDel="0051395F" w:rsidRDefault="001256E6" w:rsidP="00FD0769">
      <w:pPr>
        <w:rPr>
          <w:del w:id="733" w:author="Kateřina Rulfová" w:date="2025-04-30T23:03:00Z" w16du:dateUtc="2025-04-30T21:03:00Z"/>
        </w:rPr>
      </w:pPr>
      <w:del w:id="734" w:author="Kateřina Rulfová" w:date="2025-04-30T23:03:00Z" w16du:dateUtc="2025-04-30T21:03:00Z">
        <w:r w:rsidDel="0051395F">
          <w:delText>Z rovnice (</w:delText>
        </w:r>
        <w:r w:rsidR="002854B5" w:rsidDel="0051395F">
          <w:delText>2.3</w:delText>
        </w:r>
        <w:r w:rsidDel="0051395F">
          <w:delText xml:space="preserve">) je zřejmé, že </w:delText>
        </w:r>
      </w:del>
      <m:oMath>
        <m:r>
          <w:del w:id="735" w:author="Kateřina Rulfová" w:date="2025-04-30T23:03:00Z" w16du:dateUtc="2025-04-30T21:03:00Z">
            <w:rPr>
              <w:rFonts w:ascii="Cambria Math" w:hAnsi="Cambria Math"/>
            </w:rPr>
            <m:t>IoU</m:t>
          </w:del>
        </m:r>
      </m:oMath>
      <w:del w:id="736" w:author="Kateřina Rulfová" w:date="2025-04-30T23:03:00Z" w16du:dateUtc="2025-04-30T21:03:00Z">
        <w:r w:rsidDel="0051395F">
          <w:delText xml:space="preserve"> musí náležet </w:delText>
        </w:r>
      </w:del>
      <m:oMath>
        <m:r>
          <w:del w:id="737" w:author="Kateřina Rulfová" w:date="2025-04-30T23:03:00Z" w16du:dateUtc="2025-04-30T21:03:00Z">
            <w:rPr>
              <w:rFonts w:ascii="Cambria Math" w:hAnsi="Cambria Math"/>
            </w:rPr>
            <m:t>0&lt;IoU&lt;1</m:t>
          </w:del>
        </m:r>
      </m:oMath>
      <w:del w:id="738" w:author="Kateřina Rulfová" w:date="2025-04-30T23:03:00Z" w16du:dateUtc="2025-04-30T21:03:00Z">
        <w:r w:rsidDel="0051395F">
          <w:delText xml:space="preserve">. Hodnota je pak obvykle porovnána s prahovou hodnotou </w:delText>
        </w:r>
      </w:del>
      <m:oMath>
        <m:r>
          <w:del w:id="739" w:author="Kateřina Rulfová" w:date="2025-04-30T23:03:00Z" w16du:dateUtc="2025-04-30T21:03:00Z">
            <w:rPr>
              <w:rFonts w:ascii="Cambria Math" w:hAnsi="Cambria Math"/>
            </w:rPr>
            <m:t>Io</m:t>
          </w:del>
        </m:r>
        <m:sSub>
          <m:sSubPr>
            <m:ctrlPr>
              <w:del w:id="740" w:author="Kateřina Rulfová" w:date="2025-04-30T23:03:00Z" w16du:dateUtc="2025-04-30T21:03:00Z">
                <w:rPr>
                  <w:rFonts w:ascii="Cambria Math" w:hAnsi="Cambria Math"/>
                  <w:i/>
                </w:rPr>
              </w:del>
            </m:ctrlPr>
          </m:sSubPr>
          <m:e>
            <m:r>
              <w:del w:id="741" w:author="Kateřina Rulfová" w:date="2025-04-30T23:03:00Z" w16du:dateUtc="2025-04-30T21:03:00Z">
                <w:rPr>
                  <w:rFonts w:ascii="Cambria Math" w:hAnsi="Cambria Math"/>
                </w:rPr>
                <m:t>U</m:t>
              </w:del>
            </m:r>
          </m:e>
          <m:sub>
            <m:r>
              <w:del w:id="742" w:author="Kateřina Rulfová" w:date="2025-04-30T23:03:00Z" w16du:dateUtc="2025-04-30T21:03:00Z">
                <w:rPr>
                  <w:rFonts w:ascii="Cambria Math" w:hAnsi="Cambria Math"/>
                </w:rPr>
                <m:t>tresh</m:t>
              </w:del>
            </m:r>
          </m:sub>
        </m:sSub>
      </m:oMath>
      <w:del w:id="743" w:author="Kateřina Rulfová" w:date="2025-04-30T23:03:00Z" w16du:dateUtc="2025-04-30T21:03:00Z">
        <w:r w:rsidDel="0051395F">
          <w:delText xml:space="preserve"> a</w:delText>
        </w:r>
        <w:r w:rsidR="0046012F" w:rsidDel="0051395F">
          <w:delText xml:space="preserve"> </w:delText>
        </w:r>
        <w:r w:rsidDel="0051395F">
          <w:delText xml:space="preserve">tento výsledek rozhoduje o </w:delText>
        </w:r>
        <w:r w:rsidR="0046012F" w:rsidDel="0051395F">
          <w:delText>úspěšnosti detekce</w:delText>
        </w:r>
        <w:r w:rsidDel="0051395F">
          <w:delText>.</w:delText>
        </w:r>
      </w:del>
    </w:p>
    <w:p w14:paraId="6C0C1FBA" w14:textId="648B2327" w:rsidR="00754186" w:rsidDel="0051395F" w:rsidRDefault="00754186" w:rsidP="00754186">
      <w:pPr>
        <w:pStyle w:val="Nzev"/>
        <w:rPr>
          <w:del w:id="744" w:author="Kateřina Rulfová" w:date="2025-04-30T23:03:00Z" w16du:dateUtc="2025-04-30T21:03:00Z"/>
        </w:rPr>
      </w:pPr>
      <w:del w:id="745" w:author="Kateřina Rulfová" w:date="2025-04-30T23:03:00Z" w16du:dateUtc="2025-04-30T21:03:00Z">
        <w:r w:rsidDel="0051395F">
          <w:delText>Mean Average Precision (mAP)</w:delText>
        </w:r>
      </w:del>
    </w:p>
    <w:p w14:paraId="2DA47F05" w14:textId="72B5C9F0" w:rsidR="00AC494F" w:rsidDel="0051395F" w:rsidRDefault="005148CB" w:rsidP="00754186">
      <w:pPr>
        <w:rPr>
          <w:del w:id="746" w:author="Kateřina Rulfová" w:date="2025-04-30T23:03:00Z" w16du:dateUtc="2025-04-30T21:03:00Z"/>
        </w:rPr>
      </w:pPr>
      <w:del w:id="747" w:author="Kateřina Rulfová" w:date="2025-04-30T23:03:00Z" w16du:dateUtc="2025-04-30T21:03:00Z">
        <w:r w:rsidRPr="005148CB" w:rsidDel="0051395F">
          <w:delText xml:space="preserve">Metrikou </w:delText>
        </w:r>
        <w:r w:rsidDel="0051395F">
          <w:delText xml:space="preserve">mean Average Precision (mAP) je měřena výkonost natrénovaného modelu. Model je vyzkoušen na testovací části datasetu a ze vzniklých bounding boxů a ground truth boxů z databáze jsou vypočteny IoU. Úspěšnost detekce je </w:delText>
        </w:r>
        <w:r w:rsidR="00094834" w:rsidDel="0051395F">
          <w:delText xml:space="preserve">obvykle </w:delText>
        </w:r>
        <w:r w:rsidDel="0051395F">
          <w:delText xml:space="preserve">vyhodnocena na mnoha hladinách </w:delText>
        </w:r>
      </w:del>
      <m:oMath>
        <m:r>
          <w:del w:id="748" w:author="Kateřina Rulfová" w:date="2025-04-30T23:03:00Z" w16du:dateUtc="2025-04-30T21:03:00Z">
            <w:rPr>
              <w:rFonts w:ascii="Cambria Math" w:hAnsi="Cambria Math"/>
            </w:rPr>
            <m:t>Io</m:t>
          </w:del>
        </m:r>
        <m:sSub>
          <m:sSubPr>
            <m:ctrlPr>
              <w:del w:id="749" w:author="Kateřina Rulfová" w:date="2025-04-30T23:03:00Z" w16du:dateUtc="2025-04-30T21:03:00Z">
                <w:rPr>
                  <w:rFonts w:ascii="Cambria Math" w:hAnsi="Cambria Math"/>
                  <w:i/>
                </w:rPr>
              </w:del>
            </m:ctrlPr>
          </m:sSubPr>
          <m:e>
            <m:r>
              <w:del w:id="750" w:author="Kateřina Rulfová" w:date="2025-04-30T23:03:00Z" w16du:dateUtc="2025-04-30T21:03:00Z">
                <w:rPr>
                  <w:rFonts w:ascii="Cambria Math" w:hAnsi="Cambria Math"/>
                </w:rPr>
                <m:t>U</m:t>
              </w:del>
            </m:r>
          </m:e>
          <m:sub>
            <m:r>
              <w:del w:id="751" w:author="Kateřina Rulfová" w:date="2025-04-30T23:03:00Z" w16du:dateUtc="2025-04-30T21:03:00Z">
                <w:rPr>
                  <w:rFonts w:ascii="Cambria Math" w:hAnsi="Cambria Math"/>
                </w:rPr>
                <m:t>tresh</m:t>
              </w:del>
            </m:r>
          </m:sub>
        </m:sSub>
      </m:oMath>
      <w:del w:id="752" w:author="Kateřina Rulfová" w:date="2025-04-30T23:03:00Z" w16du:dateUtc="2025-04-30T21:03:00Z">
        <w:r w:rsidDel="0051395F">
          <w:delText xml:space="preserve">. </w:delText>
        </w:r>
        <w:r w:rsidR="00094834" w:rsidDel="0051395F">
          <w:delText xml:space="preserve">Následující postup pak probíhá pro každé </w:delText>
        </w:r>
      </w:del>
      <m:oMath>
        <m:r>
          <w:del w:id="753" w:author="Kateřina Rulfová" w:date="2025-04-30T23:03:00Z" w16du:dateUtc="2025-04-30T21:03:00Z">
            <w:rPr>
              <w:rFonts w:ascii="Cambria Math" w:hAnsi="Cambria Math"/>
            </w:rPr>
            <m:t>Io</m:t>
          </w:del>
        </m:r>
        <m:sSub>
          <m:sSubPr>
            <m:ctrlPr>
              <w:del w:id="754" w:author="Kateřina Rulfová" w:date="2025-04-30T23:03:00Z" w16du:dateUtc="2025-04-30T21:03:00Z">
                <w:rPr>
                  <w:rFonts w:ascii="Cambria Math" w:hAnsi="Cambria Math"/>
                  <w:i/>
                </w:rPr>
              </w:del>
            </m:ctrlPr>
          </m:sSubPr>
          <m:e>
            <m:r>
              <w:del w:id="755" w:author="Kateřina Rulfová" w:date="2025-04-30T23:03:00Z" w16du:dateUtc="2025-04-30T21:03:00Z">
                <w:rPr>
                  <w:rFonts w:ascii="Cambria Math" w:hAnsi="Cambria Math"/>
                </w:rPr>
                <m:t>U</m:t>
              </w:del>
            </m:r>
          </m:e>
          <m:sub>
            <m:r>
              <w:del w:id="756" w:author="Kateřina Rulfová" w:date="2025-04-30T23:03:00Z" w16du:dateUtc="2025-04-30T21:03:00Z">
                <w:rPr>
                  <w:rFonts w:ascii="Cambria Math" w:hAnsi="Cambria Math"/>
                </w:rPr>
                <m:t>tresh</m:t>
              </w:del>
            </m:r>
          </m:sub>
        </m:sSub>
      </m:oMath>
      <w:del w:id="757" w:author="Kateřina Rulfová" w:date="2025-04-30T23:03:00Z" w16du:dateUtc="2025-04-30T21:03:00Z">
        <w:r w:rsidR="00094834" w:rsidDel="0051395F">
          <w:delText xml:space="preserve"> zvlášť. Nejprve je n</w:delText>
        </w:r>
        <w:r w:rsidDel="0051395F">
          <w:delText xml:space="preserve">a základě </w:delText>
        </w:r>
        <w:r w:rsidR="00B01801" w:rsidDel="0051395F">
          <w:delText xml:space="preserve">výsledků </w:delText>
        </w:r>
        <w:r w:rsidR="00094834" w:rsidDel="0051395F">
          <w:delText xml:space="preserve">úspěšných a neúspěšných detekcí </w:delText>
        </w:r>
        <w:r w:rsidDel="0051395F">
          <w:delText>sestavena závislost zvaná precision-recall curve</w:delText>
        </w:r>
        <w:r w:rsidR="00B01801" w:rsidDel="0051395F">
          <w:delText>, kde precision udává procent</w:delText>
        </w:r>
        <w:r w:rsidR="00AC494F" w:rsidDel="0051395F">
          <w:delText>o</w:delText>
        </w:r>
        <w:r w:rsidR="00B01801" w:rsidDel="0051395F">
          <w:delText xml:space="preserve"> správně identifikovaných objektů vůči všem predikcím a recall značí</w:delText>
        </w:r>
        <w:r w:rsidR="00AC494F" w:rsidDel="0051395F">
          <w:delText xml:space="preserve"> procentuální</w:delText>
        </w:r>
        <w:r w:rsidR="00B01801" w:rsidDel="0051395F">
          <w:delText xml:space="preserve"> </w:delText>
        </w:r>
        <w:r w:rsidR="00AC494F" w:rsidDel="0051395F">
          <w:delText>počet správně nalezených objektů modelem ze všech ground truth boxů</w:delText>
        </w:r>
        <w:r w:rsidR="008C6973" w:rsidDel="0051395F">
          <w:delText xml:space="preserve"> (</w:delText>
        </w:r>
        <w:r w:rsidR="008C6973" w:rsidDel="0051395F">
          <w:fldChar w:fldCharType="begin"/>
        </w:r>
        <w:r w:rsidR="008C6973" w:rsidDel="0051395F">
          <w:delInstrText xml:space="preserve"> REF _Ref189835249 \h </w:delInstrText>
        </w:r>
        <w:r w:rsidR="008C6973" w:rsidDel="0051395F">
          <w:fldChar w:fldCharType="separate"/>
        </w:r>
        <w:r w:rsidR="008C6973" w:rsidDel="0051395F">
          <w:rPr>
            <w:b/>
            <w:bCs/>
          </w:rPr>
          <w:delText>O</w:delText>
        </w:r>
        <w:r w:rsidR="008C6973" w:rsidRPr="008C6973" w:rsidDel="0051395F">
          <w:rPr>
            <w:b/>
            <w:bCs/>
          </w:rPr>
          <w:delText xml:space="preserve">br. </w:delText>
        </w:r>
        <w:r w:rsidR="008C6973" w:rsidRPr="008C6973" w:rsidDel="0051395F">
          <w:rPr>
            <w:b/>
            <w:bCs/>
            <w:noProof/>
          </w:rPr>
          <w:delText>2</w:delText>
        </w:r>
        <w:r w:rsidR="008C6973" w:rsidRPr="008C6973" w:rsidDel="0051395F">
          <w:rPr>
            <w:b/>
            <w:bCs/>
          </w:rPr>
          <w:delText>.</w:delText>
        </w:r>
        <w:r w:rsidR="008C6973" w:rsidRPr="008C6973" w:rsidDel="0051395F">
          <w:rPr>
            <w:b/>
            <w:bCs/>
            <w:noProof/>
          </w:rPr>
          <w:delText>6</w:delText>
        </w:r>
        <w:r w:rsidR="008C6973" w:rsidDel="0051395F">
          <w:fldChar w:fldCharType="end"/>
        </w:r>
        <w:r w:rsidR="008C6973" w:rsidDel="0051395F">
          <w:delText xml:space="preserve">). </w:delText>
        </w:r>
        <w:r w:rsidR="00AC494F" w:rsidDel="0051395F">
          <w:delText xml:space="preserve">Plocha pod touto křivkou je definována jako average precision </w:delText>
        </w:r>
      </w:del>
      <m:oMath>
        <m:r>
          <w:del w:id="758" w:author="Kateřina Rulfová" w:date="2025-04-30T23:03:00Z" w16du:dateUtc="2025-04-30T21:03:00Z">
            <w:rPr>
              <w:rFonts w:ascii="Cambria Math" w:hAnsi="Cambria Math"/>
            </w:rPr>
            <m:t xml:space="preserve">AP </m:t>
          </w:del>
        </m:r>
      </m:oMath>
      <w:del w:id="759" w:author="Kateřina Rulfová" w:date="2025-04-30T23:03:00Z" w16du:dateUtc="2025-04-30T21:03:00Z">
        <w:r w:rsidR="00AC494F" w:rsidDel="0051395F">
          <w:delText>a je vypočtena stejně jako precision-recall curve pro každou třídu objektu zvlášť.</w:delText>
        </w:r>
        <w:r w:rsidR="00094834" w:rsidDel="0051395F">
          <w:delText xml:space="preserve"> </w:delText>
        </w:r>
        <w:r w:rsidR="00AC494F" w:rsidDel="0051395F">
          <w:delText xml:space="preserve">Zprůměrováním všech </w:delText>
        </w:r>
      </w:del>
      <m:oMath>
        <m:r>
          <w:del w:id="760" w:author="Kateřina Rulfová" w:date="2025-04-30T23:03:00Z" w16du:dateUtc="2025-04-30T21:03:00Z">
            <w:rPr>
              <w:rFonts w:ascii="Cambria Math" w:hAnsi="Cambria Math"/>
            </w:rPr>
            <m:t>AP</m:t>
          </w:del>
        </m:r>
      </m:oMath>
      <w:del w:id="761" w:author="Kateřina Rulfová" w:date="2025-04-30T23:03:00Z" w16du:dateUtc="2025-04-30T21:03:00Z">
        <w:r w:rsidR="00AC494F" w:rsidDel="0051395F">
          <w:delText xml:space="preserve"> vzniká výsledná hodnota </w:delText>
        </w:r>
      </w:del>
      <m:oMath>
        <m:r>
          <w:del w:id="762" w:author="Kateřina Rulfová" w:date="2025-04-30T23:03:00Z" w16du:dateUtc="2025-04-30T21:03:00Z">
            <w:rPr>
              <w:rFonts w:ascii="Cambria Math" w:hAnsi="Cambria Math"/>
            </w:rPr>
            <m:t>mAP</m:t>
          </w:del>
        </m:r>
      </m:oMath>
      <w:del w:id="763" w:author="Kateřina Rulfová" w:date="2025-04-30T23:03:00Z" w16du:dateUtc="2025-04-30T21:03:00Z">
        <w:r w:rsidR="00E07BFA" w:rsidDel="0051395F">
          <w:delText xml:space="preserve"> </w:delText>
        </w:r>
        <w:r w:rsidR="00E07BFA" w:rsidDel="0051395F">
          <w:fldChar w:fldCharType="begin"/>
        </w:r>
        <w:r w:rsidR="004E4571" w:rsidDel="0051395F">
          <w:delInstrText xml:space="preserve"> ADDIN EN.CITE &lt;EndNote&gt;&lt;Cite&gt;&lt;Author&gt;Padilla&lt;/Author&gt;&lt;Year&gt;2020&lt;/Year&gt;&lt;RecNum&gt;26&lt;/RecNum&gt;&lt;DisplayText&gt;[23]&lt;/DisplayText&gt;&lt;record&gt;&lt;rec-number&gt;26&lt;/rec-number&gt;&lt;foreign-keys&gt;&lt;key app="EN" db-id="epv0etvs2pfr99e5xxpv5027xe05stzr22vd" timestamp="1738933784"&gt;26&lt;/key&gt;&lt;/foreign-keys&gt;&lt;ref-type name="Conference Paper"&gt;47&lt;/ref-type&gt;&lt;contributors&gt;&lt;authors&gt;&lt;author&gt;Rafael Padilla&lt;/author&gt;&lt;author&gt;Sergio L. Netto&lt;/author&gt;&lt;author&gt;Eduardo A. B. da Silva&lt;/author&gt;&lt;/authors&gt;&lt;/contributors&gt;&lt;titles&gt;&lt;title&gt;A Survey on Performance Metrics forObject-Detection Algorithms&lt;/title&gt;&lt;secondary-title&gt;27th International Conference on Systems, Signals and Image Processing (IWSSIP)&lt;/secondary-title&gt;&lt;/titles&gt;&lt;dates&gt;&lt;year&gt;2020&lt;/year&gt;&lt;/dates&gt;&lt;pub-location&gt;ELECTR NETWORK&lt;/pub-location&gt;&lt;urls&gt;&lt;/urls&gt;&lt;/record&gt;&lt;/Cite&gt;&lt;/EndNote&gt;</w:delInstrText>
        </w:r>
        <w:r w:rsidR="00E07BFA" w:rsidDel="0051395F">
          <w:fldChar w:fldCharType="separate"/>
        </w:r>
        <w:r w:rsidR="004E4571" w:rsidDel="0051395F">
          <w:rPr>
            <w:noProof/>
          </w:rPr>
          <w:delText>[23]</w:delText>
        </w:r>
        <w:r w:rsidR="00E07BFA" w:rsidDel="0051395F">
          <w:fldChar w:fldCharType="end"/>
        </w:r>
        <w:r w:rsidR="00E07BFA" w:rsidDel="0051395F">
          <w:delText>.</w:delText>
        </w:r>
      </w:del>
    </w:p>
    <w:p w14:paraId="5633136A" w14:textId="60ED76BB" w:rsidR="008C6973" w:rsidDel="0051395F" w:rsidRDefault="008C6973" w:rsidP="008C6973">
      <w:pPr>
        <w:keepNext/>
        <w:jc w:val="center"/>
        <w:rPr>
          <w:del w:id="764" w:author="Kateřina Rulfová" w:date="2025-04-30T23:03:00Z" w16du:dateUtc="2025-04-30T21:03:00Z"/>
        </w:rPr>
      </w:pPr>
      <w:del w:id="765" w:author="Kateřina Rulfová" w:date="2025-04-30T23:03:00Z" w16du:dateUtc="2025-04-30T21:03:00Z">
        <w:r w:rsidDel="0051395F">
          <w:rPr>
            <w:noProof/>
            <w:lang w:eastAsia="cs-CZ"/>
          </w:rPr>
          <w:drawing>
            <wp:inline distT="0" distB="0" distL="0" distR="0" wp14:anchorId="0DC04025" wp14:editId="2B9E6449">
              <wp:extent cx="3718560" cy="3605408"/>
              <wp:effectExtent l="0" t="0" r="0" b="0"/>
              <wp:docPr id="66800684" name="Obrázek 3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1"/>
                      <pic:cNvPicPr>
                        <a:picLocks noChangeAspect="1" noChangeArrowheads="1"/>
                      </pic:cNvPicPr>
                    </pic:nvPicPr>
                    <pic:blipFill>
                      <a:blip r:embed="rId21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3743975" cy="363005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del>
    </w:p>
    <w:p w14:paraId="578809D3" w14:textId="33B35E99" w:rsidR="008C6973" w:rsidDel="0051395F" w:rsidRDefault="008C6973" w:rsidP="008C6973">
      <w:pPr>
        <w:pStyle w:val="Titulek"/>
        <w:jc w:val="left"/>
        <w:rPr>
          <w:del w:id="766" w:author="Kateřina Rulfová" w:date="2025-04-30T23:03:00Z" w16du:dateUtc="2025-04-30T21:03:00Z"/>
        </w:rPr>
      </w:pPr>
      <w:bookmarkStart w:id="767" w:name="_Ref189835249"/>
      <w:bookmarkStart w:id="768" w:name="_Ref189835175"/>
      <w:del w:id="769" w:author="Kateřina Rulfová" w:date="2025-04-30T23:03:00Z" w16du:dateUtc="2025-04-30T21:03:00Z">
        <w:r w:rsidDel="0051395F">
          <w:rPr>
            <w:b/>
            <w:bCs w:val="0"/>
          </w:rPr>
          <w:delText>O</w:delText>
        </w:r>
        <w:r w:rsidRPr="008C6973" w:rsidDel="0051395F">
          <w:rPr>
            <w:b/>
            <w:bCs w:val="0"/>
          </w:rPr>
          <w:delText xml:space="preserve">br. </w:delText>
        </w:r>
      </w:del>
      <w:ins w:id="770" w:author="Ingr Jiri [2]" w:date="2025-04-30T14:10:00Z" w16du:dateUtc="2025-04-30T12:10:00Z">
        <w:del w:id="771" w:author="Kateřina Rulfová" w:date="2025-04-30T23:03:00Z" w16du:dateUtc="2025-04-30T21:03:00Z">
          <w:r w:rsidR="00BB4856" w:rsidDel="0051395F">
            <w:rPr>
              <w:b/>
              <w:bCs w:val="0"/>
            </w:rPr>
            <w:fldChar w:fldCharType="begin"/>
          </w:r>
          <w:r w:rsidR="00BB4856" w:rsidDel="0051395F">
            <w:rPr>
              <w:b/>
              <w:bCs w:val="0"/>
            </w:rPr>
            <w:delInstrText xml:space="preserve"> STYLEREF 1 \s </w:delInstrText>
          </w:r>
        </w:del>
      </w:ins>
      <w:del w:id="772" w:author="Kateřina Rulfová" w:date="2025-04-30T23:03:00Z" w16du:dateUtc="2025-04-30T21:03:00Z">
        <w:r w:rsidR="00BB4856" w:rsidDel="0051395F">
          <w:rPr>
            <w:b/>
            <w:bCs w:val="0"/>
          </w:rPr>
          <w:fldChar w:fldCharType="separate"/>
        </w:r>
        <w:r w:rsidR="00BB4856" w:rsidDel="0051395F">
          <w:rPr>
            <w:b/>
            <w:bCs w:val="0"/>
            <w:noProof/>
          </w:rPr>
          <w:delText>2</w:delText>
        </w:r>
      </w:del>
      <w:ins w:id="773" w:author="Ingr Jiri [2]" w:date="2025-04-30T14:10:00Z" w16du:dateUtc="2025-04-30T12:10:00Z">
        <w:del w:id="774" w:author="Kateřina Rulfová" w:date="2025-04-30T23:03:00Z" w16du:dateUtc="2025-04-30T21:03:00Z">
          <w:r w:rsidR="00BB4856" w:rsidDel="0051395F">
            <w:rPr>
              <w:b/>
              <w:bCs w:val="0"/>
            </w:rPr>
            <w:fldChar w:fldCharType="end"/>
          </w:r>
          <w:r w:rsidR="00BB4856" w:rsidDel="0051395F">
            <w:rPr>
              <w:b/>
              <w:bCs w:val="0"/>
            </w:rPr>
            <w:delText>.</w:delText>
          </w:r>
          <w:r w:rsidR="00BB4856" w:rsidDel="0051395F">
            <w:rPr>
              <w:b/>
              <w:bCs w:val="0"/>
            </w:rPr>
            <w:fldChar w:fldCharType="begin"/>
          </w:r>
          <w:r w:rsidR="00BB4856" w:rsidDel="0051395F">
            <w:rPr>
              <w:b/>
              <w:bCs w:val="0"/>
            </w:rPr>
            <w:delInstrText xml:space="preserve"> SEQ obr. \* ARABIC \s 1 </w:delInstrText>
          </w:r>
        </w:del>
      </w:ins>
      <w:del w:id="775" w:author="Kateřina Rulfová" w:date="2025-04-30T23:03:00Z" w16du:dateUtc="2025-04-30T21:03:00Z">
        <w:r w:rsidR="00BB4856" w:rsidDel="0051395F">
          <w:rPr>
            <w:b/>
            <w:bCs w:val="0"/>
          </w:rPr>
          <w:fldChar w:fldCharType="separate"/>
        </w:r>
      </w:del>
      <w:ins w:id="776" w:author="Ingr Jiri [2]" w:date="2025-04-30T14:10:00Z" w16du:dateUtc="2025-04-30T12:10:00Z">
        <w:del w:id="777" w:author="Kateřina Rulfová" w:date="2025-04-30T23:03:00Z" w16du:dateUtc="2025-04-30T21:03:00Z">
          <w:r w:rsidR="00BB4856" w:rsidDel="0051395F">
            <w:rPr>
              <w:b/>
              <w:bCs w:val="0"/>
              <w:noProof/>
            </w:rPr>
            <w:delText>6</w:delText>
          </w:r>
          <w:r w:rsidR="00BB4856" w:rsidDel="0051395F">
            <w:rPr>
              <w:b/>
              <w:bCs w:val="0"/>
            </w:rPr>
            <w:fldChar w:fldCharType="end"/>
          </w:r>
        </w:del>
      </w:ins>
      <w:del w:id="778" w:author="Kateřina Rulfová" w:date="2025-04-30T23:03:00Z" w16du:dateUtc="2025-04-30T21:03:00Z">
        <w:r w:rsidR="001431A9" w:rsidDel="0051395F">
          <w:rPr>
            <w:b/>
            <w:bCs w:val="0"/>
          </w:rPr>
          <w:fldChar w:fldCharType="begin"/>
        </w:r>
        <w:r w:rsidR="001431A9" w:rsidDel="0051395F">
          <w:rPr>
            <w:b/>
            <w:bCs w:val="0"/>
          </w:rPr>
          <w:delInstrText xml:space="preserve"> STYLEREF 1 \s </w:delInstrText>
        </w:r>
        <w:r w:rsidR="001431A9" w:rsidDel="0051395F">
          <w:rPr>
            <w:b/>
            <w:bCs w:val="0"/>
          </w:rPr>
          <w:fldChar w:fldCharType="separate"/>
        </w:r>
        <w:r w:rsidR="001431A9" w:rsidDel="0051395F">
          <w:rPr>
            <w:b/>
            <w:bCs w:val="0"/>
            <w:noProof/>
          </w:rPr>
          <w:delText>2</w:delText>
        </w:r>
        <w:r w:rsidR="001431A9" w:rsidDel="0051395F">
          <w:rPr>
            <w:b/>
            <w:bCs w:val="0"/>
          </w:rPr>
          <w:fldChar w:fldCharType="end"/>
        </w:r>
        <w:r w:rsidR="001431A9" w:rsidDel="0051395F">
          <w:rPr>
            <w:b/>
            <w:bCs w:val="0"/>
          </w:rPr>
          <w:delText>.</w:delText>
        </w:r>
        <w:r w:rsidR="001431A9" w:rsidDel="0051395F">
          <w:rPr>
            <w:b/>
            <w:bCs w:val="0"/>
          </w:rPr>
          <w:fldChar w:fldCharType="begin"/>
        </w:r>
        <w:r w:rsidR="001431A9" w:rsidDel="0051395F">
          <w:rPr>
            <w:b/>
            <w:bCs w:val="0"/>
          </w:rPr>
          <w:delInstrText xml:space="preserve"> SEQ obr. \* ARABIC \s 1 </w:delInstrText>
        </w:r>
        <w:r w:rsidR="001431A9" w:rsidDel="0051395F">
          <w:rPr>
            <w:b/>
            <w:bCs w:val="0"/>
          </w:rPr>
          <w:fldChar w:fldCharType="separate"/>
        </w:r>
        <w:r w:rsidR="001431A9" w:rsidDel="0051395F">
          <w:rPr>
            <w:b/>
            <w:bCs w:val="0"/>
            <w:noProof/>
          </w:rPr>
          <w:delText>6</w:delText>
        </w:r>
        <w:r w:rsidR="001431A9" w:rsidDel="0051395F">
          <w:rPr>
            <w:b/>
            <w:bCs w:val="0"/>
          </w:rPr>
          <w:fldChar w:fldCharType="end"/>
        </w:r>
        <w:bookmarkEnd w:id="767"/>
        <w:r w:rsidDel="0051395F">
          <w:delText>: Ukázka Precision-Recall curve a plochy AP</w:delText>
        </w:r>
        <w:bookmarkEnd w:id="768"/>
      </w:del>
    </w:p>
    <w:p w14:paraId="3DF41FD6" w14:textId="0340E1BC" w:rsidR="00124815" w:rsidRPr="00124815" w:rsidDel="0051395F" w:rsidRDefault="00124815" w:rsidP="00124815">
      <w:pPr>
        <w:rPr>
          <w:del w:id="779" w:author="Kateřina Rulfová" w:date="2025-04-30T23:03:00Z" w16du:dateUtc="2025-04-30T21:03:00Z"/>
        </w:rPr>
      </w:pPr>
    </w:p>
    <w:p w14:paraId="28FF4225" w14:textId="5FC32BBA" w:rsidR="00124815" w:rsidDel="0051395F" w:rsidRDefault="00124815" w:rsidP="00124815">
      <w:pPr>
        <w:pStyle w:val="Nzev"/>
        <w:rPr>
          <w:del w:id="780" w:author="Kateřina Rulfová" w:date="2025-04-30T23:03:00Z" w16du:dateUtc="2025-04-30T21:03:00Z"/>
        </w:rPr>
      </w:pPr>
      <w:del w:id="781" w:author="Kateřina Rulfová" w:date="2025-04-30T23:03:00Z" w16du:dateUtc="2025-04-30T21:03:00Z">
        <w:r w:rsidDel="0051395F">
          <w:delText>mAP@50</w:delText>
        </w:r>
      </w:del>
    </w:p>
    <w:p w14:paraId="5F73DFDF" w14:textId="55592666" w:rsidR="00094834" w:rsidDel="0051395F" w:rsidRDefault="00094834" w:rsidP="00754186">
      <w:pPr>
        <w:rPr>
          <w:del w:id="782" w:author="Kateřina Rulfová" w:date="2025-04-30T23:03:00Z" w16du:dateUtc="2025-04-30T21:03:00Z"/>
        </w:rPr>
      </w:pPr>
      <w:del w:id="783" w:author="Kateřina Rulfová" w:date="2025-04-30T23:03:00Z" w16du:dateUtc="2025-04-30T21:03:00Z">
        <w:r w:rsidDel="0051395F">
          <w:delText>Běžné pou</w:delText>
        </w:r>
        <w:r w:rsidR="00B27554" w:rsidDel="0051395F">
          <w:delText>žívanou metrikou pro vyhodnocování</w:delText>
        </w:r>
        <w:r w:rsidDel="0051395F">
          <w:delText xml:space="preserve"> modelů </w:delText>
        </w:r>
        <w:r w:rsidR="00B27554" w:rsidDel="0051395F">
          <w:delText>umělé inteligence</w:delText>
        </w:r>
      </w:del>
      <w:ins w:id="784" w:author="Ingr Jiri [2]" w:date="2025-04-29T14:25:00Z" w16du:dateUtc="2025-04-29T12:25:00Z">
        <w:del w:id="785" w:author="Kateřina Rulfová" w:date="2025-04-30T23:03:00Z" w16du:dateUtc="2025-04-30T21:03:00Z">
          <w:r w:rsidR="000E0FC8" w:rsidDel="0051395F">
            <w:delText>AI</w:delText>
          </w:r>
        </w:del>
      </w:ins>
      <w:del w:id="786" w:author="Kateřina Rulfová" w:date="2025-04-30T23:03:00Z" w16du:dateUtc="2025-04-30T21:03:00Z">
        <w:r w:rsidR="00B27554" w:rsidDel="0051395F">
          <w:delText xml:space="preserve"> </w:delText>
        </w:r>
        <w:r w:rsidDel="0051395F">
          <w:delText xml:space="preserve">je </w:delText>
        </w:r>
      </w:del>
      <m:oMath>
        <m:r>
          <w:del w:id="787" w:author="Kateřina Rulfová" w:date="2025-04-30T23:03:00Z" w16du:dateUtc="2025-04-30T21:03:00Z">
            <w:rPr>
              <w:rFonts w:ascii="Cambria Math" w:hAnsi="Cambria Math"/>
            </w:rPr>
            <m:t>mAP@50</m:t>
          </w:del>
        </m:r>
      </m:oMath>
      <w:del w:id="788" w:author="Kateřina Rulfová" w:date="2025-04-30T23:03:00Z" w16du:dateUtc="2025-04-30T21:03:00Z">
        <w:r w:rsidDel="0051395F">
          <w:delText xml:space="preserve">, kde označení </w:delText>
        </w:r>
      </w:del>
      <m:oMath>
        <m:r>
          <w:del w:id="789" w:author="Kateřina Rulfová" w:date="2025-04-30T23:03:00Z" w16du:dateUtc="2025-04-30T21:03:00Z">
            <w:rPr>
              <w:rFonts w:ascii="Cambria Math" w:hAnsi="Cambria Math"/>
            </w:rPr>
            <m:t>@50</m:t>
          </w:del>
        </m:r>
      </m:oMath>
      <w:del w:id="790" w:author="Kateřina Rulfová" w:date="2025-04-30T23:03:00Z" w16du:dateUtc="2025-04-30T21:03:00Z">
        <w:r w:rsidDel="0051395F">
          <w:delText xml:space="preserve"> udává, že za úspěšnou detekci se považuje taková predikce objektu, jejíž </w:delText>
        </w:r>
      </w:del>
      <m:oMath>
        <m:r>
          <w:del w:id="791" w:author="Kateřina Rulfová" w:date="2025-04-30T23:03:00Z" w16du:dateUtc="2025-04-30T21:03:00Z">
            <w:rPr>
              <w:rFonts w:ascii="Cambria Math" w:hAnsi="Cambria Math"/>
            </w:rPr>
            <m:t>IoU</m:t>
          </w:del>
        </m:r>
      </m:oMath>
      <w:del w:id="792" w:author="Kateřina Rulfová" w:date="2025-04-30T23:03:00Z" w16du:dateUtc="2025-04-30T21:03:00Z">
        <w:r w:rsidDel="0051395F">
          <w:delText xml:space="preserve"> překryvu s ground truth boxem je alespoň 50 %.</w:delText>
        </w:r>
      </w:del>
    </w:p>
    <w:p w14:paraId="3F7266BE" w14:textId="526311A0" w:rsidR="00124815" w:rsidDel="0051395F" w:rsidRDefault="00124815" w:rsidP="00124815">
      <w:pPr>
        <w:pStyle w:val="Nzev"/>
        <w:rPr>
          <w:del w:id="793" w:author="Kateřina Rulfová" w:date="2025-04-30T23:03:00Z" w16du:dateUtc="2025-04-30T21:03:00Z"/>
        </w:rPr>
      </w:pPr>
      <w:del w:id="794" w:author="Kateřina Rulfová" w:date="2025-04-30T23:03:00Z" w16du:dateUtc="2025-04-30T21:03:00Z">
        <w:r w:rsidDel="0051395F">
          <w:delText>mAP@[50:95]</w:delText>
        </w:r>
      </w:del>
    </w:p>
    <w:p w14:paraId="29D8C86F" w14:textId="327F10B1" w:rsidR="00094834" w:rsidRPr="005148CB" w:rsidDel="0051395F" w:rsidRDefault="00094834" w:rsidP="00754186">
      <w:pPr>
        <w:rPr>
          <w:del w:id="795" w:author="Kateřina Rulfová" w:date="2025-04-30T23:03:00Z" w16du:dateUtc="2025-04-30T21:03:00Z"/>
        </w:rPr>
      </w:pPr>
      <w:del w:id="796" w:author="Kateřina Rulfová" w:date="2025-04-30T23:03:00Z" w16du:dateUtc="2025-04-30T21:03:00Z">
        <w:r w:rsidDel="0051395F">
          <w:delText xml:space="preserve">Další obvyklou metrikou je </w:delText>
        </w:r>
      </w:del>
      <m:oMath>
        <m:r>
          <w:del w:id="797" w:author="Kateřina Rulfová" w:date="2025-04-30T23:03:00Z" w16du:dateUtc="2025-04-30T21:03:00Z">
            <w:rPr>
              <w:rFonts w:ascii="Cambria Math" w:hAnsi="Cambria Math"/>
            </w:rPr>
            <m:t>mAP@[50:95]</m:t>
          </w:del>
        </m:r>
      </m:oMath>
      <w:del w:id="798" w:author="Kateřina Rulfová" w:date="2025-04-30T23:03:00Z" w16du:dateUtc="2025-04-30T21:03:00Z">
        <w:r w:rsidDel="0051395F">
          <w:delText xml:space="preserve">, která postupně vypočítá hodnoty </w:delText>
        </w:r>
      </w:del>
      <m:oMath>
        <m:r>
          <w:del w:id="799" w:author="Kateřina Rulfová" w:date="2025-04-30T23:03:00Z" w16du:dateUtc="2025-04-30T21:03:00Z">
            <w:rPr>
              <w:rFonts w:ascii="Cambria Math" w:hAnsi="Cambria Math"/>
            </w:rPr>
            <m:t>mAP</m:t>
          </w:del>
        </m:r>
      </m:oMath>
      <w:del w:id="800" w:author="Kateřina Rulfová" w:date="2025-04-30T23:03:00Z" w16du:dateUtc="2025-04-30T21:03:00Z">
        <w:r w:rsidR="007A65D2" w:rsidDel="0051395F">
          <w:delText xml:space="preserve"> na deseti prazích úspěšnosti </w:delText>
        </w:r>
      </w:del>
      <m:oMath>
        <m:r>
          <w:del w:id="801" w:author="Kateřina Rulfová" w:date="2025-04-30T23:03:00Z" w16du:dateUtc="2025-04-30T21:03:00Z">
            <w:rPr>
              <w:rFonts w:ascii="Cambria Math" w:hAnsi="Cambria Math"/>
            </w:rPr>
            <m:t>0,50;0,55;0,60;…;0,95</m:t>
          </w:del>
        </m:r>
      </m:oMath>
      <w:del w:id="802" w:author="Kateřina Rulfová" w:date="2025-04-30T23:03:00Z" w16du:dateUtc="2025-04-30T21:03:00Z">
        <w:r w:rsidR="007A65D2" w:rsidDel="0051395F">
          <w:delText xml:space="preserve"> a z průměrů dílčích hodnot vypočítá výslednou </w:delText>
        </w:r>
      </w:del>
      <m:oMath>
        <m:r>
          <w:del w:id="803" w:author="Kateřina Rulfová" w:date="2025-04-30T23:03:00Z" w16du:dateUtc="2025-04-30T21:03:00Z">
            <w:rPr>
              <w:rFonts w:ascii="Cambria Math" w:hAnsi="Cambria Math"/>
            </w:rPr>
            <m:t>mAP@[50:95]</m:t>
          </w:del>
        </m:r>
      </m:oMath>
      <w:del w:id="804" w:author="Kateřina Rulfová" w:date="2025-04-30T23:03:00Z" w16du:dateUtc="2025-04-30T21:03:00Z">
        <w:r w:rsidR="007A65D2" w:rsidDel="0051395F">
          <w:delText xml:space="preserve">. Jedná se tedy o přísnější metriku oproti </w:delText>
        </w:r>
      </w:del>
      <m:oMath>
        <m:r>
          <w:del w:id="805" w:author="Kateřina Rulfová" w:date="2025-04-30T23:03:00Z" w16du:dateUtc="2025-04-30T21:03:00Z">
            <w:rPr>
              <w:rFonts w:ascii="Cambria Math" w:hAnsi="Cambria Math"/>
            </w:rPr>
            <m:t>mAP@50</m:t>
          </w:del>
        </m:r>
      </m:oMath>
      <w:del w:id="806" w:author="Kateřina Rulfová" w:date="2025-04-30T23:03:00Z" w16du:dateUtc="2025-04-30T21:03:00Z">
        <w:r w:rsidR="007A65D2" w:rsidDel="0051395F">
          <w:delText>, kvůli vyšším nárokům na predikce modelu.</w:delText>
        </w:r>
      </w:del>
    </w:p>
    <w:p w14:paraId="40204B7F" w14:textId="185989BF" w:rsidR="00F32584" w:rsidRDefault="00F32584" w:rsidP="00F32584">
      <w:pPr>
        <w:pStyle w:val="Nadpis3"/>
      </w:pPr>
      <w:bookmarkStart w:id="807" w:name="_Toc196943583"/>
      <w:r>
        <w:t>Vývoj YOLO</w:t>
      </w:r>
      <w:bookmarkEnd w:id="807"/>
    </w:p>
    <w:p w14:paraId="0E0D0596" w14:textId="4A09567A" w:rsidR="00F32584" w:rsidRDefault="00A37CF8" w:rsidP="00FD0769">
      <w:r>
        <w:t>Účelem nových verzí YOLO je zvýšení výkonosti detekčních schopností algoritmu oproti verzi předešlé. Hlavní</w:t>
      </w:r>
      <w:r w:rsidR="005D02B1">
        <w:t xml:space="preserve">m rozdílem </w:t>
      </w:r>
      <w:r>
        <w:t xml:space="preserve">mezi verzemi je použití rozdílné architektury neuronové sítě, která se liší téměř v každé variantě. </w:t>
      </w:r>
      <w:r w:rsidR="00653F6C">
        <w:t>V průběhu vývoje YOLO dochází k častým změnám v pojetí ztrátových funkcí, které ovlivňují průběh tréninku modelu. Každá verze disponuje</w:t>
      </w:r>
      <w:r w:rsidR="00B27554">
        <w:t xml:space="preserve"> ztrátovou funkcí vytvořenou </w:t>
      </w:r>
      <w:r w:rsidR="00653F6C">
        <w:t xml:space="preserve">často </w:t>
      </w:r>
      <w:r w:rsidR="00B27554">
        <w:t xml:space="preserve">na </w:t>
      </w:r>
      <w:r w:rsidR="00653F6C">
        <w:t>míru pro</w:t>
      </w:r>
      <w:r>
        <w:t xml:space="preserve"> </w:t>
      </w:r>
      <w:r w:rsidR="00653F6C">
        <w:t>dosažení co nejlepších výsledků</w:t>
      </w:r>
      <w:r>
        <w:t>.</w:t>
      </w:r>
    </w:p>
    <w:p w14:paraId="6A2091C1" w14:textId="77777777" w:rsidR="00027E59" w:rsidRPr="00E81C02" w:rsidRDefault="00027E59" w:rsidP="00027E59">
      <w:pPr>
        <w:pStyle w:val="Nzev"/>
        <w:spacing w:after="0"/>
        <w:rPr>
          <w:lang w:val="cs-CZ"/>
        </w:rPr>
      </w:pPr>
      <w:r w:rsidRPr="00E81C02">
        <w:rPr>
          <w:lang w:val="cs-CZ"/>
        </w:rPr>
        <w:t>Ztrátová funkce (</w:t>
      </w:r>
      <w:proofErr w:type="spellStart"/>
      <w:r w:rsidRPr="00E81C02">
        <w:rPr>
          <w:lang w:val="cs-CZ"/>
        </w:rPr>
        <w:t>loss</w:t>
      </w:r>
      <w:proofErr w:type="spellEnd"/>
      <w:r w:rsidRPr="00E81C02">
        <w:rPr>
          <w:lang w:val="cs-CZ"/>
        </w:rPr>
        <w:t xml:space="preserve"> </w:t>
      </w:r>
      <w:proofErr w:type="spellStart"/>
      <w:r w:rsidRPr="00E81C02">
        <w:rPr>
          <w:lang w:val="cs-CZ"/>
        </w:rPr>
        <w:t>function</w:t>
      </w:r>
      <w:proofErr w:type="spellEnd"/>
      <w:r w:rsidRPr="00E81C02">
        <w:rPr>
          <w:lang w:val="cs-CZ"/>
        </w:rPr>
        <w:t>)</w:t>
      </w:r>
    </w:p>
    <w:p w14:paraId="2D4278C9" w14:textId="0BC7C5B6" w:rsidR="00027E59" w:rsidRDefault="000C3B52" w:rsidP="003B1030">
      <w:r>
        <w:rPr>
          <w:noProof/>
          <w:lang w:eastAsia="cs-CZ"/>
        </w:rPr>
        <mc:AlternateContent>
          <mc:Choice Requires="wps">
            <w:drawing>
              <wp:anchor distT="45720" distB="45720" distL="114300" distR="114300" simplePos="0" relativeHeight="251663360" behindDoc="0" locked="0" layoutInCell="1" allowOverlap="1" wp14:anchorId="78866E95" wp14:editId="49B57AF9">
                <wp:simplePos x="0" y="0"/>
                <wp:positionH relativeFrom="column">
                  <wp:posOffset>36830</wp:posOffset>
                </wp:positionH>
                <wp:positionV relativeFrom="paragraph">
                  <wp:posOffset>4528820</wp:posOffset>
                </wp:positionV>
                <wp:extent cx="853440" cy="472440"/>
                <wp:effectExtent l="0" t="0" r="3810" b="3810"/>
                <wp:wrapNone/>
                <wp:docPr id="1717541463" name="Textové pol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853440" cy="4724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5375A11" w14:textId="58BE201D" w:rsidR="00F86E14" w:rsidRPr="00FF1C6E" w:rsidRDefault="00F86E14" w:rsidP="000C3B52">
                            <w:pPr>
                              <w:pStyle w:val="Textvtabulce"/>
                              <w:jc w:val="right"/>
                              <w:rPr>
                                <w:color w:val="984806" w:themeColor="accent6" w:themeShade="80"/>
                              </w:rPr>
                            </w:pPr>
                            <w:r w:rsidRPr="00FF1C6E">
                              <w:rPr>
                                <w:color w:val="984806" w:themeColor="accent6" w:themeShade="80"/>
                              </w:rPr>
                              <w:t>Ztráta klasifikace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78866E95" id="_x0000_t202" coordsize="21600,21600" o:spt="202" path="m,l,21600r21600,l21600,xe">
                <v:stroke joinstyle="miter"/>
                <v:path gradientshapeok="t" o:connecttype="rect"/>
              </v:shapetype>
              <v:shape id="Textové pole 2" o:spid="_x0000_s1026" type="#_x0000_t202" style="position:absolute;left:0;text-align:left;margin-left:2.9pt;margin-top:356.6pt;width:67.2pt;height:37.2pt;z-index:25166336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" stroked="f">
                <v:textbox>
                  <w:txbxContent>
                    <w:p w14:paraId="65375A11" w14:textId="58BE201D" w:rsidR="00F86E14" w:rsidRPr="00FF1C6E" w:rsidRDefault="00F86E14" w:rsidP="000C3B52">
                      <w:pPr>
                        <w:pStyle w:val="Textvtabulce"/>
                        <w:jc w:val="right"/>
                        <w:rPr>
                          <w:color w:val="984806" w:themeColor="accent6" w:themeShade="80"/>
                        </w:rPr>
                      </w:pPr>
                      <w:r w:rsidRPr="00FF1C6E">
                        <w:rPr>
                          <w:color w:val="984806" w:themeColor="accent6" w:themeShade="80"/>
                        </w:rPr>
                        <w:t>Ztráta klasifikace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eastAsia="cs-CZ"/>
        </w:rPr>
        <mc:AlternateContent>
          <mc:Choice Requires="wps">
            <w:drawing>
              <wp:anchor distT="45720" distB="45720" distL="114300" distR="114300" simplePos="0" relativeHeight="251661312" behindDoc="0" locked="0" layoutInCell="1" allowOverlap="1" wp14:anchorId="0DBD88DB" wp14:editId="301D87CC">
                <wp:simplePos x="0" y="0"/>
                <wp:positionH relativeFrom="column">
                  <wp:posOffset>-207010</wp:posOffset>
                </wp:positionH>
                <wp:positionV relativeFrom="paragraph">
                  <wp:posOffset>3850640</wp:posOffset>
                </wp:positionV>
                <wp:extent cx="1104900" cy="472440"/>
                <wp:effectExtent l="0" t="0" r="0" b="3810"/>
                <wp:wrapNone/>
                <wp:docPr id="549207711" name="Textové pol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04900" cy="4724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4520436" w14:textId="77777777" w:rsidR="00F86E14" w:rsidRPr="00FF1C6E" w:rsidRDefault="00F86E14" w:rsidP="000C3B52">
                            <w:pPr>
                              <w:pStyle w:val="Textvtabulce"/>
                              <w:jc w:val="right"/>
                              <w:rPr>
                                <w:color w:val="4F6228" w:themeColor="accent3" w:themeShade="80"/>
                              </w:rPr>
                            </w:pPr>
                            <w:r w:rsidRPr="00FF1C6E">
                              <w:rPr>
                                <w:color w:val="4F6228" w:themeColor="accent3" w:themeShade="80"/>
                              </w:rPr>
                              <w:t>Ztráta důvěryhodnosti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DBD88DB" id="_x0000_s1027" type="#_x0000_t202" style="position:absolute;left:0;text-align:left;margin-left:-16.3pt;margin-top:303.2pt;width:87pt;height:37.2pt;z-index:25166131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" stroked="f">
                <v:textbox>
                  <w:txbxContent>
                    <w:p w14:paraId="04520436" w14:textId="77777777" w:rsidR="00F86E14" w:rsidRPr="00FF1C6E" w:rsidRDefault="00F86E14" w:rsidP="000C3B52">
                      <w:pPr>
                        <w:pStyle w:val="Textvtabulce"/>
                        <w:jc w:val="right"/>
                        <w:rPr>
                          <w:color w:val="4F6228" w:themeColor="accent3" w:themeShade="80"/>
                        </w:rPr>
                      </w:pPr>
                      <w:r w:rsidRPr="00FF1C6E">
                        <w:rPr>
                          <w:color w:val="4F6228" w:themeColor="accent3" w:themeShade="80"/>
                        </w:rPr>
                        <w:t>Ztráta důvěryhodnosti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eastAsia="cs-CZ"/>
        </w:rPr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5E9FC84F" wp14:editId="310AB842">
                <wp:simplePos x="0" y="0"/>
                <wp:positionH relativeFrom="column">
                  <wp:posOffset>-107950</wp:posOffset>
                </wp:positionH>
                <wp:positionV relativeFrom="paragraph">
                  <wp:posOffset>2593340</wp:posOffset>
                </wp:positionV>
                <wp:extent cx="937260" cy="472440"/>
                <wp:effectExtent l="0" t="0" r="0" b="3810"/>
                <wp:wrapNone/>
                <wp:docPr id="217" name="Textové pol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937260" cy="4724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F28A594" w14:textId="454C34C3" w:rsidR="00F86E14" w:rsidRPr="00FF1C6E" w:rsidRDefault="00F86E14" w:rsidP="000C3B52">
                            <w:pPr>
                              <w:pStyle w:val="Textvtabulce"/>
                              <w:jc w:val="right"/>
                              <w:rPr>
                                <w:color w:val="17365D" w:themeColor="text2" w:themeShade="BF"/>
                              </w:rPr>
                            </w:pPr>
                            <w:r w:rsidRPr="00FF1C6E">
                              <w:rPr>
                                <w:color w:val="17365D" w:themeColor="text2" w:themeShade="BF"/>
                              </w:rPr>
                              <w:t xml:space="preserve">Ztráta </w:t>
                            </w:r>
                            <w:r>
                              <w:rPr>
                                <w:color w:val="17365D" w:themeColor="text2" w:themeShade="BF"/>
                              </w:rPr>
                              <w:t>lokalizace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E9FC84F" id="_x0000_s1028" type="#_x0000_t202" style="position:absolute;left:0;text-align:left;margin-left:-8.5pt;margin-top:204.2pt;width:73.8pt;height:37.2pt;z-index:25165926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" stroked="f">
                <v:textbox>
                  <w:txbxContent>
                    <w:p w14:paraId="4F28A594" w14:textId="454C34C3" w:rsidR="00F86E14" w:rsidRPr="00FF1C6E" w:rsidRDefault="00F86E14" w:rsidP="000C3B52">
                      <w:pPr>
                        <w:pStyle w:val="Textvtabulce"/>
                        <w:jc w:val="right"/>
                        <w:rPr>
                          <w:color w:val="17365D" w:themeColor="text2" w:themeShade="BF"/>
                        </w:rPr>
                      </w:pPr>
                      <w:r w:rsidRPr="00FF1C6E">
                        <w:rPr>
                          <w:color w:val="17365D" w:themeColor="text2" w:themeShade="BF"/>
                        </w:rPr>
                        <w:t xml:space="preserve">Ztráta </w:t>
                      </w:r>
                      <w:r>
                        <w:rPr>
                          <w:color w:val="17365D" w:themeColor="text2" w:themeShade="BF"/>
                        </w:rPr>
                        <w:t>lokalizace</w:t>
                      </w:r>
                    </w:p>
                  </w:txbxContent>
                </v:textbox>
              </v:shape>
            </w:pict>
          </mc:Fallback>
        </mc:AlternateContent>
      </w:r>
      <w:r w:rsidR="00FF1C6E">
        <w:rPr>
          <w:noProof/>
          <w:lang w:eastAsia="cs-CZ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49DFD608" wp14:editId="0047B4D9">
                <wp:simplePos x="0" y="0"/>
                <wp:positionH relativeFrom="column">
                  <wp:posOffset>890270</wp:posOffset>
                </wp:positionH>
                <wp:positionV relativeFrom="paragraph">
                  <wp:posOffset>2250440</wp:posOffset>
                </wp:positionV>
                <wp:extent cx="144780" cy="1432560"/>
                <wp:effectExtent l="0" t="0" r="26670" b="15240"/>
                <wp:wrapNone/>
                <wp:docPr id="299157174" name="Levá složená závorka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44780" cy="1432560"/>
                        </a:xfrm>
                        <a:prstGeom prst="leftBrace">
                          <a:avLst>
                            <a:gd name="adj1" fmla="val 8333"/>
                            <a:gd name="adj2" fmla="val 42216"/>
                          </a:avLst>
                        </a:prstGeom>
                        <a:ln w="19050">
                          <a:solidFill>
                            <a:schemeClr val="tx2">
                              <a:lumMod val="75000"/>
                            </a:schemeClr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470F8DBE" id="_x0000_t87" coordsize="21600,21600" o:spt="87" adj="1800,10800" path="m21600,qx10800@0l10800@2qy0@11,10800@3l10800@1qy21600,21600e" filled="f">
                <v:formulas>
                  <v:f eqn="val #0"/>
                  <v:f eqn="sum 21600 0 #0"/>
                  <v:f eqn="sum #1 0 #0"/>
                  <v:f eqn="sum #1 #0 0"/>
                  <v:f eqn="prod #0 9598 32768"/>
                  <v:f eqn="sum 21600 0 @4"/>
                  <v:f eqn="sum 21600 0 #1"/>
                  <v:f eqn="min #1 @6"/>
                  <v:f eqn="prod @7 1 2"/>
                  <v:f eqn="prod #0 2 1"/>
                  <v:f eqn="sum 21600 0 @9"/>
                  <v:f eqn="val #1"/>
                </v:formulas>
                <v:path arrowok="t" o:connecttype="custom" o:connectlocs="21600,0;0,10800;21600,21600" textboxrect="13963,@4,21600,@5"/>
                <v:handles>
                  <v:h position="center,#0" yrange="0,@8"/>
                  <v:h position="topLeft,#1" yrange="@9,@10"/>
                </v:handles>
              </v:shapetype>
              <v:shape id="Levá složená závorka 2" o:spid="_x0000_s1026" type="#_x0000_t87" style="position:absolute;margin-left:70.1pt;margin-top:177.2pt;width:11.4pt;height:112.8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" adj="182,9119" strokecolor="#17365d [2415]" strokeweight="1.5pt"/>
            </w:pict>
          </mc:Fallback>
        </mc:AlternateContent>
      </w:r>
      <w:r w:rsidR="00FF1C6E">
        <w:rPr>
          <w:noProof/>
          <w:lang w:eastAsia="cs-CZ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0C5799FA" wp14:editId="63C400E7">
                <wp:simplePos x="0" y="0"/>
                <wp:positionH relativeFrom="column">
                  <wp:posOffset>890270</wp:posOffset>
                </wp:positionH>
                <wp:positionV relativeFrom="paragraph">
                  <wp:posOffset>4528820</wp:posOffset>
                </wp:positionV>
                <wp:extent cx="144780" cy="624840"/>
                <wp:effectExtent l="0" t="0" r="26670" b="22860"/>
                <wp:wrapNone/>
                <wp:docPr id="1136442076" name="Levá složená závorka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44780" cy="624840"/>
                        </a:xfrm>
                        <a:prstGeom prst="leftBrace">
                          <a:avLst>
                            <a:gd name="adj1" fmla="val 8333"/>
                            <a:gd name="adj2" fmla="val 42216"/>
                          </a:avLst>
                        </a:prstGeom>
                        <a:ln w="19050">
                          <a:solidFill>
                            <a:schemeClr val="accent6">
                              <a:lumMod val="50000"/>
                            </a:schemeClr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19E9EC7" id="Levá složená závorka 2" o:spid="_x0000_s1026" type="#_x0000_t87" style="position:absolute;margin-left:70.1pt;margin-top:356.6pt;width:11.4pt;height:49.2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" adj="417,9119" strokecolor="#974706 [1609]" strokeweight="1.5pt"/>
            </w:pict>
          </mc:Fallback>
        </mc:AlternateContent>
      </w:r>
      <w:r w:rsidR="00FF1C6E">
        <w:rPr>
          <w:noProof/>
          <w:lang w:eastAsia="cs-CZ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47C2CE33" wp14:editId="184891BC">
                <wp:simplePos x="0" y="0"/>
                <wp:positionH relativeFrom="column">
                  <wp:posOffset>897890</wp:posOffset>
                </wp:positionH>
                <wp:positionV relativeFrom="paragraph">
                  <wp:posOffset>3820160</wp:posOffset>
                </wp:positionV>
                <wp:extent cx="144780" cy="594360"/>
                <wp:effectExtent l="0" t="0" r="26670" b="15240"/>
                <wp:wrapNone/>
                <wp:docPr id="2086253020" name="Levá složená závorka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44780" cy="594360"/>
                        </a:xfrm>
                        <a:prstGeom prst="leftBrace">
                          <a:avLst>
                            <a:gd name="adj1" fmla="val 8333"/>
                            <a:gd name="adj2" fmla="val 48626"/>
                          </a:avLst>
                        </a:prstGeom>
                        <a:ln w="19050">
                          <a:solidFill>
                            <a:schemeClr val="accent3">
                              <a:lumMod val="50000"/>
                            </a:schemeClr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8F5554F" id="Levá složená závorka 2" o:spid="_x0000_s1026" type="#_x0000_t87" style="position:absolute;margin-left:70.7pt;margin-top:300.8pt;width:11.4pt;height:46.8pt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" adj="438,10503" strokecolor="#4e6128 [1606]" strokeweight="1.5pt"/>
            </w:pict>
          </mc:Fallback>
        </mc:AlternateContent>
      </w:r>
      <w:r w:rsidR="00027E59" w:rsidRPr="00E81C02">
        <w:t xml:space="preserve">Ztrátová funkce </w:t>
      </w:r>
      <w:r w:rsidR="00027E59">
        <w:t>je využívána v průběhu trénování modelu. Měří rozdíl mezi aktuální predikcí modelu a správnými detekcemi zprostředkovanými pomocí informací z datasetu. Ztrátová funkce se skládá z 3 h</w:t>
      </w:r>
      <w:r w:rsidR="00B27554">
        <w:t>lavních částí. Ztráta lokalizací</w:t>
      </w:r>
      <w:r w:rsidR="00027E59">
        <w:t xml:space="preserve"> měří rozdíl mezi predikovanými </w:t>
      </w:r>
      <w:proofErr w:type="spellStart"/>
      <w:r w:rsidR="00027E59">
        <w:t>bounding</w:t>
      </w:r>
      <w:proofErr w:type="spellEnd"/>
      <w:r w:rsidR="00027E59">
        <w:t xml:space="preserve"> boxy a referenčními boxy z databáze. Ztráta důvěryhodnosti bere v potaz rozdíl mezi předpokládaným a skutečným </w:t>
      </w:r>
      <w:proofErr w:type="spellStart"/>
      <w:r w:rsidR="00027E59">
        <w:t>confidence</w:t>
      </w:r>
      <w:proofErr w:type="spellEnd"/>
      <w:r w:rsidR="00027E59">
        <w:t xml:space="preserve"> </w:t>
      </w:r>
      <w:proofErr w:type="spellStart"/>
      <w:r w:rsidR="00027E59">
        <w:t>score</w:t>
      </w:r>
      <w:proofErr w:type="spellEnd"/>
      <w:r w:rsidR="00027E59">
        <w:t xml:space="preserve"> detekovaných objektů. Ztráta klasifikace udává rozdíl mezi klasifikací modelu a správnými třídami objektů. Tyto funkce jsou sečteny a vyváženy příslušnými koeficienty</w:t>
      </w:r>
      <w:r w:rsidR="007A4C21">
        <w:t xml:space="preserve"> (viz </w:t>
      </w:r>
      <w:r w:rsidR="00FF1C6E">
        <w:t>rovnice 2.4</w:t>
      </w:r>
      <w:r w:rsidR="007A4C21">
        <w:t>)</w:t>
      </w:r>
      <w:r w:rsidR="00027E59">
        <w:t>. Na základě vypočtené hodnoty je rozhodováno o dalším průběhu tréni</w:t>
      </w:r>
      <w:r w:rsidR="00027E59" w:rsidRPr="00754186">
        <w:t>nku modelu</w:t>
      </w:r>
      <w:r w:rsidR="00754186">
        <w:t xml:space="preserve"> </w:t>
      </w:r>
      <w:r w:rsidR="00754186">
        <w:fldChar w:fldCharType="begin">
          <w:fldData xml:space="preserve">PEVuZE5vdGU+PENpdGU+PEF1dGhvcj5SZWRtb248L0F1dGhvcj48WWVhcj4yMDE2PC9ZZWFyPjxS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</w:fldData>
        </w:fldChar>
      </w:r>
      <w:r w:rsidR="00483ED1">
        <w:instrText xml:space="preserve"> ADDIN EN.CITE </w:instrText>
      </w:r>
      <w:r w:rsidR="00483ED1">
        <w:fldChar w:fldCharType="begin">
          <w:fldData xml:space="preserve">PEVuZE5vdGU+PENpdGU+PEF1dGhvcj5SZWRtb248L0F1dGhvcj48WWVhcj4yMDE2PC9ZZWFyPjxS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</w:fldData>
        </w:fldChar>
      </w:r>
      <w:r w:rsidR="00483ED1">
        <w:instrText xml:space="preserve"> ADDIN EN.CITE.DATA </w:instrText>
      </w:r>
      <w:r w:rsidR="00483ED1">
        <w:fldChar w:fldCharType="end"/>
      </w:r>
      <w:r w:rsidR="00754186">
        <w:fldChar w:fldCharType="separate"/>
      </w:r>
      <w:r w:rsidR="00483ED1">
        <w:rPr>
          <w:noProof/>
        </w:rPr>
        <w:t>[22, 23]</w:t>
      </w:r>
      <w:r w:rsidR="00754186">
        <w:fldChar w:fldCharType="end"/>
      </w:r>
      <w:r w:rsidR="00027E59" w:rsidRPr="00754186">
        <w:t>.</w:t>
      </w:r>
    </w:p>
    <w:p w14:paraId="4EF81D4B" w14:textId="77777777" w:rsidR="00437AA9" w:rsidRPr="00437AA9" w:rsidRDefault="00CB29C0" w:rsidP="002854B5">
      <w:pPr>
        <w:tabs>
          <w:tab w:val="center" w:pos="4536"/>
          <w:tab w:val="right" w:pos="9070"/>
        </w:tabs>
      </w:pPr>
      <m:oMathPara>
        <m:oMath>
          <m:r>
            <w:rPr>
              <w:rFonts w:ascii="Cambria Math" w:hAnsi="Cambria Math"/>
            </w:rPr>
            <m:t>L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λ</m:t>
              </m:r>
            </m:e>
            <m:sub>
              <m:r>
                <w:rPr>
                  <w:rFonts w:ascii="Cambria Math" w:hAnsi="Cambria Math"/>
                </w:rPr>
                <m:t>coord</m:t>
              </m:r>
            </m:sub>
          </m:sSub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i=0</m:t>
              </m:r>
            </m:sub>
            <m:sup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sup>
            <m:e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j=0</m:t>
                  </m:r>
                </m:sub>
                <m:sup>
                  <m:r>
                    <w:rPr>
                      <w:rFonts w:ascii="Cambria Math" w:hAnsi="Cambria Math"/>
                    </w:rPr>
                    <m:t>B</m:t>
                  </m:r>
                </m:sup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m:rPr>
                          <m:scr m:val="double-struck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j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obj</m:t>
                      </m:r>
                    </m:sup>
                  </m:sSubSup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/>
                                </w:rPr>
                                <m:t>-</m:t>
                              </m:r>
                              <m:acc>
                                <m:acc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accPr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x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i</m:t>
                                      </m:r>
                                    </m:sub>
                                  </m:sSub>
                                </m:e>
                              </m:acc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+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y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/>
                                </w:rPr>
                                <m:t>-</m:t>
                              </m:r>
                              <m:acc>
                                <m:acc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accPr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y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i</m:t>
                                      </m:r>
                                    </m:sub>
                                  </m:sSub>
                                </m:e>
                              </m:acc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e>
                  </m:d>
                </m:e>
              </m:nary>
            </m:e>
          </m:nary>
        </m:oMath>
      </m:oMathPara>
    </w:p>
    <w:p w14:paraId="6754A80D" w14:textId="63ABC02B" w:rsidR="00F450EF" w:rsidRPr="00FD00A0" w:rsidRDefault="00000000" w:rsidP="002854B5">
      <w:pPr>
        <w:tabs>
          <w:tab w:val="center" w:pos="4536"/>
          <w:tab w:val="right" w:pos="9070"/>
        </w:tabs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+ λ</m:t>
              </m:r>
            </m:e>
            <m:sub>
              <m:r>
                <w:rPr>
                  <w:rFonts w:ascii="Cambria Math" w:hAnsi="Cambria Math"/>
                </w:rPr>
                <m:t>coord</m:t>
              </m:r>
            </m:sub>
          </m:sSub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i=0</m:t>
              </m:r>
            </m:sub>
            <m:sup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sup>
            <m:e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j=0</m:t>
                  </m:r>
                </m:sub>
                <m:sup>
                  <m:r>
                    <w:rPr>
                      <w:rFonts w:ascii="Cambria Math" w:hAnsi="Cambria Math"/>
                    </w:rPr>
                    <m:t>B</m:t>
                  </m:r>
                </m:sup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m:rPr>
                          <m:scr m:val="double-struck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j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obj</m:t>
                      </m:r>
                    </m:sup>
                  </m:sSubSup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rad>
                                <m:radPr>
                                  <m:degHide m:val="1"/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radPr>
                                <m:deg/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w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i</m:t>
                                      </m:r>
                                    </m:sub>
                                  </m:sSub>
                                </m:e>
                              </m:rad>
                              <m:r>
                                <w:rPr>
                                  <w:rFonts w:ascii="Cambria Math" w:hAnsi="Cambria Math"/>
                                </w:rPr>
                                <m:t>-</m:t>
                              </m:r>
                              <m:rad>
                                <m:radPr>
                                  <m:degHide m:val="1"/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radPr>
                                <m:deg/>
                                <m:e>
                                  <m:acc>
                                    <m:acc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accPr>
                                    <m:e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w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i</m:t>
                                          </m:r>
                                        </m:sub>
                                      </m:sSub>
                                    </m:e>
                                  </m:acc>
                                </m:e>
                              </m:rad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+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rad>
                                <m:radPr>
                                  <m:degHide m:val="1"/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radPr>
                                <m:deg/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h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i</m:t>
                                      </m:r>
                                    </m:sub>
                                  </m:sSub>
                                </m:e>
                              </m:rad>
                              <m:r>
                                <w:rPr>
                                  <w:rFonts w:ascii="Cambria Math" w:hAnsi="Cambria Math"/>
                                </w:rPr>
                                <m:t>-</m:t>
                              </m:r>
                              <m:rad>
                                <m:radPr>
                                  <m:degHide m:val="1"/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radPr>
                                <m:deg/>
                                <m:e>
                                  <m:acc>
                                    <m:acc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accPr>
                                    <m:e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h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i</m:t>
                                          </m:r>
                                        </m:sub>
                                      </m:sSub>
                                    </m:e>
                                  </m:acc>
                                </m:e>
                              </m:rad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e>
                  </m:d>
                </m:e>
              </m:nary>
            </m:e>
          </m:nary>
        </m:oMath>
      </m:oMathPara>
    </w:p>
    <w:p w14:paraId="53F02B53" w14:textId="567BA9C4" w:rsidR="00F450EF" w:rsidRPr="00531ABF" w:rsidRDefault="00FD00A0" w:rsidP="002854B5">
      <w:pPr>
        <w:tabs>
          <w:tab w:val="center" w:pos="4536"/>
          <w:tab w:val="right" w:pos="9070"/>
        </w:tabs>
      </w:pPr>
      <m:oMathPara>
        <m:oMath>
          <m:r>
            <w:rPr>
              <w:rFonts w:ascii="Cambria Math" w:hAnsi="Cambria Math"/>
            </w:rPr>
            <m:t>+</m:t>
          </m:r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i=0</m:t>
              </m:r>
            </m:sub>
            <m:sup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sup>
            <m:e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j=0</m:t>
                  </m:r>
                </m:sub>
                <m:sup>
                  <m:r>
                    <w:rPr>
                      <w:rFonts w:ascii="Cambria Math" w:hAnsi="Cambria Math"/>
                    </w:rPr>
                    <m:t>B</m:t>
                  </m:r>
                </m:sup>
                <m:e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m:rPr>
                              <m:scr m:val="double-struck"/>
                            </m:rPr>
                            <w:rPr>
                              <w:rFonts w:ascii="Cambria Math" w:hAnsi="Cambria Math"/>
                            </w:rPr>
                            <m:t>1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j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obj</m:t>
                          </m:r>
                        </m:sup>
                      </m:sSub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C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-</m:t>
                          </m:r>
                          <m:acc>
                            <m:acc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acc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C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acc>
                        </m:e>
                      </m:d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e>
              </m:nary>
            </m:e>
          </m:nary>
          <m:r>
            <w:rPr>
              <w:rFonts w:ascii="Cambria Math" w:hAnsi="Cambria Math"/>
            </w:rPr>
            <m:t xml:space="preserve">+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λ</m:t>
              </m:r>
            </m:e>
            <m:sub>
              <m:r>
                <w:rPr>
                  <w:rFonts w:ascii="Cambria Math" w:hAnsi="Cambria Math"/>
                </w:rPr>
                <m:t>noobj</m:t>
              </m:r>
            </m:sub>
          </m:sSub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i=0</m:t>
              </m:r>
            </m:sub>
            <m:sup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sup>
            <m:e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j=0</m:t>
                  </m:r>
                </m:sub>
                <m:sup>
                  <m:r>
                    <w:rPr>
                      <w:rFonts w:ascii="Cambria Math" w:hAnsi="Cambria Math"/>
                    </w:rPr>
                    <m:t>B</m:t>
                  </m:r>
                </m:sup>
                <m:e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m:rPr>
                              <m:scr m:val="double-struck"/>
                            </m:rPr>
                            <w:rPr>
                              <w:rFonts w:ascii="Cambria Math" w:hAnsi="Cambria Math"/>
                            </w:rPr>
                            <m:t>1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j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noobj</m:t>
                          </m:r>
                        </m:sup>
                      </m:sSub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C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-</m:t>
                          </m:r>
                          <m:acc>
                            <m:acc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acc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C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acc>
                        </m:e>
                      </m:d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e>
              </m:nary>
            </m:e>
          </m:nary>
        </m:oMath>
      </m:oMathPara>
    </w:p>
    <w:tbl>
      <w:tblPr>
        <w:tblStyle w:val="Mkatabulky"/>
        <w:tblW w:w="0" w:type="auto"/>
        <w:jc w:val="right"/>
        <w:tblLook w:val="04A0" w:firstRow="1" w:lastRow="0" w:firstColumn="1" w:lastColumn="0" w:noHBand="0" w:noVBand="1"/>
      </w:tblPr>
      <w:tblGrid>
        <w:gridCol w:w="7650"/>
        <w:gridCol w:w="709"/>
      </w:tblGrid>
      <w:tr w:rsidR="00531ABF" w14:paraId="497C6D44" w14:textId="77777777" w:rsidTr="00FF1C6E">
        <w:trPr>
          <w:jc w:val="right"/>
        </w:trPr>
        <w:tc>
          <w:tcPr>
            <w:tcW w:w="76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1607A6" w14:textId="3723FD95" w:rsidR="00531ABF" w:rsidRDefault="00531ABF" w:rsidP="00FF1C6E">
            <w:pPr>
              <w:tabs>
                <w:tab w:val="center" w:pos="4536"/>
                <w:tab w:val="right" w:pos="9070"/>
              </w:tabs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+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0</m:t>
                    </m:r>
                  </m:sub>
                  <m:sup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sup>
                  <m:e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c∈classes</m:t>
                        </m:r>
                      </m:sub>
                      <m:sup/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m:rPr>
                                <m:scr m:val="double-struck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obj</m:t>
                            </m:r>
                          </m:sup>
                        </m:sSubSup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p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i</m:t>
                                    </m:r>
                                  </m:sub>
                                </m:sSub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c</m:t>
                                    </m:r>
                                  </m:e>
                                </m:d>
                                <m:r>
                                  <w:rPr>
                                    <w:rFonts w:ascii="Cambria Math" w:hAnsi="Cambria Math"/>
                                  </w:rPr>
                                  <m:t>-</m:t>
                                </m:r>
                                <m:acc>
                                  <m:acc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acc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p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i</m:t>
                                        </m:r>
                                      </m:sub>
                                    </m:sSub>
                                  </m:e>
                                </m:acc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c</m:t>
                                    </m:r>
                                  </m:e>
                                </m:d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e>
                    </m:nary>
                  </m:e>
                </m:nary>
              </m:oMath>
            </m:oMathPara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306AC2" w14:textId="022EF000" w:rsidR="00531ABF" w:rsidRDefault="00531ABF" w:rsidP="00531ABF">
            <w:pPr>
              <w:tabs>
                <w:tab w:val="center" w:pos="4536"/>
                <w:tab w:val="right" w:pos="9070"/>
              </w:tabs>
              <w:jc w:val="right"/>
            </w:pPr>
            <w:r>
              <w:t>(2.4)</w:t>
            </w:r>
          </w:p>
        </w:tc>
      </w:tr>
    </w:tbl>
    <w:p w14:paraId="374BB5A0" w14:textId="77777777" w:rsidR="00531ABF" w:rsidRPr="00F450EF" w:rsidRDefault="00531ABF" w:rsidP="002854B5">
      <w:pPr>
        <w:tabs>
          <w:tab w:val="center" w:pos="4536"/>
          <w:tab w:val="right" w:pos="9070"/>
        </w:tabs>
      </w:pPr>
    </w:p>
    <w:p w14:paraId="5FB783BA" w14:textId="43CD4D4F" w:rsidR="000F00A2" w:rsidRDefault="000F00A2" w:rsidP="003C6363">
      <w:r>
        <w:t xml:space="preserve">Od YOLOv2 je přidána metoda kotvových boxů. </w:t>
      </w:r>
      <w:r w:rsidRPr="00531ABF">
        <w:t>Od YOLOv5 je použita metoda dynamických kotvových boxů, kdy si model vytváří rozměry předdefinovaných boxů v průběhu tréninku jako nejpravděpodobnější tvary objektů vyskytujících se v</w:t>
      </w:r>
      <w:r w:rsidR="00202863" w:rsidRPr="00531ABF">
        <w:t> </w:t>
      </w:r>
      <w:r w:rsidRPr="00531ABF">
        <w:t>datasetu</w:t>
      </w:r>
      <w:r w:rsidR="00202863" w:rsidRPr="00531ABF">
        <w:t xml:space="preserve"> </w:t>
      </w:r>
      <w:r w:rsidR="00531ABF" w:rsidRPr="00531ABF">
        <w:fldChar w:fldCharType="begin"/>
      </w:r>
      <w:r w:rsidR="00483ED1">
        <w:instrText xml:space="preserve"> ADDIN EN.CITE &lt;EndNote&gt;&lt;Cite&gt;&lt;Author&gt;Tai&lt;/Author&gt;&lt;Year&gt;2023&lt;/Year&gt;&lt;RecNum&gt;24&lt;/RecNum&gt;&lt;DisplayText&gt;[24]&lt;/DisplayText&gt;&lt;record&gt;&lt;rec-number&gt;24&lt;/rec-number&gt;&lt;foreign-keys&gt;&lt;key app="EN" db-id="epv0etvs2pfr99e5xxpv5027xe05stzr22vd" timestamp="1738674542"&gt;24&lt;/key&gt;&lt;/foreign-keys&gt;&lt;ref-type name="Journal Article"&gt;17&lt;/ref-type&gt;&lt;contributors&gt;&lt;authors&gt;&lt;author&gt;Tai, Weipeng&lt;/author&gt;&lt;author&gt;Wang, Zhenzhen&lt;/author&gt;&lt;author&gt;Li, Wei&lt;/author&gt;&lt;author&gt;Cheng, Jianfei&lt;/author&gt;&lt;author&gt;Hong, Xudong&lt;/author&gt;&lt;/authors&gt;&lt;/contributors&gt;&lt;titles&gt;&lt;title&gt;DAAM-YOLOV5: A Helmet Detection Algorithm Combined with Dynamic Anchor Box and Attention Mechanism&lt;/title&gt;&lt;secondary-title&gt;Electronics&lt;/secondary-title&gt;&lt;/titles&gt;&lt;periodical&gt;&lt;full-title&gt;Electronics&lt;/full-title&gt;&lt;/periodical&gt;&lt;volume&gt;&lt;style face="normal" font="default" charset="238" size="100%"&gt;12&lt;/style&gt;&lt;/volume&gt;&lt;number&gt;&lt;style face="normal" font="default" charset="238" size="100%"&gt;9&lt;/style&gt;&lt;/number&gt;&lt;dates&gt;&lt;year&gt;&lt;style face="normal" font="default" charset="238" size="100%"&gt;2023&lt;/style&gt;&lt;/year&gt;&lt;/dates&gt;&lt;urls&gt;&lt;/urls&gt;&lt;custom7&gt;2094&lt;/custom7&gt;&lt;electronic-resource-num&gt;10.3390/electronics12092094&lt;/electronic-resource-num&gt;&lt;/record&gt;&lt;/Cite&gt;&lt;/EndNote&gt;</w:instrText>
      </w:r>
      <w:r w:rsidR="00531ABF" w:rsidRPr="00531ABF">
        <w:fldChar w:fldCharType="separate"/>
      </w:r>
      <w:r w:rsidR="00483ED1">
        <w:rPr>
          <w:noProof/>
        </w:rPr>
        <w:t>[24]</w:t>
      </w:r>
      <w:r w:rsidR="00531ABF" w:rsidRPr="00531ABF">
        <w:fldChar w:fldCharType="end"/>
      </w:r>
      <w:r w:rsidR="00202863" w:rsidRPr="00531ABF">
        <w:t>.</w:t>
      </w:r>
      <w:r w:rsidRPr="00531ABF">
        <w:t xml:space="preserve"> Důležitou změnou byla</w:t>
      </w:r>
      <w:r>
        <w:t xml:space="preserve"> t</w:t>
      </w:r>
      <w:r w:rsidR="00B27554">
        <w:t xml:space="preserve">aké implementace konceptu </w:t>
      </w:r>
      <w:proofErr w:type="spellStart"/>
      <w:r w:rsidR="00B27554">
        <w:t>Feature</w:t>
      </w:r>
      <w:proofErr w:type="spellEnd"/>
      <w:r w:rsidR="00B27554">
        <w:t xml:space="preserve"> Pyramid </w:t>
      </w:r>
      <w:proofErr w:type="spellStart"/>
      <w:r w:rsidR="00B27554">
        <w:t>Networks</w:t>
      </w:r>
      <w:proofErr w:type="spellEnd"/>
      <w:r w:rsidR="00B27554">
        <w:t xml:space="preserve"> (FPN)</w:t>
      </w:r>
      <w:r>
        <w:t xml:space="preserve"> ve verzi YOLOv3</w:t>
      </w:r>
      <w:r w:rsidR="003C6363">
        <w:t xml:space="preserve"> </w:t>
      </w:r>
      <w:r w:rsidR="003C6363">
        <w:fldChar w:fldCharType="begin"/>
      </w:r>
      <w:r w:rsidR="004E4571">
        <w:instrText xml:space="preserve"> ADDIN EN.CITE &lt;EndNote&gt;&lt;Cite&gt;&lt;Author&gt;Kaur&lt;/Author&gt;&lt;Year&gt;2024&lt;/Year&gt;&lt;RecNum&gt;23&lt;/RecNum&gt;&lt;DisplayText&gt;[16]&lt;/DisplayText&gt;&lt;record&gt;&lt;rec-number&gt;23&lt;/rec-number&gt;&lt;foreign-keys&gt;&lt;key app="EN" db-id="epv0etvs2pfr99e5xxpv5027xe05stzr22vd" timestamp="1738674248"&gt;23&lt;/key&gt;&lt;/foreign-keys&gt;&lt;ref-type name="Conference Paper"&gt;47&lt;/ref-type&gt;&lt;contributors&gt;&lt;authors&gt;&lt;author&gt;Kaur, Sumandeep&lt;/author&gt;&lt;author&gt;Kaur, Lakhwinder&lt;/author&gt;&lt;author&gt;Lal, Madan&lt;/author&gt;&lt;/authors&gt;&lt;/contributors&gt;&lt;titles&gt;&lt;title&gt;A Review: YOLO and Its Advancements&lt;/title&gt;&lt;secondary-title&gt;6th International Conference on Recent Innovations in Computing, ICRIC 2023&lt;/secondary-title&gt;&lt;/titles&gt;&lt;pages&gt; 577 - 592&lt;/pages&gt;&lt;volume&gt;1195 LNEE&lt;/volume&gt;&lt;dates&gt;&lt;year&gt;&lt;style face="normal" font="default" size="100%"&gt;202&lt;/style&gt;&lt;style face="normal" font="default" charset="238" size="100%"&gt;4&lt;/style&gt;&lt;/year&gt;&lt;/dates&gt;&lt;pub-location&gt;Jammu, Indie&lt;/pub-location&gt;&lt;publisher&gt;Lecture Notes in Electrical Engineering&lt;/publisher&gt;&lt;urls&gt;&lt;/urls&gt;&lt;/record&gt;&lt;/Cite&gt;&lt;/EndNote&gt;</w:instrText>
      </w:r>
      <w:r w:rsidR="003C6363">
        <w:fldChar w:fldCharType="separate"/>
      </w:r>
      <w:r w:rsidR="004E4571">
        <w:rPr>
          <w:noProof/>
        </w:rPr>
        <w:t>[16]</w:t>
      </w:r>
      <w:r w:rsidR="003C6363">
        <w:fldChar w:fldCharType="end"/>
      </w:r>
      <w:r>
        <w:t>.</w:t>
      </w:r>
    </w:p>
    <w:p w14:paraId="32195724" w14:textId="77777777" w:rsidR="00027E59" w:rsidRDefault="00027E59" w:rsidP="00027E59">
      <w:pPr>
        <w:pStyle w:val="Nzev"/>
        <w:spacing w:after="0"/>
      </w:pPr>
      <w:r>
        <w:t>Feature pyramid networks (FPN)</w:t>
      </w:r>
    </w:p>
    <w:p w14:paraId="1130CFBB" w14:textId="794530FA" w:rsidR="00027E59" w:rsidRDefault="00027E59" w:rsidP="00B67130">
      <w:r w:rsidRPr="002550EB">
        <w:t xml:space="preserve">FPN </w:t>
      </w:r>
      <w:r>
        <w:t>slouží jako metoda pro detekci objektů různých rozlišení skládající se ze dvou částí</w:t>
      </w:r>
      <w:ins w:id="808" w:author="Ingr Jiri [2]" w:date="2025-04-29T14:10:00Z" w16du:dateUtc="2025-04-29T12:10:00Z">
        <w:r w:rsidR="00A44CD8">
          <w:t xml:space="preserve"> </w:t>
        </w:r>
      </w:ins>
      <w:del w:id="809" w:author="Ingr Jiri [2]" w:date="2025-04-29T14:10:00Z" w16du:dateUtc="2025-04-29T12:10:00Z">
        <w:r w:rsidDel="00A44CD8">
          <w:delText xml:space="preserve"> </w:delText>
        </w:r>
      </w:del>
      <w:ins w:id="810" w:author="Ingr Jiri [2]" w:date="2025-04-29T14:09:00Z" w16du:dateUtc="2025-04-29T12:09:00Z">
        <w:r w:rsidR="00A44CD8">
          <w:t>–</w:t>
        </w:r>
      </w:ins>
      <w:ins w:id="811" w:author="Ingr Jiri [2]" w:date="2025-04-29T14:10:00Z" w16du:dateUtc="2025-04-29T12:10:00Z">
        <w:r w:rsidR="00A44CD8">
          <w:t xml:space="preserve"> </w:t>
        </w:r>
      </w:ins>
      <w:proofErr w:type="spellStart"/>
      <w:r>
        <w:t>bottom</w:t>
      </w:r>
      <w:proofErr w:type="spellEnd"/>
      <w:r>
        <w:t>-up a top-</w:t>
      </w:r>
      <w:proofErr w:type="spellStart"/>
      <w:r>
        <w:t>down</w:t>
      </w:r>
      <w:proofErr w:type="spellEnd"/>
      <w:r>
        <w:t xml:space="preserve"> cesty. </w:t>
      </w:r>
      <w:proofErr w:type="spellStart"/>
      <w:r>
        <w:t>Bottom</w:t>
      </w:r>
      <w:proofErr w:type="spellEnd"/>
      <w:r>
        <w:t xml:space="preserve">-up cesta je standardní CNN, která vytvoří vrstvy různého rozlišení (např. C2, C3, C4, C5), kde se zvyšující se vrstvou klesá prostorové rozlišení, ale zvyšuje se </w:t>
      </w:r>
      <w:commentRangeStart w:id="812"/>
      <w:commentRangeStart w:id="813"/>
      <w:ins w:id="814" w:author="Ingr Jiri [2]" w:date="2025-04-29T14:18:00Z" w16du:dateUtc="2025-04-29T12:18:00Z">
        <w:r w:rsidR="005C5BC5">
          <w:t>sémantická hodnota</w:t>
        </w:r>
        <w:commentRangeEnd w:id="812"/>
        <w:r w:rsidR="005C5BC5">
          <w:rPr>
            <w:rStyle w:val="Odkaznakoment"/>
          </w:rPr>
          <w:commentReference w:id="812"/>
        </w:r>
        <w:commentRangeEnd w:id="813"/>
        <w:r w:rsidR="005C5BC5">
          <w:rPr>
            <w:rStyle w:val="Odkaznakoment"/>
          </w:rPr>
          <w:commentReference w:id="813"/>
        </w:r>
      </w:ins>
      <w:del w:id="815" w:author="Ingr Jiri [2]" w:date="2025-04-29T14:18:00Z" w16du:dateUtc="2025-04-29T12:18:00Z">
        <w:r w:rsidDel="005C5BC5">
          <w:delText>sémantická hodnota</w:delText>
        </w:r>
      </w:del>
      <w:r>
        <w:t xml:space="preserve">. Konvoluční vrstvy jsou použity k vytvoření odpovídajících map </w:t>
      </w:r>
      <w:r w:rsidR="001975AB">
        <w:t>příznaků</w:t>
      </w:r>
      <w:r>
        <w:t xml:space="preserve"> (P2, P3, P4, P5). Nejvyšší vrstva C5 je převedena konvolucí na mapu </w:t>
      </w:r>
      <w:r w:rsidR="001975AB">
        <w:t>příznaků</w:t>
      </w:r>
      <w:r>
        <w:t xml:space="preserve"> P5. Ta je díky vysoké sémantické hodnotě schopna detekovat největší objekty. Následně je použita konvoluce na vrstvu C4 a k vzniklé mapě </w:t>
      </w:r>
      <w:r w:rsidR="001975AB">
        <w:t>příznaků</w:t>
      </w:r>
      <w:r>
        <w:t xml:space="preserve"> je přičtena P5 </w:t>
      </w:r>
      <w:commentRangeStart w:id="816"/>
      <w:proofErr w:type="spellStart"/>
      <w:r w:rsidR="00883710">
        <w:t>nadvzorkovaná</w:t>
      </w:r>
      <w:proofErr w:type="spellEnd"/>
      <w:r>
        <w:t xml:space="preserve"> </w:t>
      </w:r>
      <w:commentRangeEnd w:id="816"/>
      <w:r w:rsidR="009D5427">
        <w:rPr>
          <w:rStyle w:val="Odkaznakoment"/>
        </w:rPr>
        <w:commentReference w:id="816"/>
      </w:r>
      <w:r>
        <w:t xml:space="preserve">na odpovídající velikost. Tím vzniká mapa </w:t>
      </w:r>
      <w:r w:rsidR="001975AB">
        <w:t>příznaků</w:t>
      </w:r>
      <w:r>
        <w:t xml:space="preserve"> P4. Obdobně dochází ke vzniku ostatních map </w:t>
      </w:r>
      <w:r w:rsidR="001975AB">
        <w:t>příznaků</w:t>
      </w:r>
      <w:r>
        <w:t xml:space="preserve">. Každá mapa je pak schopna detekovat objekty jiných velikostí (viz </w:t>
      </w:r>
      <w:r>
        <w:fldChar w:fldCharType="begin"/>
      </w:r>
      <w:r>
        <w:instrText xml:space="preserve"> REF _Ref188983120 \h </w:instrText>
      </w:r>
      <w:r w:rsidR="00951389">
        <w:instrText xml:space="preserve"> \* MERGEFORMAT </w:instrText>
      </w:r>
      <w:r>
        <w:fldChar w:fldCharType="separate"/>
      </w:r>
      <w:r w:rsidR="00E07BFA" w:rsidRPr="009C13F5">
        <w:rPr>
          <w:b/>
        </w:rPr>
        <w:t xml:space="preserve">Obr. </w:t>
      </w:r>
      <w:r w:rsidR="00E07BFA">
        <w:rPr>
          <w:b/>
          <w:bCs/>
          <w:noProof/>
        </w:rPr>
        <w:t>2</w:t>
      </w:r>
      <w:r w:rsidR="00E07BFA">
        <w:rPr>
          <w:b/>
        </w:rPr>
        <w:t>.</w:t>
      </w:r>
      <w:r w:rsidR="00E07BFA">
        <w:rPr>
          <w:b/>
          <w:bCs/>
          <w:noProof/>
        </w:rPr>
        <w:t>6</w:t>
      </w:r>
      <w:r>
        <w:fldChar w:fldCharType="end"/>
      </w:r>
      <w:r>
        <w:t>)</w:t>
      </w:r>
      <w:r w:rsidR="00B67130">
        <w:t xml:space="preserve"> </w:t>
      </w:r>
      <w:r w:rsidR="00B67130">
        <w:fldChar w:fldCharType="begin"/>
      </w:r>
      <w:r w:rsidR="00483ED1">
        <w:instrText xml:space="preserve"> ADDIN EN.CITE &lt;EndNote&gt;&lt;Cite&gt;&lt;Author&gt;Lin&lt;/Author&gt;&lt;Year&gt;2017&lt;/Year&gt;&lt;RecNum&gt;16&lt;/RecNum&gt;&lt;DisplayText&gt;[25]&lt;/DisplayText&gt;&lt;record&gt;&lt;rec-number&gt;16&lt;/rec-number&gt;&lt;foreign-keys&gt;&lt;key app="EN" db-id="epv0etvs2pfr99e5xxpv5027xe05stzr22vd" timestamp="1738238609"&gt;16&lt;/key&gt;&lt;/foreign-keys&gt;&lt;ref-type name="Conference Paper"&gt;47&lt;/ref-type&gt;&lt;contributors&gt;&lt;authors&gt;&lt;author&gt;Tsung-Yi Lin&lt;/author&gt;&lt;author&gt;&lt;style face="normal" font="default" size="100%"&gt;Ramanauskait&lt;/style&gt;&lt;style face="normal" font="default" charset="238" size="100%"&gt;ė, Simona&lt;/style&gt;&lt;/author&gt;&lt;author&gt;&lt;style face="normal" font="default" charset="238" size="100%"&gt;Ross Girshick&lt;/style&gt;&lt;/author&gt;&lt;author&gt;&lt;style face="normal" font="default" charset="238" size="100%"&gt;Kaiming He&lt;/style&gt;&lt;/author&gt;&lt;author&gt;&lt;style face="normal" font="default" charset="238" size="100%"&gt;Bharath Hariharan&lt;/style&gt;&lt;/author&gt;&lt;author&gt;&lt;style face="normal" font="default" charset="238" size="100%"&gt;Serge Belongie&lt;/style&gt;&lt;/author&gt;&lt;/authors&gt;&lt;/contributors&gt;&lt;titles&gt;&lt;title&gt;Feature Pyramid Networks for Object Detection&lt;/title&gt;&lt;secondary-title&gt;30TH IEEE CONFERENCE ON COMPUTER VISION AND PATTERN RECOGNITION (CVPR 2017)&lt;/secondary-title&gt;&lt;/titles&gt;&lt;pages&gt;936-944&lt;/pages&gt;&lt;dates&gt;&lt;year&gt;2017&lt;/year&gt;&lt;/dates&gt;&lt;pub-location&gt;Honolulu, HI, USA&lt;/pub-location&gt;&lt;publisher&gt;&lt;style face="normal" font="default" charset="238" size="100%"&gt;IEEE&lt;/style&gt;&lt;/publisher&gt;&lt;urls&gt;&lt;/urls&gt;&lt;electronic-resource-num&gt;10.1109/CVPR.2017.106&lt;/electronic-resource-num&gt;&lt;/record&gt;&lt;/Cite&gt;&lt;/EndNote&gt;</w:instrText>
      </w:r>
      <w:r w:rsidR="00B67130">
        <w:fldChar w:fldCharType="separate"/>
      </w:r>
      <w:r w:rsidR="00483ED1">
        <w:rPr>
          <w:noProof/>
        </w:rPr>
        <w:t>[25]</w:t>
      </w:r>
      <w:r w:rsidR="00B67130">
        <w:fldChar w:fldCharType="end"/>
      </w:r>
      <w:r>
        <w:t>.</w:t>
      </w:r>
    </w:p>
    <w:p w14:paraId="189DEFA2" w14:textId="77777777" w:rsidR="00027E59" w:rsidRDefault="00027E59" w:rsidP="00B67130">
      <w:pPr>
        <w:keepNext/>
        <w:jc w:val="center"/>
      </w:pPr>
      <w:r w:rsidRPr="009C13F5">
        <w:rPr>
          <w:noProof/>
          <w:lang w:eastAsia="cs-CZ"/>
        </w:rPr>
        <w:lastRenderedPageBreak/>
        <w:drawing>
          <wp:inline distT="0" distB="0" distL="0" distR="0" wp14:anchorId="3687799D" wp14:editId="06515A60">
            <wp:extent cx="3855720" cy="2932813"/>
            <wp:effectExtent l="0" t="0" r="0" b="1270"/>
            <wp:docPr id="340786215" name="Obrázek 1" descr="Obsah obrázku text, diagram, snímek obrazovky, Paralelní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0786215" name="Obrázek 1" descr="Obsah obrázku text, diagram, snímek obrazovky, Paralelní&#10;&#10;Popis byl vytvořen automaticky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3873994" cy="29467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4D2C95" w14:textId="5D601FF6" w:rsidR="00027E59" w:rsidRDefault="00027E59" w:rsidP="00B67130">
      <w:pPr>
        <w:pStyle w:val="Titulek"/>
        <w:jc w:val="left"/>
      </w:pPr>
      <w:bookmarkStart w:id="817" w:name="_Ref188983120"/>
      <w:r w:rsidRPr="009C13F5">
        <w:rPr>
          <w:b/>
          <w:bCs w:val="0"/>
        </w:rPr>
        <w:t xml:space="preserve">Obr. </w:t>
      </w:r>
      <w:ins w:id="818" w:author="Ingr Jiri [2]" w:date="2025-05-02T20:09:00Z" w16du:dateUtc="2025-05-02T18:09:00Z"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TYLEREF 1 \s </w:instrText>
        </w:r>
      </w:ins>
      <w:r w:rsidR="00F626E8">
        <w:rPr>
          <w:b/>
          <w:bCs w:val="0"/>
        </w:rPr>
        <w:fldChar w:fldCharType="separate"/>
      </w:r>
      <w:r w:rsidR="00F626E8">
        <w:rPr>
          <w:b/>
          <w:bCs w:val="0"/>
          <w:noProof/>
        </w:rPr>
        <w:t>2</w:t>
      </w:r>
      <w:ins w:id="819" w:author="Ingr Jiri [2]" w:date="2025-05-02T20:09:00Z" w16du:dateUtc="2025-05-02T18:09:00Z">
        <w:r w:rsidR="00F626E8">
          <w:rPr>
            <w:b/>
            <w:bCs w:val="0"/>
          </w:rPr>
          <w:fldChar w:fldCharType="end"/>
        </w:r>
        <w:r w:rsidR="00F626E8">
          <w:rPr>
            <w:b/>
            <w:bCs w:val="0"/>
          </w:rPr>
          <w:t>.</w:t>
        </w:r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EQ obr. \* ARABIC \s 1 </w:instrText>
        </w:r>
      </w:ins>
      <w:r w:rsidR="00F626E8">
        <w:rPr>
          <w:b/>
          <w:bCs w:val="0"/>
        </w:rPr>
        <w:fldChar w:fldCharType="separate"/>
      </w:r>
      <w:ins w:id="820" w:author="Ingr Jiri [2]" w:date="2025-05-02T20:09:00Z" w16du:dateUtc="2025-05-02T18:09:00Z">
        <w:r w:rsidR="00F626E8">
          <w:rPr>
            <w:b/>
            <w:bCs w:val="0"/>
            <w:noProof/>
          </w:rPr>
          <w:t>7</w:t>
        </w:r>
        <w:r w:rsidR="00F626E8">
          <w:rPr>
            <w:b/>
            <w:bCs w:val="0"/>
          </w:rPr>
          <w:fldChar w:fldCharType="end"/>
        </w:r>
      </w:ins>
      <w:del w:id="821" w:author="Ingr Jiri [2]" w:date="2025-04-29T21:11:00Z" w16du:dateUtc="2025-04-29T19:11:00Z"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TYLEREF 1 \s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2</w:delText>
        </w:r>
        <w:r w:rsidR="001431A9" w:rsidDel="0073196C">
          <w:rPr>
            <w:b/>
            <w:bCs w:val="0"/>
          </w:rPr>
          <w:fldChar w:fldCharType="end"/>
        </w:r>
        <w:r w:rsidR="001431A9" w:rsidDel="0073196C">
          <w:rPr>
            <w:b/>
            <w:bCs w:val="0"/>
          </w:rPr>
          <w:delText>.</w:delText>
        </w:r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EQ obr. \* ARABIC \s 1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7</w:delText>
        </w:r>
        <w:r w:rsidR="001431A9" w:rsidDel="0073196C">
          <w:rPr>
            <w:b/>
            <w:bCs w:val="0"/>
          </w:rPr>
          <w:fldChar w:fldCharType="end"/>
        </w:r>
      </w:del>
      <w:bookmarkEnd w:id="817"/>
      <w:r w:rsidRPr="009C13F5">
        <w:rPr>
          <w:b/>
          <w:bCs w:val="0"/>
        </w:rPr>
        <w:t>:</w:t>
      </w:r>
      <w:r>
        <w:t xml:space="preserve"> </w:t>
      </w:r>
      <w:r w:rsidRPr="00685F4F">
        <w:t xml:space="preserve">Schéma algoritmu </w:t>
      </w:r>
      <w:proofErr w:type="spellStart"/>
      <w:r w:rsidRPr="00685F4F">
        <w:t>feature</w:t>
      </w:r>
      <w:proofErr w:type="spellEnd"/>
      <w:r w:rsidRPr="00685F4F">
        <w:t xml:space="preserve"> pyramid network (převzato z </w:t>
      </w:r>
      <w:r w:rsidR="00B67130">
        <w:fldChar w:fldCharType="begin"/>
      </w:r>
      <w:r w:rsidR="00483ED1">
        <w:instrText xml:space="preserve"> ADDIN EN.CITE &lt;EndNote&gt;&lt;Cite&gt;&lt;Author&gt;Lin&lt;/Author&gt;&lt;Year&gt;2017&lt;/Year&gt;&lt;RecNum&gt;16&lt;/RecNum&gt;&lt;DisplayText&gt;[25]&lt;/DisplayText&gt;&lt;record&gt;&lt;rec-number&gt;16&lt;/rec-number&gt;&lt;foreign-keys&gt;&lt;key app="EN" db-id="epv0etvs2pfr99e5xxpv5027xe05stzr22vd" timestamp="1738238609"&gt;16&lt;/key&gt;&lt;/foreign-keys&gt;&lt;ref-type name="Conference Paper"&gt;47&lt;/ref-type&gt;&lt;contributors&gt;&lt;authors&gt;&lt;author&gt;Tsung-Yi Lin&lt;/author&gt;&lt;author&gt;&lt;style face="normal" font="default" size="100%"&gt;Ramanauskait&lt;/style&gt;&lt;style face="normal" font="default" charset="238" size="100%"&gt;ė, Simona&lt;/style&gt;&lt;/author&gt;&lt;author&gt;&lt;style face="normal" font="default" charset="238" size="100%"&gt;Ross Girshick&lt;/style&gt;&lt;/author&gt;&lt;author&gt;&lt;style face="normal" font="default" charset="238" size="100%"&gt;Kaiming He&lt;/style&gt;&lt;/author&gt;&lt;author&gt;&lt;style face="normal" font="default" charset="238" size="100%"&gt;Bharath Hariharan&lt;/style&gt;&lt;/author&gt;&lt;author&gt;&lt;style face="normal" font="default" charset="238" size="100%"&gt;Serge Belongie&lt;/style&gt;&lt;/author&gt;&lt;/authors&gt;&lt;/contributors&gt;&lt;titles&gt;&lt;title&gt;Feature Pyramid Networks for Object Detection&lt;/title&gt;&lt;secondary-title&gt;30TH IEEE CONFERENCE ON COMPUTER VISION AND PATTERN RECOGNITION (CVPR 2017)&lt;/secondary-title&gt;&lt;/titles&gt;&lt;pages&gt;936-944&lt;/pages&gt;&lt;dates&gt;&lt;year&gt;2017&lt;/year&gt;&lt;/dates&gt;&lt;pub-location&gt;Honolulu, HI, USA&lt;/pub-location&gt;&lt;publisher&gt;&lt;style face="normal" font="default" charset="238" size="100%"&gt;IEEE&lt;/style&gt;&lt;/publisher&gt;&lt;urls&gt;&lt;/urls&gt;&lt;electronic-resource-num&gt;10.1109/CVPR.2017.106&lt;/electronic-resource-num&gt;&lt;/record&gt;&lt;/Cite&gt;&lt;/EndNote&gt;</w:instrText>
      </w:r>
      <w:r w:rsidR="00B67130">
        <w:fldChar w:fldCharType="separate"/>
      </w:r>
      <w:r w:rsidR="00483ED1">
        <w:rPr>
          <w:noProof/>
        </w:rPr>
        <w:t>[25]</w:t>
      </w:r>
      <w:r w:rsidR="00B67130">
        <w:fldChar w:fldCharType="end"/>
      </w:r>
      <w:r w:rsidRPr="00685F4F">
        <w:t>)</w:t>
      </w:r>
    </w:p>
    <w:p w14:paraId="52CAD160" w14:textId="551ECB55" w:rsidR="00FB1419" w:rsidRDefault="00394206" w:rsidP="00394206">
      <w:pPr>
        <w:pStyle w:val="Nadpis3"/>
      </w:pPr>
      <w:bookmarkStart w:id="822" w:name="_Toc196943584"/>
      <w:r>
        <w:t>Velikosti YOLO</w:t>
      </w:r>
      <w:bookmarkEnd w:id="822"/>
    </w:p>
    <w:p w14:paraId="49E615EC" w14:textId="1977A3C0" w:rsidR="00394206" w:rsidRDefault="005C5BC5" w:rsidP="00394206">
      <w:commentRangeStart w:id="823"/>
      <w:commentRangeStart w:id="824"/>
      <w:proofErr w:type="spellStart"/>
      <w:ins w:id="825" w:author="Ingr Jiri [2]" w:date="2025-04-29T14:18:00Z" w16du:dateUtc="2025-04-29T12:18:00Z">
        <w:r>
          <w:t>Ultralytics</w:t>
        </w:r>
        <w:proofErr w:type="spellEnd"/>
        <w:r>
          <w:t xml:space="preserve"> </w:t>
        </w:r>
        <w:commentRangeEnd w:id="823"/>
        <w:r>
          <w:rPr>
            <w:rStyle w:val="Odkaznakoment"/>
          </w:rPr>
          <w:commentReference w:id="823"/>
        </w:r>
      </w:ins>
      <w:commentRangeEnd w:id="824"/>
      <w:ins w:id="826" w:author="Ingr Jiri [2]" w:date="2025-04-29T14:19:00Z" w16du:dateUtc="2025-04-29T12:19:00Z">
        <w:r>
          <w:rPr>
            <w:rStyle w:val="Odkaznakoment"/>
          </w:rPr>
          <w:commentReference w:id="824"/>
        </w:r>
      </w:ins>
      <w:del w:id="827" w:author="Ingr Jiri [2]" w:date="2025-04-29T14:18:00Z" w16du:dateUtc="2025-04-29T12:18:00Z">
        <w:r w:rsidR="00497316" w:rsidDel="005C5BC5">
          <w:delText>Ultralytics</w:delText>
        </w:r>
      </w:del>
      <w:r w:rsidR="00497316">
        <w:t xml:space="preserve"> nabízí několik velikostí modelu YOLO (</w:t>
      </w:r>
      <w:r w:rsidR="00240526">
        <w:t xml:space="preserve">v nejnovějších verzích obvykle </w:t>
      </w:r>
      <w:r w:rsidR="00497316">
        <w:t xml:space="preserve">n – nano, s – </w:t>
      </w:r>
      <w:proofErr w:type="spellStart"/>
      <w:r w:rsidR="00497316">
        <w:t>small</w:t>
      </w:r>
      <w:proofErr w:type="spellEnd"/>
      <w:r w:rsidR="00497316">
        <w:t xml:space="preserve">, m – medium, l – </w:t>
      </w:r>
      <w:proofErr w:type="spellStart"/>
      <w:r w:rsidR="00497316">
        <w:t>large</w:t>
      </w:r>
      <w:proofErr w:type="spellEnd"/>
      <w:r w:rsidR="00497316">
        <w:t xml:space="preserve"> a x – extra </w:t>
      </w:r>
      <w:proofErr w:type="spellStart"/>
      <w:r w:rsidR="00497316">
        <w:t>large</w:t>
      </w:r>
      <w:proofErr w:type="spellEnd"/>
      <w:r w:rsidR="00497316">
        <w:t xml:space="preserve">). S velikostí modelu se zvyšuje </w:t>
      </w:r>
      <w:r w:rsidR="0012018C">
        <w:t>schopnost</w:t>
      </w:r>
      <w:r w:rsidR="00497316">
        <w:t xml:space="preserve"> </w:t>
      </w:r>
      <w:r w:rsidR="0012018C">
        <w:t>rozlišovat složitější struktury v obraze</w:t>
      </w:r>
      <w:r w:rsidR="00497316">
        <w:t xml:space="preserve">, zároveň ale výrazně stoupá časová i výpočetní náročnost jak při tréninku modelu, tak při samotném detekčním procesu. </w:t>
      </w:r>
      <w:r w:rsidR="00153401">
        <w:t>Současně</w:t>
      </w:r>
      <w:r w:rsidR="00497316">
        <w:t xml:space="preserve"> platí, že pro menší velikosti datasetů není třeba využívat velké modely. Kvůli nedostatečnému množství trénovacích dat není využit potenciál složitější architektury neuronové sítě a výsledný model pak dosahuje obdobných, ne-li horších detekčních schopností </w:t>
      </w:r>
      <w:r w:rsidR="0012018C">
        <w:t>při</w:t>
      </w:r>
      <w:r w:rsidR="00497316">
        <w:t xml:space="preserve"> mnohem vyšších hardwarových i časových náro</w:t>
      </w:r>
      <w:r w:rsidR="0012018C">
        <w:t>cích</w:t>
      </w:r>
      <w:r w:rsidR="00497316">
        <w:t>.</w:t>
      </w:r>
    </w:p>
    <w:p w14:paraId="5ADEDFBE" w14:textId="00F6CF5F" w:rsidR="00D175ED" w:rsidRDefault="00D175ED" w:rsidP="00394206">
      <w:r>
        <w:t xml:space="preserve">V článku </w:t>
      </w:r>
      <w:r w:rsidR="00951389">
        <w:fldChar w:fldCharType="begin"/>
      </w:r>
      <w:r w:rsidR="00483ED1">
        <w:instrText xml:space="preserve"> ADDIN EN.CITE &lt;EndNote&gt;&lt;Cite&gt;&lt;Author&gt;Dlužnevskij&lt;/Author&gt;&lt;Year&gt;2021&lt;/Year&gt;&lt;RecNum&gt;15&lt;/RecNum&gt;&lt;DisplayText&gt;[26]&lt;/DisplayText&gt;&lt;record&gt;&lt;rec-number&gt;15&lt;/rec-number&gt;&lt;foreign-keys&gt;&lt;key app="EN" db-id="epv0etvs2pfr99e5xxpv5027xe05stzr22vd" timestamp="1738237943"&gt;15&lt;/key&gt;&lt;/foreign-keys&gt;&lt;ref-type name="Journal Article"&gt;17&lt;/ref-type&gt;&lt;contributors&gt;&lt;authors&gt;&lt;author&gt;&lt;style face="normal" font="default" size="100%"&gt;Dlu&lt;/style&gt;&lt;style face="normal" font="default" charset="238" size="100%"&gt;žnevskij, Daniel&lt;/style&gt;&lt;/author&gt;&lt;author&gt;&lt;style face="normal" font="default" charset="238" size="100%"&gt;Stefanovič, Pavel&lt;/style&gt;&lt;/author&gt;&lt;author&gt;&lt;style face="normal" font="default" charset="238" size="100%"&gt;Ramanauskaitė, Simona&lt;/style&gt;&lt;/author&gt;&lt;/authors&gt;&lt;/contributors&gt;&lt;titles&gt;&lt;title&gt;Investigation of YOLOv5 Efficiency in iPhone Supported Systems&lt;/title&gt;&lt;secondary-title&gt;Baltic Journal of Modern Computing&lt;/secondary-title&gt;&lt;/titles&gt;&lt;periodical&gt;&lt;full-title&gt;Baltic Journal of Modern Computing&lt;/full-title&gt;&lt;/periodical&gt;&lt;volume&gt;&lt;style face="normal" font="default" charset="238" size="100%"&gt;9&lt;/style&gt;&lt;/volume&gt;&lt;number&gt;&lt;style face="normal" font="default" charset="238" size="100%"&gt;3&lt;/style&gt;&lt;/number&gt;&lt;dates&gt;&lt;year&gt;&lt;style face="normal" font="default" charset="238" size="100%"&gt;2021&lt;/style&gt;&lt;/year&gt;&lt;/dates&gt;&lt;urls&gt;&lt;/urls&gt;&lt;electronic-resource-num&gt;10.22364/bjmc.2021.9.3.07&lt;/electronic-resource-num&gt;&lt;/record&gt;&lt;/Cite&gt;&lt;/EndNote&gt;</w:instrText>
      </w:r>
      <w:r w:rsidR="00951389">
        <w:fldChar w:fldCharType="separate"/>
      </w:r>
      <w:r w:rsidR="00483ED1">
        <w:rPr>
          <w:noProof/>
        </w:rPr>
        <w:t>[26]</w:t>
      </w:r>
      <w:r w:rsidR="00951389">
        <w:fldChar w:fldCharType="end"/>
      </w:r>
      <w:r>
        <w:t xml:space="preserve"> </w:t>
      </w:r>
      <w:r w:rsidR="003D4601">
        <w:t>byly testovány rozdíly velikostí modelů YOLOv5 natrénovaných za stejných podmínek na datasetu o 10 000 položkách pocházející</w:t>
      </w:r>
      <w:r w:rsidR="001E6B2E">
        <w:t>ch</w:t>
      </w:r>
      <w:r w:rsidR="003D4601">
        <w:t xml:space="preserve"> z COCO datasetu</w:t>
      </w:r>
      <w:r w:rsidR="00597EC5">
        <w:t xml:space="preserve"> </w:t>
      </w:r>
      <w:r w:rsidR="00597EC5">
        <w:fldChar w:fldCharType="begin">
          <w:fldData xml:space="preserve">PEVuZE5vdGU+PENpdGU+PEF1dGhvcj5MaW48L0F1dGhvcj48WWVhcj4yMDE0PC9ZZWFyPjxSZWNO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</w:fldData>
        </w:fldChar>
      </w:r>
      <w:r w:rsidR="00483ED1">
        <w:instrText xml:space="preserve"> ADDIN EN.CITE </w:instrText>
      </w:r>
      <w:r w:rsidR="00483ED1">
        <w:fldChar w:fldCharType="begin">
          <w:fldData xml:space="preserve">PEVuZE5vdGU+PENpdGU+PEF1dGhvcj5MaW48L0F1dGhvcj48WWVhcj4yMDE0PC9ZZWFyPjxSZWNO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</w:fldData>
        </w:fldChar>
      </w:r>
      <w:r w:rsidR="00483ED1">
        <w:instrText xml:space="preserve"> ADDIN EN.CITE.DATA </w:instrText>
      </w:r>
      <w:r w:rsidR="00483ED1">
        <w:fldChar w:fldCharType="end"/>
      </w:r>
      <w:r w:rsidR="00597EC5">
        <w:fldChar w:fldCharType="separate"/>
      </w:r>
      <w:r w:rsidR="00483ED1">
        <w:rPr>
          <w:noProof/>
        </w:rPr>
        <w:t>[27]</w:t>
      </w:r>
      <w:r w:rsidR="00597EC5">
        <w:fldChar w:fldCharType="end"/>
      </w:r>
      <w:r w:rsidR="003D4601">
        <w:t xml:space="preserve"> s rozložení</w:t>
      </w:r>
      <w:r w:rsidR="00401DE0">
        <w:t>m</w:t>
      </w:r>
      <w:r w:rsidR="003D4601">
        <w:t xml:space="preserve"> 80/20, kde 80 % dat patř</w:t>
      </w:r>
      <w:r w:rsidR="001E6B2E">
        <w:t>ilo</w:t>
      </w:r>
      <w:r w:rsidR="003D4601">
        <w:t xml:space="preserve"> trénovací části, ostatní</w:t>
      </w:r>
      <w:r w:rsidR="00830309">
        <w:t xml:space="preserve"> materiál</w:t>
      </w:r>
      <w:r w:rsidR="003D4601">
        <w:t xml:space="preserve"> </w:t>
      </w:r>
      <w:r w:rsidR="00401DE0">
        <w:t xml:space="preserve">byl umístěn </w:t>
      </w:r>
      <w:r w:rsidR="003D4601">
        <w:t>do validační sekce.</w:t>
      </w:r>
      <w:r w:rsidR="001E6B2E">
        <w:t xml:space="preserve"> V</w:t>
      </w:r>
      <w:r w:rsidR="001F1393">
        <w:t> </w:t>
      </w:r>
      <w:r w:rsidR="00D817BB">
        <w:fldChar w:fldCharType="begin"/>
      </w:r>
      <w:r w:rsidR="00D817BB">
        <w:instrText xml:space="preserve"> REF _Ref188983300 \h </w:instrText>
      </w:r>
      <w:r w:rsidR="00D817BB">
        <w:fldChar w:fldCharType="separate"/>
      </w:r>
      <w:r w:rsidR="00E07BFA" w:rsidRPr="0055602D">
        <w:rPr>
          <w:b/>
        </w:rPr>
        <w:t xml:space="preserve">Tabulka </w:t>
      </w:r>
      <w:r w:rsidR="00E07BFA">
        <w:rPr>
          <w:b/>
          <w:bCs/>
          <w:noProof/>
        </w:rPr>
        <w:t>2</w:t>
      </w:r>
      <w:r w:rsidR="00E07BFA">
        <w:rPr>
          <w:b/>
        </w:rPr>
        <w:t>.</w:t>
      </w:r>
      <w:r w:rsidR="00E07BFA">
        <w:rPr>
          <w:b/>
          <w:bCs/>
          <w:noProof/>
        </w:rPr>
        <w:t>2</w:t>
      </w:r>
      <w:r w:rsidR="00D817BB">
        <w:fldChar w:fldCharType="end"/>
      </w:r>
      <w:r w:rsidR="00D817BB">
        <w:t xml:space="preserve"> </w:t>
      </w:r>
      <w:r w:rsidR="001E6B2E">
        <w:t>jsou zobrazeny výsledky tohoto měření.</w:t>
      </w:r>
      <w:r w:rsidR="00401DE0">
        <w:t xml:space="preserve"> Trénink i detekce objektu probíhal</w:t>
      </w:r>
      <w:r w:rsidR="00830309">
        <w:t>i</w:t>
      </w:r>
      <w:r w:rsidR="00401DE0">
        <w:t xml:space="preserve"> v prostředí Google </w:t>
      </w:r>
      <w:proofErr w:type="spellStart"/>
      <w:r w:rsidR="00401DE0">
        <w:t>Colab</w:t>
      </w:r>
      <w:proofErr w:type="spellEnd"/>
      <w:r w:rsidR="00401DE0">
        <w:t xml:space="preserve"> s</w:t>
      </w:r>
      <w:r w:rsidR="00153401">
        <w:t xml:space="preserve"> odpovídacím </w:t>
      </w:r>
      <w:r w:rsidR="00401DE0">
        <w:t>výpočetním výkonem.</w:t>
      </w:r>
    </w:p>
    <w:p w14:paraId="29970394" w14:textId="3DDAB877" w:rsidR="00401DE0" w:rsidRDefault="00401DE0" w:rsidP="0055602D">
      <w:pPr>
        <w:pStyle w:val="Titulek"/>
        <w:keepNext/>
        <w:jc w:val="left"/>
      </w:pPr>
      <w:bookmarkStart w:id="828" w:name="_Ref188983300"/>
      <w:r w:rsidRPr="0055602D">
        <w:rPr>
          <w:b/>
          <w:bCs w:val="0"/>
        </w:rPr>
        <w:t xml:space="preserve">Tabulka </w:t>
      </w:r>
      <w:r w:rsidR="006A539A">
        <w:rPr>
          <w:b/>
          <w:bCs w:val="0"/>
        </w:rPr>
        <w:fldChar w:fldCharType="begin"/>
      </w:r>
      <w:r w:rsidR="006A539A">
        <w:rPr>
          <w:b/>
          <w:bCs w:val="0"/>
        </w:rPr>
        <w:instrText xml:space="preserve"> STYLEREF 1 \s </w:instrText>
      </w:r>
      <w:r w:rsidR="006A539A">
        <w:rPr>
          <w:b/>
          <w:bCs w:val="0"/>
        </w:rPr>
        <w:fldChar w:fldCharType="separate"/>
      </w:r>
      <w:r w:rsidR="006A539A">
        <w:rPr>
          <w:b/>
          <w:bCs w:val="0"/>
          <w:noProof/>
        </w:rPr>
        <w:t>2</w:t>
      </w:r>
      <w:r w:rsidR="006A539A">
        <w:rPr>
          <w:b/>
          <w:bCs w:val="0"/>
        </w:rPr>
        <w:fldChar w:fldCharType="end"/>
      </w:r>
      <w:r w:rsidR="006A539A">
        <w:rPr>
          <w:b/>
          <w:bCs w:val="0"/>
        </w:rPr>
        <w:t>.</w:t>
      </w:r>
      <w:r w:rsidR="006A539A">
        <w:rPr>
          <w:b/>
          <w:bCs w:val="0"/>
        </w:rPr>
        <w:fldChar w:fldCharType="begin"/>
      </w:r>
      <w:r w:rsidR="006A539A">
        <w:rPr>
          <w:b/>
          <w:bCs w:val="0"/>
        </w:rPr>
        <w:instrText xml:space="preserve"> SEQ Tabulka \* ARABIC \s 1 </w:instrText>
      </w:r>
      <w:r w:rsidR="006A539A">
        <w:rPr>
          <w:b/>
          <w:bCs w:val="0"/>
        </w:rPr>
        <w:fldChar w:fldCharType="separate"/>
      </w:r>
      <w:r w:rsidR="006A539A">
        <w:rPr>
          <w:b/>
          <w:bCs w:val="0"/>
          <w:noProof/>
        </w:rPr>
        <w:t>2</w:t>
      </w:r>
      <w:r w:rsidR="006A539A">
        <w:rPr>
          <w:b/>
          <w:bCs w:val="0"/>
        </w:rPr>
        <w:fldChar w:fldCharType="end"/>
      </w:r>
      <w:bookmarkEnd w:id="828"/>
      <w:r>
        <w:t>:</w:t>
      </w:r>
      <w:r>
        <w:rPr>
          <w:noProof/>
        </w:rPr>
        <w:t xml:space="preserve"> Porovnání výkonosti velikostí modelů YOLOv5 (převzato a upraveno z </w:t>
      </w:r>
      <w:r w:rsidR="00951389">
        <w:rPr>
          <w:noProof/>
        </w:rPr>
        <w:fldChar w:fldCharType="begin"/>
      </w:r>
      <w:r w:rsidR="00483ED1">
        <w:rPr>
          <w:noProof/>
        </w:rPr>
        <w:instrText xml:space="preserve"> ADDIN EN.CITE &lt;EndNote&gt;&lt;Cite&gt;&lt;Author&gt;Dlužnevskij&lt;/Author&gt;&lt;Year&gt;2021&lt;/Year&gt;&lt;RecNum&gt;15&lt;/RecNum&gt;&lt;DisplayText&gt;[26]&lt;/DisplayText&gt;&lt;record&gt;&lt;rec-number&gt;15&lt;/rec-number&gt;&lt;foreign-keys&gt;&lt;key app="EN" db-id="epv0etvs2pfr99e5xxpv5027xe05stzr22vd" timestamp="1738237943"&gt;15&lt;/key&gt;&lt;/foreign-keys&gt;&lt;ref-type name="Journal Article"&gt;17&lt;/ref-type&gt;&lt;contributors&gt;&lt;authors&gt;&lt;author&gt;&lt;style face="normal" font="default" size="100%"&gt;Dlu&lt;/style&gt;&lt;style face="normal" font="default" charset="238" size="100%"&gt;žnevskij, Daniel&lt;/style&gt;&lt;/author&gt;&lt;author&gt;&lt;style face="normal" font="default" charset="238" size="100%"&gt;Stefanovič, Pavel&lt;/style&gt;&lt;/author&gt;&lt;author&gt;&lt;style face="normal" font="default" charset="238" size="100%"&gt;Ramanauskaitė, Simona&lt;/style&gt;&lt;/author&gt;&lt;/authors&gt;&lt;/contributors&gt;&lt;titles&gt;&lt;title&gt;Investigation of YOLOv5 Efficiency in iPhone Supported Systems&lt;/title&gt;&lt;secondary-title&gt;Baltic Journal of Modern Computing&lt;/secondary-title&gt;&lt;/titles&gt;&lt;periodical&gt;&lt;full-title&gt;Baltic Journal of Modern Computing&lt;/full-title&gt;&lt;/periodical&gt;&lt;volume&gt;&lt;style face="normal" font="default" charset="238" size="100%"&gt;9&lt;/style&gt;&lt;/volume&gt;&lt;number&gt;&lt;style face="normal" font="default" charset="238" size="100%"&gt;3&lt;/style&gt;&lt;/number&gt;&lt;dates&gt;&lt;year&gt;&lt;style face="normal" font="default" charset="238" size="100%"&gt;2021&lt;/style&gt;&lt;/year&gt;&lt;/dates&gt;&lt;urls&gt;&lt;/urls&gt;&lt;electronic-resource-num&gt;10.22364/bjmc.2021.9.3.07&lt;/electronic-resource-num&gt;&lt;/record&gt;&lt;/Cite&gt;&lt;/EndNote&gt;</w:instrText>
      </w:r>
      <w:r w:rsidR="00951389">
        <w:rPr>
          <w:noProof/>
        </w:rPr>
        <w:fldChar w:fldCharType="separate"/>
      </w:r>
      <w:r w:rsidR="00483ED1">
        <w:rPr>
          <w:noProof/>
        </w:rPr>
        <w:t>[26]</w:t>
      </w:r>
      <w:r w:rsidR="00951389">
        <w:rPr>
          <w:noProof/>
        </w:rPr>
        <w:fldChar w:fldCharType="end"/>
      </w:r>
      <w:r>
        <w:rPr>
          <w:noProof/>
        </w:rPr>
        <w:t>)</w:t>
      </w:r>
    </w:p>
    <w:tbl>
      <w:tblPr>
        <w:tblStyle w:val="Mkatabulky"/>
        <w:tblW w:w="0" w:type="auto"/>
        <w:jc w:val="center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02"/>
        <w:gridCol w:w="1497"/>
        <w:gridCol w:w="1495"/>
        <w:gridCol w:w="1557"/>
        <w:gridCol w:w="1492"/>
        <w:gridCol w:w="1497"/>
      </w:tblGrid>
      <w:tr w:rsidR="00401DE0" w14:paraId="79DBD8F5" w14:textId="249D55ED" w:rsidTr="002A49A0">
        <w:trPr>
          <w:jc w:val="center"/>
        </w:trPr>
        <w:tc>
          <w:tcPr>
            <w:tcW w:w="1509" w:type="dxa"/>
            <w:tcBorders>
              <w:top w:val="single" w:sz="12" w:space="0" w:color="auto"/>
              <w:bottom w:val="single" w:sz="4" w:space="0" w:color="auto"/>
            </w:tcBorders>
          </w:tcPr>
          <w:p w14:paraId="7CA1CF33" w14:textId="048EF6AF" w:rsidR="00401DE0" w:rsidRPr="001E6B2E" w:rsidRDefault="00401DE0" w:rsidP="00401DE0">
            <w:pPr>
              <w:pStyle w:val="Textvtabulce"/>
              <w:jc w:val="center"/>
              <w:rPr>
                <w:b/>
                <w:bCs/>
              </w:rPr>
            </w:pPr>
            <w:r w:rsidRPr="001E6B2E">
              <w:rPr>
                <w:b/>
                <w:bCs/>
              </w:rPr>
              <w:t>Model</w:t>
            </w:r>
          </w:p>
        </w:tc>
        <w:tc>
          <w:tcPr>
            <w:tcW w:w="1507" w:type="dxa"/>
            <w:tcBorders>
              <w:top w:val="single" w:sz="12" w:space="0" w:color="auto"/>
              <w:bottom w:val="single" w:sz="4" w:space="0" w:color="auto"/>
            </w:tcBorders>
          </w:tcPr>
          <w:p w14:paraId="6696CA8A" w14:textId="002C03BC" w:rsidR="00401DE0" w:rsidRPr="001E6B2E" w:rsidRDefault="00401DE0" w:rsidP="00401DE0">
            <w:pPr>
              <w:pStyle w:val="Textvtabulce"/>
              <w:jc w:val="center"/>
              <w:rPr>
                <w:b/>
                <w:bCs/>
              </w:rPr>
            </w:pPr>
            <w:r w:rsidRPr="001E6B2E">
              <w:rPr>
                <w:b/>
                <w:bCs/>
              </w:rPr>
              <w:t>Dataset</w:t>
            </w:r>
          </w:p>
        </w:tc>
        <w:tc>
          <w:tcPr>
            <w:tcW w:w="1505" w:type="dxa"/>
            <w:tcBorders>
              <w:top w:val="single" w:sz="12" w:space="0" w:color="auto"/>
              <w:bottom w:val="single" w:sz="4" w:space="0" w:color="auto"/>
            </w:tcBorders>
          </w:tcPr>
          <w:p w14:paraId="0AA810D1" w14:textId="02584956" w:rsidR="00401DE0" w:rsidRPr="001E6B2E" w:rsidRDefault="00401DE0" w:rsidP="00401DE0">
            <w:pPr>
              <w:pStyle w:val="Textvtabulce"/>
              <w:jc w:val="center"/>
              <w:rPr>
                <w:b/>
                <w:bCs/>
              </w:rPr>
            </w:pPr>
            <w:r w:rsidRPr="001E6B2E">
              <w:rPr>
                <w:b/>
                <w:bCs/>
              </w:rPr>
              <w:t>mAP</w:t>
            </w:r>
            <w:r w:rsidR="00E06552">
              <w:rPr>
                <w:b/>
                <w:bCs/>
              </w:rPr>
              <w:t>@50</w:t>
            </w:r>
          </w:p>
        </w:tc>
        <w:tc>
          <w:tcPr>
            <w:tcW w:w="1505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</w:tcPr>
          <w:p w14:paraId="6C99D074" w14:textId="062341AB" w:rsidR="00401DE0" w:rsidRPr="001E6B2E" w:rsidRDefault="00401DE0" w:rsidP="00401DE0">
            <w:pPr>
              <w:pStyle w:val="Textvtabulce"/>
              <w:jc w:val="center"/>
              <w:rPr>
                <w:b/>
                <w:bCs/>
              </w:rPr>
            </w:pPr>
            <w:proofErr w:type="spellStart"/>
            <w:r w:rsidRPr="001E6B2E">
              <w:rPr>
                <w:b/>
                <w:bCs/>
              </w:rPr>
              <w:t>mAP</w:t>
            </w:r>
            <w:proofErr w:type="spellEnd"/>
            <w:proofErr w:type="gramStart"/>
            <w:r w:rsidR="00E06552">
              <w:rPr>
                <w:b/>
                <w:bCs/>
              </w:rPr>
              <w:t>@[</w:t>
            </w:r>
            <w:proofErr w:type="gramEnd"/>
            <w:r w:rsidR="00E06552">
              <w:rPr>
                <w:b/>
                <w:bCs/>
              </w:rPr>
              <w:t>50:95]</w:t>
            </w:r>
          </w:p>
        </w:tc>
        <w:tc>
          <w:tcPr>
            <w:tcW w:w="1507" w:type="dxa"/>
            <w:tcBorders>
              <w:top w:val="single" w:sz="12" w:space="0" w:color="auto"/>
              <w:bottom w:val="single" w:sz="4" w:space="0" w:color="auto"/>
            </w:tcBorders>
          </w:tcPr>
          <w:p w14:paraId="60980BE7" w14:textId="77777777" w:rsidR="00401DE0" w:rsidRDefault="00401DE0" w:rsidP="00401DE0">
            <w:pPr>
              <w:pStyle w:val="Textvtabulce"/>
              <w:jc w:val="center"/>
              <w:rPr>
                <w:b/>
                <w:bCs/>
              </w:rPr>
            </w:pPr>
            <w:r w:rsidRPr="001E6B2E">
              <w:rPr>
                <w:b/>
                <w:bCs/>
              </w:rPr>
              <w:t>Doba detekce</w:t>
            </w:r>
          </w:p>
          <w:p w14:paraId="63DEEAA0" w14:textId="612F70D6" w:rsidR="00401DE0" w:rsidRPr="001E6B2E" w:rsidRDefault="00401DE0" w:rsidP="00401DE0">
            <w:pPr>
              <w:pStyle w:val="Textvtabulce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[</w:t>
            </w:r>
            <w:proofErr w:type="spellStart"/>
            <w:r>
              <w:rPr>
                <w:b/>
                <w:bCs/>
              </w:rPr>
              <w:t>ms</w:t>
            </w:r>
            <w:proofErr w:type="spellEnd"/>
            <w:r>
              <w:rPr>
                <w:b/>
                <w:bCs/>
              </w:rPr>
              <w:t>]</w:t>
            </w:r>
          </w:p>
        </w:tc>
        <w:tc>
          <w:tcPr>
            <w:tcW w:w="1507" w:type="dxa"/>
            <w:tcBorders>
              <w:top w:val="single" w:sz="12" w:space="0" w:color="auto"/>
              <w:bottom w:val="single" w:sz="4" w:space="0" w:color="auto"/>
            </w:tcBorders>
          </w:tcPr>
          <w:p w14:paraId="42F63D97" w14:textId="17E66D9C" w:rsidR="00401DE0" w:rsidRPr="001E6B2E" w:rsidRDefault="00401DE0" w:rsidP="00401DE0">
            <w:pPr>
              <w:pStyle w:val="Textvtabulce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GFLOPS</w:t>
            </w:r>
          </w:p>
        </w:tc>
      </w:tr>
      <w:tr w:rsidR="00401DE0" w14:paraId="7D61B3C9" w14:textId="7BA5912F" w:rsidTr="002A49A0">
        <w:trPr>
          <w:jc w:val="center"/>
        </w:trPr>
        <w:tc>
          <w:tcPr>
            <w:tcW w:w="1509" w:type="dxa"/>
            <w:tcBorders>
              <w:top w:val="single" w:sz="4" w:space="0" w:color="auto"/>
            </w:tcBorders>
          </w:tcPr>
          <w:p w14:paraId="021F313C" w14:textId="5A42F691" w:rsidR="00401DE0" w:rsidRDefault="00401DE0" w:rsidP="001E6B2E">
            <w:pPr>
              <w:pStyle w:val="Textvtabulce"/>
            </w:pPr>
            <w:r>
              <w:t>YOLOv5s</w:t>
            </w:r>
          </w:p>
        </w:tc>
        <w:tc>
          <w:tcPr>
            <w:tcW w:w="1507" w:type="dxa"/>
            <w:vMerge w:val="restart"/>
            <w:tcBorders>
              <w:top w:val="single" w:sz="4" w:space="0" w:color="auto"/>
            </w:tcBorders>
            <w:vAlign w:val="center"/>
          </w:tcPr>
          <w:p w14:paraId="01B07297" w14:textId="742C28B2" w:rsidR="00401DE0" w:rsidRDefault="00401DE0" w:rsidP="001E6B2E">
            <w:pPr>
              <w:pStyle w:val="Textvtabulce"/>
              <w:jc w:val="center"/>
            </w:pPr>
            <w:r>
              <w:t>výběr z datasetu COCO</w:t>
            </w:r>
          </w:p>
        </w:tc>
        <w:tc>
          <w:tcPr>
            <w:tcW w:w="1505" w:type="dxa"/>
            <w:tcBorders>
              <w:top w:val="single" w:sz="4" w:space="0" w:color="auto"/>
            </w:tcBorders>
          </w:tcPr>
          <w:p w14:paraId="57F2EFE3" w14:textId="6AE66F5E" w:rsidR="00401DE0" w:rsidRDefault="00401DE0" w:rsidP="001E6B2E">
            <w:pPr>
              <w:pStyle w:val="Textvtabulce"/>
              <w:jc w:val="center"/>
            </w:pPr>
            <w:r>
              <w:t>38,3</w:t>
            </w:r>
          </w:p>
        </w:tc>
        <w:tc>
          <w:tcPr>
            <w:tcW w:w="1505" w:type="dxa"/>
            <w:tcBorders>
              <w:top w:val="single" w:sz="4" w:space="0" w:color="auto"/>
            </w:tcBorders>
          </w:tcPr>
          <w:p w14:paraId="1DE9CDA1" w14:textId="6FDF0448" w:rsidR="00401DE0" w:rsidRDefault="00401DE0" w:rsidP="00401DE0">
            <w:pPr>
              <w:pStyle w:val="Textvtabulce"/>
              <w:jc w:val="center"/>
            </w:pPr>
            <w:r>
              <w:t>23,6</w:t>
            </w:r>
          </w:p>
        </w:tc>
        <w:tc>
          <w:tcPr>
            <w:tcW w:w="1507" w:type="dxa"/>
            <w:tcBorders>
              <w:top w:val="single" w:sz="4" w:space="0" w:color="auto"/>
            </w:tcBorders>
          </w:tcPr>
          <w:p w14:paraId="2D825E20" w14:textId="659E5918" w:rsidR="00401DE0" w:rsidRDefault="00401DE0" w:rsidP="001E6B2E">
            <w:pPr>
              <w:pStyle w:val="Textvtabulce"/>
              <w:jc w:val="center"/>
            </w:pPr>
            <w:r>
              <w:t>27</w:t>
            </w:r>
          </w:p>
        </w:tc>
        <w:tc>
          <w:tcPr>
            <w:tcW w:w="1507" w:type="dxa"/>
            <w:tcBorders>
              <w:top w:val="single" w:sz="4" w:space="0" w:color="auto"/>
            </w:tcBorders>
            <w:shd w:val="clear" w:color="auto" w:fill="auto"/>
          </w:tcPr>
          <w:p w14:paraId="19BFB548" w14:textId="69F92B81" w:rsidR="00401DE0" w:rsidRDefault="00401DE0" w:rsidP="001E6B2E">
            <w:pPr>
              <w:pStyle w:val="Textvtabulce"/>
              <w:jc w:val="center"/>
            </w:pPr>
            <w:r>
              <w:t>17</w:t>
            </w:r>
            <w:r w:rsidR="002A49A0">
              <w:t>,0</w:t>
            </w:r>
          </w:p>
        </w:tc>
      </w:tr>
      <w:tr w:rsidR="00401DE0" w14:paraId="0B4B49C4" w14:textId="6A9A52B6" w:rsidTr="00566F26">
        <w:trPr>
          <w:jc w:val="center"/>
        </w:trPr>
        <w:tc>
          <w:tcPr>
            <w:tcW w:w="1509" w:type="dxa"/>
          </w:tcPr>
          <w:p w14:paraId="283B0EC5" w14:textId="55FA058C" w:rsidR="00401DE0" w:rsidRDefault="00401DE0" w:rsidP="001E6B2E">
            <w:pPr>
              <w:pStyle w:val="Textvtabulce"/>
            </w:pPr>
            <w:r>
              <w:t>YOLOv5m</w:t>
            </w:r>
          </w:p>
        </w:tc>
        <w:tc>
          <w:tcPr>
            <w:tcW w:w="1507" w:type="dxa"/>
            <w:vMerge/>
          </w:tcPr>
          <w:p w14:paraId="7CB27301" w14:textId="77777777" w:rsidR="00401DE0" w:rsidRDefault="00401DE0" w:rsidP="001E6B2E">
            <w:pPr>
              <w:pStyle w:val="Textvtabulce"/>
              <w:jc w:val="center"/>
            </w:pPr>
          </w:p>
        </w:tc>
        <w:tc>
          <w:tcPr>
            <w:tcW w:w="1505" w:type="dxa"/>
          </w:tcPr>
          <w:p w14:paraId="566B472D" w14:textId="14E346A6" w:rsidR="00401DE0" w:rsidRDefault="00401DE0" w:rsidP="001E6B2E">
            <w:pPr>
              <w:pStyle w:val="Textvtabulce"/>
              <w:jc w:val="center"/>
            </w:pPr>
            <w:r>
              <w:t>43,7</w:t>
            </w:r>
          </w:p>
        </w:tc>
        <w:tc>
          <w:tcPr>
            <w:tcW w:w="1505" w:type="dxa"/>
          </w:tcPr>
          <w:p w14:paraId="6C967FE2" w14:textId="507D8AF7" w:rsidR="00401DE0" w:rsidRDefault="00401DE0" w:rsidP="001E6B2E">
            <w:pPr>
              <w:pStyle w:val="Textvtabulce"/>
              <w:jc w:val="center"/>
            </w:pPr>
            <w:r>
              <w:t>28,7</w:t>
            </w:r>
          </w:p>
        </w:tc>
        <w:tc>
          <w:tcPr>
            <w:tcW w:w="1507" w:type="dxa"/>
          </w:tcPr>
          <w:p w14:paraId="64B4E893" w14:textId="7E68CD0F" w:rsidR="00401DE0" w:rsidRDefault="00401DE0" w:rsidP="001E6B2E">
            <w:pPr>
              <w:pStyle w:val="Textvtabulce"/>
              <w:jc w:val="center"/>
            </w:pPr>
            <w:r>
              <w:t>32</w:t>
            </w:r>
          </w:p>
        </w:tc>
        <w:tc>
          <w:tcPr>
            <w:tcW w:w="1507" w:type="dxa"/>
          </w:tcPr>
          <w:p w14:paraId="3D63FBDD" w14:textId="6F095863" w:rsidR="00401DE0" w:rsidRDefault="00401DE0" w:rsidP="001E6B2E">
            <w:pPr>
              <w:pStyle w:val="Textvtabulce"/>
              <w:jc w:val="center"/>
            </w:pPr>
            <w:r>
              <w:t>51,3</w:t>
            </w:r>
          </w:p>
        </w:tc>
      </w:tr>
      <w:tr w:rsidR="00401DE0" w14:paraId="4667DA1E" w14:textId="3FC22EC4" w:rsidTr="00566F26">
        <w:trPr>
          <w:jc w:val="center"/>
        </w:trPr>
        <w:tc>
          <w:tcPr>
            <w:tcW w:w="1509" w:type="dxa"/>
          </w:tcPr>
          <w:p w14:paraId="62598911" w14:textId="73B3A2C6" w:rsidR="00401DE0" w:rsidRDefault="00401DE0" w:rsidP="001E6B2E">
            <w:pPr>
              <w:pStyle w:val="Textvtabulce"/>
            </w:pPr>
            <w:r>
              <w:lastRenderedPageBreak/>
              <w:t>YOLOv5l</w:t>
            </w:r>
          </w:p>
        </w:tc>
        <w:tc>
          <w:tcPr>
            <w:tcW w:w="1507" w:type="dxa"/>
            <w:vMerge/>
          </w:tcPr>
          <w:p w14:paraId="1FEC391B" w14:textId="77777777" w:rsidR="00401DE0" w:rsidRDefault="00401DE0" w:rsidP="001E6B2E">
            <w:pPr>
              <w:pStyle w:val="Textvtabulce"/>
              <w:jc w:val="center"/>
            </w:pPr>
          </w:p>
        </w:tc>
        <w:tc>
          <w:tcPr>
            <w:tcW w:w="1505" w:type="dxa"/>
          </w:tcPr>
          <w:p w14:paraId="69B60A75" w14:textId="71C9991D" w:rsidR="00401DE0" w:rsidRDefault="00401DE0" w:rsidP="001E6B2E">
            <w:pPr>
              <w:pStyle w:val="Textvtabulce"/>
              <w:jc w:val="center"/>
            </w:pPr>
            <w:r>
              <w:t>46,8</w:t>
            </w:r>
          </w:p>
        </w:tc>
        <w:tc>
          <w:tcPr>
            <w:tcW w:w="1505" w:type="dxa"/>
          </w:tcPr>
          <w:p w14:paraId="07BC18CD" w14:textId="60B48A7E" w:rsidR="00401DE0" w:rsidRDefault="00401DE0" w:rsidP="001E6B2E">
            <w:pPr>
              <w:pStyle w:val="Textvtabulce"/>
              <w:jc w:val="center"/>
            </w:pPr>
            <w:r>
              <w:t>31,5</w:t>
            </w:r>
          </w:p>
        </w:tc>
        <w:tc>
          <w:tcPr>
            <w:tcW w:w="1507" w:type="dxa"/>
          </w:tcPr>
          <w:p w14:paraId="56103255" w14:textId="44D6F9FC" w:rsidR="00401DE0" w:rsidRDefault="00401DE0" w:rsidP="001E6B2E">
            <w:pPr>
              <w:pStyle w:val="Textvtabulce"/>
              <w:jc w:val="center"/>
            </w:pPr>
            <w:r>
              <w:t>41</w:t>
            </w:r>
          </w:p>
        </w:tc>
        <w:tc>
          <w:tcPr>
            <w:tcW w:w="1507" w:type="dxa"/>
          </w:tcPr>
          <w:p w14:paraId="1788FB1C" w14:textId="4974EE82" w:rsidR="00401DE0" w:rsidRDefault="00401DE0" w:rsidP="001E6B2E">
            <w:pPr>
              <w:pStyle w:val="Textvtabulce"/>
              <w:jc w:val="center"/>
            </w:pPr>
            <w:r>
              <w:t>115,4</w:t>
            </w:r>
          </w:p>
        </w:tc>
      </w:tr>
      <w:tr w:rsidR="00401DE0" w14:paraId="5EADC16E" w14:textId="7D1615D8" w:rsidTr="00566F26">
        <w:trPr>
          <w:jc w:val="center"/>
        </w:trPr>
        <w:tc>
          <w:tcPr>
            <w:tcW w:w="1509" w:type="dxa"/>
          </w:tcPr>
          <w:p w14:paraId="192798AD" w14:textId="4D787ABE" w:rsidR="00401DE0" w:rsidRDefault="00401DE0" w:rsidP="001E6B2E">
            <w:pPr>
              <w:pStyle w:val="Textvtabulce"/>
            </w:pPr>
            <w:r>
              <w:t>YOLOv5x</w:t>
            </w:r>
          </w:p>
        </w:tc>
        <w:tc>
          <w:tcPr>
            <w:tcW w:w="1507" w:type="dxa"/>
            <w:vMerge/>
          </w:tcPr>
          <w:p w14:paraId="1F18EE48" w14:textId="77777777" w:rsidR="00401DE0" w:rsidRDefault="00401DE0" w:rsidP="001E6B2E">
            <w:pPr>
              <w:pStyle w:val="Textvtabulce"/>
              <w:jc w:val="center"/>
            </w:pPr>
          </w:p>
        </w:tc>
        <w:tc>
          <w:tcPr>
            <w:tcW w:w="1505" w:type="dxa"/>
          </w:tcPr>
          <w:p w14:paraId="538FDF01" w14:textId="620EAE51" w:rsidR="00401DE0" w:rsidRDefault="00401DE0" w:rsidP="001E6B2E">
            <w:pPr>
              <w:pStyle w:val="Textvtabulce"/>
              <w:jc w:val="center"/>
            </w:pPr>
            <w:r>
              <w:t>48,5</w:t>
            </w:r>
          </w:p>
        </w:tc>
        <w:tc>
          <w:tcPr>
            <w:tcW w:w="1505" w:type="dxa"/>
          </w:tcPr>
          <w:p w14:paraId="516B18A2" w14:textId="61B6D4E6" w:rsidR="00401DE0" w:rsidRDefault="00401DE0" w:rsidP="001E6B2E">
            <w:pPr>
              <w:pStyle w:val="Textvtabulce"/>
              <w:jc w:val="center"/>
            </w:pPr>
            <w:r>
              <w:t>32,8</w:t>
            </w:r>
          </w:p>
        </w:tc>
        <w:tc>
          <w:tcPr>
            <w:tcW w:w="1507" w:type="dxa"/>
          </w:tcPr>
          <w:p w14:paraId="149CCE94" w14:textId="0A1A89C0" w:rsidR="00401DE0" w:rsidRDefault="00401DE0" w:rsidP="001E6B2E">
            <w:pPr>
              <w:pStyle w:val="Textvtabulce"/>
              <w:jc w:val="center"/>
            </w:pPr>
            <w:r>
              <w:t>49</w:t>
            </w:r>
          </w:p>
        </w:tc>
        <w:tc>
          <w:tcPr>
            <w:tcW w:w="1507" w:type="dxa"/>
          </w:tcPr>
          <w:p w14:paraId="5350F3E8" w14:textId="4F4F5818" w:rsidR="00401DE0" w:rsidRDefault="00401DE0" w:rsidP="001E6B2E">
            <w:pPr>
              <w:pStyle w:val="Textvtabulce"/>
              <w:jc w:val="center"/>
            </w:pPr>
            <w:r>
              <w:t>218,8</w:t>
            </w:r>
          </w:p>
        </w:tc>
      </w:tr>
    </w:tbl>
    <w:p w14:paraId="100A8BE0" w14:textId="2035C330" w:rsidR="0055602D" w:rsidRDefault="00401DE0" w:rsidP="00E1450C">
      <w:pPr>
        <w:spacing w:before="240"/>
      </w:pPr>
      <w:r>
        <w:t xml:space="preserve">Dále bylo srovnáno použití modelů pro detekci videa na Google </w:t>
      </w:r>
      <w:proofErr w:type="spellStart"/>
      <w:r>
        <w:t>Colab</w:t>
      </w:r>
      <w:proofErr w:type="spellEnd"/>
      <w:r>
        <w:t xml:space="preserve"> a několika variantách zařízení IPhone 12. Z grafu (</w:t>
      </w:r>
      <w:r w:rsidR="00D817BB">
        <w:fldChar w:fldCharType="begin"/>
      </w:r>
      <w:r w:rsidR="00D817BB">
        <w:instrText xml:space="preserve"> REF _Ref188983348 \h </w:instrText>
      </w:r>
      <w:r w:rsidR="00D817BB">
        <w:fldChar w:fldCharType="separate"/>
      </w:r>
      <w:r w:rsidR="00E07BFA">
        <w:rPr>
          <w:b/>
        </w:rPr>
        <w:t>O</w:t>
      </w:r>
      <w:r w:rsidR="00E07BFA" w:rsidRPr="0055602D">
        <w:rPr>
          <w:b/>
        </w:rPr>
        <w:t xml:space="preserve">br. </w:t>
      </w:r>
      <w:r w:rsidR="00E07BFA">
        <w:rPr>
          <w:b/>
          <w:bCs/>
          <w:noProof/>
        </w:rPr>
        <w:t>2</w:t>
      </w:r>
      <w:r w:rsidR="00E07BFA">
        <w:rPr>
          <w:b/>
        </w:rPr>
        <w:t>.</w:t>
      </w:r>
      <w:r w:rsidR="00E07BFA">
        <w:rPr>
          <w:b/>
          <w:bCs/>
          <w:noProof/>
        </w:rPr>
        <w:t>7</w:t>
      </w:r>
      <w:r w:rsidR="00D817BB">
        <w:fldChar w:fldCharType="end"/>
      </w:r>
      <w:r>
        <w:t xml:space="preserve">) závislosti počtu </w:t>
      </w:r>
      <w:r w:rsidR="00D817BB">
        <w:t>snímků za sekundu (</w:t>
      </w:r>
      <w:del w:id="829" w:author="Ingr Jiri [2]" w:date="2025-04-29T14:19:00Z" w16du:dateUtc="2025-04-29T12:19:00Z">
        <w:r w:rsidR="00D817BB" w:rsidDel="005C5BC5">
          <w:delText>fps</w:delText>
        </w:r>
      </w:del>
      <w:ins w:id="830" w:author="Ingr Jiri [2]" w:date="2025-04-29T14:19:00Z" w16du:dateUtc="2025-04-29T12:19:00Z">
        <w:r w:rsidR="005C5BC5">
          <w:t>FPS</w:t>
        </w:r>
      </w:ins>
      <w:r w:rsidR="00D817BB">
        <w:t>)</w:t>
      </w:r>
      <w:r>
        <w:t xml:space="preserve"> na velikosti modelu a použitém zařízení je zřejmé, že při použití hardwarově slabšího zařízení je třeba zvolit jednoduší detekční algoritmus pro udržení dostatečné rychlosti </w:t>
      </w:r>
      <w:r w:rsidR="00830309">
        <w:t xml:space="preserve">pro </w:t>
      </w:r>
      <w:r>
        <w:t>detekc</w:t>
      </w:r>
      <w:r w:rsidR="00830309">
        <w:t>i</w:t>
      </w:r>
      <w:r>
        <w:t xml:space="preserve"> objektů v reálném čase</w:t>
      </w:r>
      <w:r w:rsidR="00830309" w:rsidRPr="00830309">
        <w:t xml:space="preserve"> </w:t>
      </w:r>
      <w:r w:rsidR="00830309">
        <w:t>i za cenu snížení přesnosti detekce</w:t>
      </w:r>
      <w:r>
        <w:t>.</w:t>
      </w:r>
    </w:p>
    <w:p w14:paraId="67394002" w14:textId="05E0909D" w:rsidR="00E1450C" w:rsidRDefault="00E1450C" w:rsidP="0055602D">
      <w:pPr>
        <w:keepNext/>
        <w:spacing w:before="240"/>
        <w:jc w:val="center"/>
      </w:pPr>
      <w:r w:rsidRPr="00E1450C">
        <w:rPr>
          <w:noProof/>
          <w:lang w:eastAsia="cs-CZ"/>
        </w:rPr>
        <w:drawing>
          <wp:inline distT="0" distB="0" distL="0" distR="0" wp14:anchorId="131878FB" wp14:editId="2A358D0C">
            <wp:extent cx="5759450" cy="2231571"/>
            <wp:effectExtent l="0" t="0" r="0" b="0"/>
            <wp:docPr id="1454069775" name="Obrázek 1" descr="Obsah obrázku text, snímek obrazovky, diagram, řada/pruh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54069775" name="Obrázek 1" descr="Obsah obrázku text, snímek obrazovky, diagram, řada/pruh&#10;&#10;Popis byl vytvořen automaticky"/>
                    <pic:cNvPicPr/>
                  </pic:nvPicPr>
                  <pic:blipFill rotWithShape="1">
                    <a:blip r:embed="rId23"/>
                    <a:srcRect b="642"/>
                    <a:stretch/>
                  </pic:blipFill>
                  <pic:spPr bwMode="auto">
                    <a:xfrm>
                      <a:off x="0" y="0"/>
                      <a:ext cx="5759450" cy="223157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36C55BC" w14:textId="5B710235" w:rsidR="00401DE0" w:rsidRPr="00394206" w:rsidRDefault="0055602D" w:rsidP="0055602D">
      <w:pPr>
        <w:pStyle w:val="Titulek"/>
        <w:jc w:val="left"/>
      </w:pPr>
      <w:bookmarkStart w:id="831" w:name="_Ref188983348"/>
      <w:r>
        <w:rPr>
          <w:b/>
          <w:bCs w:val="0"/>
        </w:rPr>
        <w:t>O</w:t>
      </w:r>
      <w:r w:rsidRPr="0055602D">
        <w:rPr>
          <w:b/>
          <w:bCs w:val="0"/>
        </w:rPr>
        <w:t xml:space="preserve">br. </w:t>
      </w:r>
      <w:ins w:id="832" w:author="Ingr Jiri [2]" w:date="2025-05-02T20:09:00Z" w16du:dateUtc="2025-05-02T18:09:00Z"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TYLEREF 1 \s </w:instrText>
        </w:r>
      </w:ins>
      <w:r w:rsidR="00F626E8">
        <w:rPr>
          <w:b/>
          <w:bCs w:val="0"/>
        </w:rPr>
        <w:fldChar w:fldCharType="separate"/>
      </w:r>
      <w:r w:rsidR="00F626E8">
        <w:rPr>
          <w:b/>
          <w:bCs w:val="0"/>
          <w:noProof/>
        </w:rPr>
        <w:t>2</w:t>
      </w:r>
      <w:ins w:id="833" w:author="Ingr Jiri [2]" w:date="2025-05-02T20:09:00Z" w16du:dateUtc="2025-05-02T18:09:00Z">
        <w:r w:rsidR="00F626E8">
          <w:rPr>
            <w:b/>
            <w:bCs w:val="0"/>
          </w:rPr>
          <w:fldChar w:fldCharType="end"/>
        </w:r>
        <w:r w:rsidR="00F626E8">
          <w:rPr>
            <w:b/>
            <w:bCs w:val="0"/>
          </w:rPr>
          <w:t>.</w:t>
        </w:r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EQ obr. \* ARABIC \s 1 </w:instrText>
        </w:r>
      </w:ins>
      <w:r w:rsidR="00F626E8">
        <w:rPr>
          <w:b/>
          <w:bCs w:val="0"/>
        </w:rPr>
        <w:fldChar w:fldCharType="separate"/>
      </w:r>
      <w:ins w:id="834" w:author="Ingr Jiri [2]" w:date="2025-05-02T20:09:00Z" w16du:dateUtc="2025-05-02T18:09:00Z">
        <w:r w:rsidR="00F626E8">
          <w:rPr>
            <w:b/>
            <w:bCs w:val="0"/>
            <w:noProof/>
          </w:rPr>
          <w:t>8</w:t>
        </w:r>
        <w:r w:rsidR="00F626E8">
          <w:rPr>
            <w:b/>
            <w:bCs w:val="0"/>
          </w:rPr>
          <w:fldChar w:fldCharType="end"/>
        </w:r>
      </w:ins>
      <w:del w:id="835" w:author="Ingr Jiri [2]" w:date="2025-04-29T21:11:00Z" w16du:dateUtc="2025-04-29T19:11:00Z"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TYLEREF 1 \s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2</w:delText>
        </w:r>
        <w:r w:rsidR="001431A9" w:rsidDel="0073196C">
          <w:rPr>
            <w:b/>
            <w:bCs w:val="0"/>
          </w:rPr>
          <w:fldChar w:fldCharType="end"/>
        </w:r>
        <w:r w:rsidR="001431A9" w:rsidDel="0073196C">
          <w:rPr>
            <w:b/>
            <w:bCs w:val="0"/>
          </w:rPr>
          <w:delText>.</w:delText>
        </w:r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EQ obr. \* ARABIC \s 1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8</w:delText>
        </w:r>
        <w:r w:rsidR="001431A9" w:rsidDel="0073196C">
          <w:rPr>
            <w:b/>
            <w:bCs w:val="0"/>
          </w:rPr>
          <w:fldChar w:fldCharType="end"/>
        </w:r>
      </w:del>
      <w:bookmarkEnd w:id="831"/>
      <w:r>
        <w:t>: Závislost rychlosti detekce v </w:t>
      </w:r>
      <w:proofErr w:type="spellStart"/>
      <w:r>
        <w:t>fps</w:t>
      </w:r>
      <w:proofErr w:type="spellEnd"/>
      <w:r>
        <w:t xml:space="preserve"> na použité velikosti modelu a zařízení (</w:t>
      </w:r>
      <w:r w:rsidR="00590C19">
        <w:t>data</w:t>
      </w:r>
      <w:r>
        <w:t xml:space="preserve"> z </w:t>
      </w:r>
      <w:r w:rsidR="00951389">
        <w:fldChar w:fldCharType="begin"/>
      </w:r>
      <w:r w:rsidR="00483ED1">
        <w:instrText xml:space="preserve"> ADDIN EN.CITE &lt;EndNote&gt;&lt;Cite&gt;&lt;Author&gt;Dlužnevskij&lt;/Author&gt;&lt;Year&gt;2021&lt;/Year&gt;&lt;RecNum&gt;15&lt;/RecNum&gt;&lt;DisplayText&gt;[26]&lt;/DisplayText&gt;&lt;record&gt;&lt;rec-number&gt;15&lt;/rec-number&gt;&lt;foreign-keys&gt;&lt;key app="EN" db-id="epv0etvs2pfr99e5xxpv5027xe05stzr22vd" timestamp="1738237943"&gt;15&lt;/key&gt;&lt;/foreign-keys&gt;&lt;ref-type name="Journal Article"&gt;17&lt;/ref-type&gt;&lt;contributors&gt;&lt;authors&gt;&lt;author&gt;&lt;style face="normal" font="default" size="100%"&gt;Dlu&lt;/style&gt;&lt;style face="normal" font="default" charset="238" size="100%"&gt;žnevskij, Daniel&lt;/style&gt;&lt;/author&gt;&lt;author&gt;&lt;style face="normal" font="default" charset="238" size="100%"&gt;Stefanovič, Pavel&lt;/style&gt;&lt;/author&gt;&lt;author&gt;&lt;style face="normal" font="default" charset="238" size="100%"&gt;Ramanauskaitė, Simona&lt;/style&gt;&lt;/author&gt;&lt;/authors&gt;&lt;/contributors&gt;&lt;titles&gt;&lt;title&gt;Investigation of YOLOv5 Efficiency in iPhone Supported Systems&lt;/title&gt;&lt;secondary-title&gt;Baltic Journal of Modern Computing&lt;/secondary-title&gt;&lt;/titles&gt;&lt;periodical&gt;&lt;full-title&gt;Baltic Journal of Modern Computing&lt;/full-title&gt;&lt;/periodical&gt;&lt;volume&gt;&lt;style face="normal" font="default" charset="238" size="100%"&gt;9&lt;/style&gt;&lt;/volume&gt;&lt;number&gt;&lt;style face="normal" font="default" charset="238" size="100%"&gt;3&lt;/style&gt;&lt;/number&gt;&lt;dates&gt;&lt;year&gt;&lt;style face="normal" font="default" charset="238" size="100%"&gt;2021&lt;/style&gt;&lt;/year&gt;&lt;/dates&gt;&lt;urls&gt;&lt;/urls&gt;&lt;electronic-resource-num&gt;10.22364/bjmc.2021.9.3.07&lt;/electronic-resource-num&gt;&lt;/record&gt;&lt;/Cite&gt;&lt;/EndNote&gt;</w:instrText>
      </w:r>
      <w:r w:rsidR="00951389">
        <w:fldChar w:fldCharType="separate"/>
      </w:r>
      <w:r w:rsidR="00483ED1">
        <w:rPr>
          <w:noProof/>
        </w:rPr>
        <w:t>[26]</w:t>
      </w:r>
      <w:r w:rsidR="00951389">
        <w:fldChar w:fldCharType="end"/>
      </w:r>
      <w:r>
        <w:t>)</w:t>
      </w:r>
    </w:p>
    <w:p w14:paraId="3EA5EBC9" w14:textId="058C03BA" w:rsidR="00053356" w:rsidRDefault="00053356" w:rsidP="00053356">
      <w:pPr>
        <w:pStyle w:val="Nadpis3"/>
      </w:pPr>
      <w:bookmarkStart w:id="836" w:name="_Toc196943585"/>
      <w:r>
        <w:t xml:space="preserve">Výstup YOLO </w:t>
      </w:r>
      <w:r w:rsidR="00D817BB">
        <w:t>algoritmu</w:t>
      </w:r>
      <w:bookmarkEnd w:id="836"/>
    </w:p>
    <w:p w14:paraId="33241790" w14:textId="771A9191" w:rsidR="00053356" w:rsidRDefault="00053356" w:rsidP="00053356">
      <w:r>
        <w:t xml:space="preserve">Výstupem po zpracování algoritmem je pro každý objekt nalezený v obrazu </w:t>
      </w:r>
      <w:proofErr w:type="spellStart"/>
      <w:r w:rsidR="00AB2055">
        <w:t>bounding</w:t>
      </w:r>
      <w:proofErr w:type="spellEnd"/>
      <w:r w:rsidR="00AB2055">
        <w:t xml:space="preserve"> box </w:t>
      </w:r>
      <w:r>
        <w:t xml:space="preserve">ohraničující nalezený objekt pomocí opsaného obdélníku. Ke každé lokalizaci náleží také třída, která udává, o jaký typ objektu se jedná. Dále je ke každému objektu přiřazeno </w:t>
      </w:r>
      <w:proofErr w:type="spellStart"/>
      <w:r>
        <w:t>confidence</w:t>
      </w:r>
      <w:proofErr w:type="spellEnd"/>
      <w:r>
        <w:t xml:space="preserve"> </w:t>
      </w:r>
      <w:proofErr w:type="spellStart"/>
      <w:r>
        <w:t>score</w:t>
      </w:r>
      <w:proofErr w:type="spellEnd"/>
      <w:r>
        <w:t>, které vypovídá jak o pravděpodobnosti detekce objektu správn</w:t>
      </w:r>
      <w:r w:rsidR="00951389">
        <w:t>é</w:t>
      </w:r>
      <w:r>
        <w:t xml:space="preserve"> třídy, tak o jistot</w:t>
      </w:r>
      <w:r w:rsidR="00653F6C">
        <w:t>ě</w:t>
      </w:r>
      <w:r>
        <w:t xml:space="preserve"> </w:t>
      </w:r>
      <w:r w:rsidR="00830309">
        <w:t xml:space="preserve">správného </w:t>
      </w:r>
      <w:r>
        <w:t>určení polohy obj</w:t>
      </w:r>
      <w:r w:rsidR="00653F6C">
        <w:t>ek</w:t>
      </w:r>
      <w:r>
        <w:t>tu.</w:t>
      </w:r>
    </w:p>
    <w:p w14:paraId="36A3163E" w14:textId="27F1D0E0" w:rsidR="00982CF8" w:rsidRDefault="00982CF8" w:rsidP="00982CF8">
      <w:pPr>
        <w:pStyle w:val="Nadpis2"/>
      </w:pPr>
      <w:bookmarkStart w:id="837" w:name="_Toc196943586"/>
      <w:r>
        <w:t xml:space="preserve">Srovnání </w:t>
      </w:r>
      <w:proofErr w:type="spellStart"/>
      <w:r w:rsidR="00504F68">
        <w:t>o</w:t>
      </w:r>
      <w:r>
        <w:t>ne-stage</w:t>
      </w:r>
      <w:proofErr w:type="spellEnd"/>
      <w:r>
        <w:t xml:space="preserve"> vs. </w:t>
      </w:r>
      <w:r w:rsidR="00504F68">
        <w:t>t</w:t>
      </w:r>
      <w:r>
        <w:t>wo-stage</w:t>
      </w:r>
      <w:r w:rsidR="00504F68">
        <w:t xml:space="preserve"> </w:t>
      </w:r>
      <w:proofErr w:type="spellStart"/>
      <w:r w:rsidR="006A539A">
        <w:t>algortimů</w:t>
      </w:r>
      <w:bookmarkEnd w:id="837"/>
      <w:proofErr w:type="spellEnd"/>
    </w:p>
    <w:p w14:paraId="29C49BF1" w14:textId="272426F6" w:rsidR="00E7794F" w:rsidRPr="00E7794F" w:rsidRDefault="00E7794F" w:rsidP="00E7794F">
      <w:r>
        <w:t xml:space="preserve">Porovnání výše uvedených přístupů není snadnou záležitostí. Spolehlivost každého algoritmu lze měnit různým nastavením jeho </w:t>
      </w:r>
      <w:proofErr w:type="spellStart"/>
      <w:r>
        <w:t>hyperparamertů</w:t>
      </w:r>
      <w:proofErr w:type="spellEnd"/>
      <w:r w:rsidR="00CA01CA">
        <w:t>, zároveň žádný model není nejefektivnějším řešením pro všechny úlohy. Každý z uvedených modelů má své využití v jeho aplikační oblasti</w:t>
      </w:r>
      <w:r w:rsidR="0046236A">
        <w:t xml:space="preserve">, </w:t>
      </w:r>
      <w:r w:rsidR="00CA01CA">
        <w:t xml:space="preserve">různým úlohám </w:t>
      </w:r>
      <w:r w:rsidR="0046236A">
        <w:t xml:space="preserve">tedy </w:t>
      </w:r>
      <w:r w:rsidR="00CA01CA">
        <w:t xml:space="preserve">vyhovují různé detekční algoritmy. </w:t>
      </w:r>
      <w:r w:rsidR="0046236A">
        <w:t xml:space="preserve">V článku </w:t>
      </w:r>
      <w:r w:rsidR="0046236A">
        <w:fldChar w:fldCharType="begin"/>
      </w:r>
      <w:r w:rsidR="00483ED1">
        <w:instrText xml:space="preserve"> ADDIN EN.CITE &lt;EndNote&gt;&lt;Cite&gt;&lt;Author&gt;Shetty&lt;/Author&gt;&lt;Year&gt;2021&lt;/Year&gt;&lt;RecNum&gt;28&lt;/RecNum&gt;&lt;DisplayText&gt;[28]&lt;/DisplayText&gt;&lt;record&gt;&lt;rec-number&gt;28&lt;/rec-number&gt;&lt;foreign-keys&gt;&lt;key app="EN" db-id="epv0etvs2pfr99e5xxpv5027xe05stzr22vd" timestamp="1740039792"&gt;28&lt;/key&gt;&lt;/foreign-keys&gt;&lt;ref-type name="Conference Paper"&gt;47&lt;/ref-type&gt;&lt;contributors&gt;&lt;authors&gt;&lt;author&gt;Shetty, Aakash K.&lt;/author&gt;&lt;author&gt;Saha, Ishani&lt;/author&gt;&lt;author&gt;Sanghvi, Rutvik M.&lt;/author&gt;&lt;author&gt;Save, Siddhesh A.&lt;/author&gt;&lt;author&gt;Patel, Yashkumar J.&lt;/author&gt;&lt;/authors&gt;&lt;/contributors&gt;&lt;titles&gt;&lt;title&gt;A Review: Object Detection Models&lt;/title&gt;&lt;secondary-title&gt;2021 6th International Conference for Convergence in Technology (I2CT)&lt;/secondary-title&gt;&lt;/titles&gt;&lt;pages&gt;1-8&lt;/pages&gt;&lt;dates&gt;&lt;year&gt;&lt;style face="normal" font="default" charset="238" size="100%"&gt;2021&lt;/style&gt;&lt;/year&gt;&lt;/dates&gt;&lt;pub-location&gt;Maharashtra, India&lt;/pub-location&gt;&lt;urls&gt;&lt;/urls&gt;&lt;electronic-resource-num&gt;10.1109/I2CT51068.2021.9417895&lt;/electronic-resource-num&gt;&lt;/record&gt;&lt;/Cite&gt;&lt;/EndNote&gt;</w:instrText>
      </w:r>
      <w:r w:rsidR="0046236A">
        <w:fldChar w:fldCharType="separate"/>
      </w:r>
      <w:r w:rsidR="00483ED1">
        <w:rPr>
          <w:noProof/>
        </w:rPr>
        <w:t>[28]</w:t>
      </w:r>
      <w:r w:rsidR="0046236A">
        <w:fldChar w:fldCharType="end"/>
      </w:r>
      <w:r w:rsidR="0046236A">
        <w:t xml:space="preserve"> byla srovnána přesnost a rychlost rozdílných </w:t>
      </w:r>
      <w:proofErr w:type="spellStart"/>
      <w:r w:rsidR="0046236A">
        <w:t>one-stage</w:t>
      </w:r>
      <w:proofErr w:type="spellEnd"/>
      <w:r w:rsidR="0046236A">
        <w:t xml:space="preserve"> a two-stage přístupů, z nichž vybrané modely byly uvedeny v </w:t>
      </w:r>
      <w:r w:rsidR="0046236A">
        <w:fldChar w:fldCharType="begin"/>
      </w:r>
      <w:r w:rsidR="0046236A">
        <w:instrText xml:space="preserve"> REF _Ref190937034 \h </w:instrText>
      </w:r>
      <w:r w:rsidR="0046236A">
        <w:fldChar w:fldCharType="separate"/>
      </w:r>
      <w:r w:rsidR="0046236A" w:rsidRPr="006A539A">
        <w:rPr>
          <w:b/>
          <w:bCs/>
        </w:rPr>
        <w:t xml:space="preserve">Tabulka </w:t>
      </w:r>
      <w:r w:rsidR="0046236A" w:rsidRPr="006A539A">
        <w:rPr>
          <w:b/>
          <w:bCs/>
          <w:noProof/>
        </w:rPr>
        <w:t>2</w:t>
      </w:r>
      <w:r w:rsidR="0046236A" w:rsidRPr="006A539A">
        <w:rPr>
          <w:b/>
          <w:bCs/>
        </w:rPr>
        <w:t>.</w:t>
      </w:r>
      <w:r w:rsidR="0046236A" w:rsidRPr="006A539A">
        <w:rPr>
          <w:b/>
          <w:bCs/>
          <w:noProof/>
        </w:rPr>
        <w:t>3</w:t>
      </w:r>
      <w:r w:rsidR="0046236A">
        <w:fldChar w:fldCharType="end"/>
      </w:r>
      <w:r w:rsidR="0046236A">
        <w:t xml:space="preserve">. </w:t>
      </w:r>
      <w:r w:rsidR="0092332C" w:rsidRPr="0092332C">
        <w:t>Je třeba mít na paměti, že výsledky mohou být do určité míry ovlivněny diskutovanými faktory.</w:t>
      </w:r>
    </w:p>
    <w:p w14:paraId="46C5AD3D" w14:textId="4DDA5BB6" w:rsidR="006A539A" w:rsidRDefault="006A539A" w:rsidP="006A539A">
      <w:pPr>
        <w:pStyle w:val="Titulek"/>
        <w:keepNext/>
      </w:pPr>
      <w:bookmarkStart w:id="838" w:name="_Ref190937034"/>
      <w:r w:rsidRPr="006A539A">
        <w:rPr>
          <w:b/>
          <w:bCs w:val="0"/>
        </w:rPr>
        <w:lastRenderedPageBreak/>
        <w:t xml:space="preserve">Tabulka </w:t>
      </w:r>
      <w:r w:rsidRPr="006A539A">
        <w:rPr>
          <w:b/>
          <w:bCs w:val="0"/>
        </w:rPr>
        <w:fldChar w:fldCharType="begin"/>
      </w:r>
      <w:r w:rsidRPr="006A539A">
        <w:rPr>
          <w:b/>
          <w:bCs w:val="0"/>
        </w:rPr>
        <w:instrText xml:space="preserve"> STYLEREF 1 \s </w:instrText>
      </w:r>
      <w:r w:rsidRPr="006A539A">
        <w:rPr>
          <w:b/>
          <w:bCs w:val="0"/>
        </w:rPr>
        <w:fldChar w:fldCharType="separate"/>
      </w:r>
      <w:r w:rsidRPr="006A539A">
        <w:rPr>
          <w:b/>
          <w:bCs w:val="0"/>
          <w:noProof/>
        </w:rPr>
        <w:t>2</w:t>
      </w:r>
      <w:r w:rsidRPr="006A539A">
        <w:rPr>
          <w:b/>
          <w:bCs w:val="0"/>
        </w:rPr>
        <w:fldChar w:fldCharType="end"/>
      </w:r>
      <w:r w:rsidRPr="006A539A">
        <w:rPr>
          <w:b/>
          <w:bCs w:val="0"/>
        </w:rPr>
        <w:t>.</w:t>
      </w:r>
      <w:r w:rsidRPr="006A539A">
        <w:rPr>
          <w:b/>
          <w:bCs w:val="0"/>
        </w:rPr>
        <w:fldChar w:fldCharType="begin"/>
      </w:r>
      <w:r w:rsidRPr="006A539A">
        <w:rPr>
          <w:b/>
          <w:bCs w:val="0"/>
        </w:rPr>
        <w:instrText xml:space="preserve"> SEQ Tabulka \* ARABIC \s 1 </w:instrText>
      </w:r>
      <w:r w:rsidRPr="006A539A">
        <w:rPr>
          <w:b/>
          <w:bCs w:val="0"/>
        </w:rPr>
        <w:fldChar w:fldCharType="separate"/>
      </w:r>
      <w:r w:rsidRPr="006A539A">
        <w:rPr>
          <w:b/>
          <w:bCs w:val="0"/>
          <w:noProof/>
        </w:rPr>
        <w:t>3</w:t>
      </w:r>
      <w:r w:rsidRPr="006A539A">
        <w:rPr>
          <w:b/>
          <w:bCs w:val="0"/>
        </w:rPr>
        <w:fldChar w:fldCharType="end"/>
      </w:r>
      <w:bookmarkEnd w:id="838"/>
      <w:r>
        <w:t xml:space="preserve">: Srovnání </w:t>
      </w:r>
      <w:proofErr w:type="spellStart"/>
      <w:r>
        <w:t>one-stage</w:t>
      </w:r>
      <w:proofErr w:type="spellEnd"/>
      <w:r>
        <w:t xml:space="preserve"> vs. two-stage algoritmů</w:t>
      </w:r>
      <w:r w:rsidR="000818B2">
        <w:t xml:space="preserve"> (převzato a upraveno z </w:t>
      </w:r>
      <w:r w:rsidR="000818B2">
        <w:fldChar w:fldCharType="begin"/>
      </w:r>
      <w:r w:rsidR="00483ED1">
        <w:instrText xml:space="preserve"> ADDIN EN.CITE &lt;EndNote&gt;&lt;Cite&gt;&lt;Author&gt;Shetty&lt;/Author&gt;&lt;Year&gt;2021&lt;/Year&gt;&lt;RecNum&gt;28&lt;/RecNum&gt;&lt;DisplayText&gt;[28]&lt;/DisplayText&gt;&lt;record&gt;&lt;rec-number&gt;28&lt;/rec-number&gt;&lt;foreign-keys&gt;&lt;key app="EN" db-id="epv0etvs2pfr99e5xxpv5027xe05stzr22vd" timestamp="1740039792"&gt;28&lt;/key&gt;&lt;/foreign-keys&gt;&lt;ref-type name="Conference Paper"&gt;47&lt;/ref-type&gt;&lt;contributors&gt;&lt;authors&gt;&lt;author&gt;Shetty, Aakash K.&lt;/author&gt;&lt;author&gt;Saha, Ishani&lt;/author&gt;&lt;author&gt;Sanghvi, Rutvik M.&lt;/author&gt;&lt;author&gt;Save, Siddhesh A.&lt;/author&gt;&lt;author&gt;Patel, Yashkumar J.&lt;/author&gt;&lt;/authors&gt;&lt;/contributors&gt;&lt;titles&gt;&lt;title&gt;A Review: Object Detection Models&lt;/title&gt;&lt;secondary-title&gt;2021 6th International Conference for Convergence in Technology (I2CT)&lt;/secondary-title&gt;&lt;/titles&gt;&lt;pages&gt;1-8&lt;/pages&gt;&lt;dates&gt;&lt;year&gt;&lt;style face="normal" font="default" charset="238" size="100%"&gt;2021&lt;/style&gt;&lt;/year&gt;&lt;/dates&gt;&lt;pub-location&gt;Maharashtra, India&lt;/pub-location&gt;&lt;urls&gt;&lt;/urls&gt;&lt;electronic-resource-num&gt;10.1109/I2CT51068.2021.9417895&lt;/electronic-resource-num&gt;&lt;/record&gt;&lt;/Cite&gt;&lt;/EndNote&gt;</w:instrText>
      </w:r>
      <w:r w:rsidR="000818B2">
        <w:fldChar w:fldCharType="separate"/>
      </w:r>
      <w:r w:rsidR="00483ED1">
        <w:rPr>
          <w:noProof/>
        </w:rPr>
        <w:t>[28]</w:t>
      </w:r>
      <w:r w:rsidR="000818B2">
        <w:fldChar w:fldCharType="end"/>
      </w:r>
      <w:r w:rsidR="000818B2">
        <w:t>)</w:t>
      </w:r>
    </w:p>
    <w:tbl>
      <w:tblPr>
        <w:tblStyle w:val="Mkatabulky"/>
        <w:tblW w:w="0" w:type="auto"/>
        <w:jc w:val="center"/>
        <w:tblBorders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61"/>
        <w:gridCol w:w="2463"/>
        <w:gridCol w:w="1701"/>
        <w:gridCol w:w="1701"/>
      </w:tblGrid>
      <w:tr w:rsidR="002A79F7" w14:paraId="7EDAC44A" w14:textId="77777777" w:rsidTr="000818B2">
        <w:trPr>
          <w:trHeight w:val="340"/>
          <w:jc w:val="center"/>
        </w:trPr>
        <w:tc>
          <w:tcPr>
            <w:tcW w:w="3724" w:type="dxa"/>
            <w:gridSpan w:val="2"/>
            <w:tcBorders>
              <w:top w:val="single" w:sz="12" w:space="0" w:color="auto"/>
              <w:left w:val="single" w:sz="12" w:space="0" w:color="auto"/>
              <w:bottom w:val="single" w:sz="4" w:space="0" w:color="auto"/>
            </w:tcBorders>
            <w:vAlign w:val="center"/>
          </w:tcPr>
          <w:p w14:paraId="3D80FF1E" w14:textId="2D1DD1CA" w:rsidR="002A79F7" w:rsidRPr="000818B2" w:rsidRDefault="002A79F7" w:rsidP="000818B2">
            <w:pPr>
              <w:pStyle w:val="Textvtabulce"/>
              <w:jc w:val="center"/>
              <w:rPr>
                <w:b/>
                <w:bCs/>
              </w:rPr>
            </w:pPr>
            <w:r w:rsidRPr="000818B2">
              <w:rPr>
                <w:b/>
                <w:bCs/>
              </w:rPr>
              <w:t>Model</w:t>
            </w:r>
          </w:p>
        </w:tc>
        <w:tc>
          <w:tcPr>
            <w:tcW w:w="1701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18C7EEB4" w14:textId="7BCF9246" w:rsidR="002A79F7" w:rsidRPr="000818B2" w:rsidRDefault="002A79F7" w:rsidP="000818B2">
            <w:pPr>
              <w:pStyle w:val="Textvtabulce"/>
              <w:jc w:val="center"/>
              <w:rPr>
                <w:b/>
                <w:bCs/>
              </w:rPr>
            </w:pPr>
            <w:r w:rsidRPr="000818B2">
              <w:rPr>
                <w:b/>
                <w:bCs/>
              </w:rPr>
              <w:t>mAP@50</w:t>
            </w:r>
          </w:p>
        </w:tc>
        <w:tc>
          <w:tcPr>
            <w:tcW w:w="1701" w:type="dxa"/>
            <w:tcBorders>
              <w:top w:val="single" w:sz="12" w:space="0" w:color="auto"/>
              <w:bottom w:val="single" w:sz="4" w:space="0" w:color="auto"/>
              <w:right w:val="single" w:sz="12" w:space="0" w:color="auto"/>
            </w:tcBorders>
            <w:vAlign w:val="center"/>
          </w:tcPr>
          <w:p w14:paraId="491D29D6" w14:textId="5D79C869" w:rsidR="002A79F7" w:rsidRPr="000818B2" w:rsidRDefault="002A79F7" w:rsidP="000818B2">
            <w:pPr>
              <w:pStyle w:val="Textvtabulce"/>
              <w:jc w:val="center"/>
              <w:rPr>
                <w:b/>
                <w:bCs/>
              </w:rPr>
            </w:pPr>
            <w:r w:rsidRPr="000818B2">
              <w:rPr>
                <w:b/>
                <w:bCs/>
              </w:rPr>
              <w:t>FPS</w:t>
            </w:r>
          </w:p>
        </w:tc>
      </w:tr>
      <w:tr w:rsidR="002A79F7" w14:paraId="3E783EB2" w14:textId="77777777" w:rsidTr="00E7794F">
        <w:trPr>
          <w:trHeight w:val="340"/>
          <w:jc w:val="center"/>
        </w:trPr>
        <w:tc>
          <w:tcPr>
            <w:tcW w:w="1261" w:type="dxa"/>
            <w:vMerge w:val="restart"/>
            <w:tcBorders>
              <w:top w:val="single" w:sz="4" w:space="0" w:color="auto"/>
              <w:left w:val="single" w:sz="12" w:space="0" w:color="auto"/>
            </w:tcBorders>
            <w:vAlign w:val="center"/>
          </w:tcPr>
          <w:p w14:paraId="29A94B03" w14:textId="7E31BFDC" w:rsidR="002A79F7" w:rsidRDefault="002A79F7" w:rsidP="000818B2">
            <w:pPr>
              <w:pStyle w:val="Textvtabulce"/>
            </w:pPr>
            <w:r>
              <w:t>two-stage</w:t>
            </w:r>
          </w:p>
        </w:tc>
        <w:tc>
          <w:tcPr>
            <w:tcW w:w="2463" w:type="dxa"/>
            <w:tcBorders>
              <w:top w:val="single" w:sz="4" w:space="0" w:color="auto"/>
            </w:tcBorders>
            <w:vAlign w:val="center"/>
          </w:tcPr>
          <w:p w14:paraId="5EAF7CF1" w14:textId="0EA02DA2" w:rsidR="002A79F7" w:rsidRDefault="002A79F7" w:rsidP="000818B2">
            <w:pPr>
              <w:pStyle w:val="Textvtabulce"/>
              <w:jc w:val="center"/>
            </w:pPr>
            <w:r>
              <w:t>R-CNN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vAlign w:val="center"/>
          </w:tcPr>
          <w:p w14:paraId="0D591500" w14:textId="02E6EF9B" w:rsidR="002A79F7" w:rsidRDefault="006A539A" w:rsidP="000818B2">
            <w:pPr>
              <w:pStyle w:val="Textvtabulce"/>
              <w:jc w:val="center"/>
            </w:pPr>
            <w:r>
              <w:t>-</w:t>
            </w:r>
          </w:p>
        </w:tc>
        <w:tc>
          <w:tcPr>
            <w:tcW w:w="1701" w:type="dxa"/>
            <w:tcBorders>
              <w:top w:val="single" w:sz="4" w:space="0" w:color="auto"/>
              <w:right w:val="single" w:sz="12" w:space="0" w:color="auto"/>
            </w:tcBorders>
            <w:vAlign w:val="center"/>
          </w:tcPr>
          <w:p w14:paraId="2D87669C" w14:textId="67F92697" w:rsidR="002A79F7" w:rsidRDefault="006A539A" w:rsidP="000818B2">
            <w:pPr>
              <w:pStyle w:val="Textvtabulce"/>
              <w:jc w:val="center"/>
            </w:pPr>
            <w:r>
              <w:t>0,03</w:t>
            </w:r>
          </w:p>
        </w:tc>
      </w:tr>
      <w:tr w:rsidR="002A79F7" w14:paraId="07AD0D8B" w14:textId="77777777" w:rsidTr="00E7794F">
        <w:trPr>
          <w:trHeight w:val="340"/>
          <w:jc w:val="center"/>
        </w:trPr>
        <w:tc>
          <w:tcPr>
            <w:tcW w:w="1261" w:type="dxa"/>
            <w:vMerge/>
            <w:tcBorders>
              <w:left w:val="single" w:sz="12" w:space="0" w:color="auto"/>
            </w:tcBorders>
            <w:vAlign w:val="center"/>
          </w:tcPr>
          <w:p w14:paraId="260A0C35" w14:textId="77777777" w:rsidR="002A79F7" w:rsidRDefault="002A79F7" w:rsidP="000818B2">
            <w:pPr>
              <w:pStyle w:val="Textvtabulce"/>
            </w:pPr>
          </w:p>
        </w:tc>
        <w:tc>
          <w:tcPr>
            <w:tcW w:w="2463" w:type="dxa"/>
            <w:vAlign w:val="center"/>
          </w:tcPr>
          <w:p w14:paraId="6A83030D" w14:textId="02BF2A13" w:rsidR="002A79F7" w:rsidRDefault="002A79F7" w:rsidP="000818B2">
            <w:pPr>
              <w:pStyle w:val="Textvtabulce"/>
              <w:jc w:val="center"/>
            </w:pPr>
            <w:r>
              <w:t>Fast R-CNN</w:t>
            </w:r>
          </w:p>
        </w:tc>
        <w:tc>
          <w:tcPr>
            <w:tcW w:w="1701" w:type="dxa"/>
            <w:vAlign w:val="center"/>
          </w:tcPr>
          <w:p w14:paraId="3F18F399" w14:textId="186D7994" w:rsidR="002A79F7" w:rsidRDefault="006A539A" w:rsidP="000818B2">
            <w:pPr>
              <w:pStyle w:val="Textvtabulce"/>
              <w:jc w:val="center"/>
            </w:pPr>
            <w:r>
              <w:t>39,9</w:t>
            </w:r>
          </w:p>
        </w:tc>
        <w:tc>
          <w:tcPr>
            <w:tcW w:w="1701" w:type="dxa"/>
            <w:tcBorders>
              <w:right w:val="single" w:sz="12" w:space="0" w:color="auto"/>
            </w:tcBorders>
            <w:vAlign w:val="center"/>
          </w:tcPr>
          <w:p w14:paraId="3B46014F" w14:textId="7BCFFB76" w:rsidR="002A79F7" w:rsidRDefault="006A539A" w:rsidP="000818B2">
            <w:pPr>
              <w:pStyle w:val="Textvtabulce"/>
              <w:jc w:val="center"/>
            </w:pPr>
            <w:r>
              <w:t>0,5</w:t>
            </w:r>
          </w:p>
        </w:tc>
      </w:tr>
      <w:tr w:rsidR="002A79F7" w14:paraId="4C4ED5C3" w14:textId="77777777" w:rsidTr="00E7794F">
        <w:trPr>
          <w:trHeight w:val="340"/>
          <w:jc w:val="center"/>
        </w:trPr>
        <w:tc>
          <w:tcPr>
            <w:tcW w:w="1261" w:type="dxa"/>
            <w:vMerge/>
            <w:tcBorders>
              <w:left w:val="single" w:sz="12" w:space="0" w:color="auto"/>
            </w:tcBorders>
            <w:vAlign w:val="center"/>
          </w:tcPr>
          <w:p w14:paraId="14ED38CF" w14:textId="77777777" w:rsidR="002A79F7" w:rsidRDefault="002A79F7" w:rsidP="000818B2">
            <w:pPr>
              <w:pStyle w:val="Textvtabulce"/>
            </w:pPr>
          </w:p>
        </w:tc>
        <w:tc>
          <w:tcPr>
            <w:tcW w:w="2463" w:type="dxa"/>
            <w:vAlign w:val="center"/>
          </w:tcPr>
          <w:p w14:paraId="6BA91039" w14:textId="6050B0AD" w:rsidR="002A79F7" w:rsidRDefault="002A79F7" w:rsidP="000818B2">
            <w:pPr>
              <w:pStyle w:val="Textvtabulce"/>
              <w:jc w:val="center"/>
            </w:pPr>
            <w:proofErr w:type="spellStart"/>
            <w:r>
              <w:t>Faster</w:t>
            </w:r>
            <w:proofErr w:type="spellEnd"/>
            <w:r>
              <w:t xml:space="preserve"> R-CNN</w:t>
            </w:r>
          </w:p>
        </w:tc>
        <w:tc>
          <w:tcPr>
            <w:tcW w:w="1701" w:type="dxa"/>
            <w:vAlign w:val="center"/>
          </w:tcPr>
          <w:p w14:paraId="4FE04F4B" w14:textId="7F2D8688" w:rsidR="002A79F7" w:rsidRDefault="006A539A" w:rsidP="000818B2">
            <w:pPr>
              <w:pStyle w:val="Textvtabulce"/>
              <w:jc w:val="center"/>
            </w:pPr>
            <w:r>
              <w:t>42,7</w:t>
            </w:r>
          </w:p>
        </w:tc>
        <w:tc>
          <w:tcPr>
            <w:tcW w:w="1701" w:type="dxa"/>
            <w:tcBorders>
              <w:right w:val="single" w:sz="12" w:space="0" w:color="auto"/>
            </w:tcBorders>
            <w:vAlign w:val="center"/>
          </w:tcPr>
          <w:p w14:paraId="6B4EE25C" w14:textId="74EEE6E8" w:rsidR="002A79F7" w:rsidRDefault="006A539A" w:rsidP="000818B2">
            <w:pPr>
              <w:pStyle w:val="Textvtabulce"/>
              <w:jc w:val="center"/>
            </w:pPr>
            <w:r>
              <w:t>7</w:t>
            </w:r>
          </w:p>
        </w:tc>
      </w:tr>
      <w:tr w:rsidR="002A79F7" w14:paraId="03A9852E" w14:textId="77777777" w:rsidTr="00E7794F">
        <w:trPr>
          <w:trHeight w:val="340"/>
          <w:jc w:val="center"/>
        </w:trPr>
        <w:tc>
          <w:tcPr>
            <w:tcW w:w="1261" w:type="dxa"/>
            <w:vMerge w:val="restart"/>
            <w:tcBorders>
              <w:left w:val="single" w:sz="12" w:space="0" w:color="auto"/>
            </w:tcBorders>
            <w:vAlign w:val="center"/>
          </w:tcPr>
          <w:p w14:paraId="076B7AE0" w14:textId="57C05595" w:rsidR="002A79F7" w:rsidRDefault="002A79F7" w:rsidP="000818B2">
            <w:pPr>
              <w:pStyle w:val="Textvtabulce"/>
            </w:pPr>
            <w:proofErr w:type="spellStart"/>
            <w:r>
              <w:t>one-stage</w:t>
            </w:r>
            <w:proofErr w:type="spellEnd"/>
          </w:p>
        </w:tc>
        <w:tc>
          <w:tcPr>
            <w:tcW w:w="2463" w:type="dxa"/>
            <w:vAlign w:val="center"/>
          </w:tcPr>
          <w:p w14:paraId="41559F78" w14:textId="72423AA8" w:rsidR="002A79F7" w:rsidRDefault="002A79F7" w:rsidP="000818B2">
            <w:pPr>
              <w:pStyle w:val="Textvtabulce"/>
              <w:jc w:val="center"/>
            </w:pPr>
            <w:r>
              <w:t>SSD512</w:t>
            </w:r>
          </w:p>
        </w:tc>
        <w:tc>
          <w:tcPr>
            <w:tcW w:w="1701" w:type="dxa"/>
            <w:vAlign w:val="center"/>
          </w:tcPr>
          <w:p w14:paraId="0CD38C00" w14:textId="4C66C012" w:rsidR="002A79F7" w:rsidRDefault="006A539A" w:rsidP="000818B2">
            <w:pPr>
              <w:pStyle w:val="Textvtabulce"/>
              <w:jc w:val="center"/>
            </w:pPr>
            <w:r>
              <w:t>46,5</w:t>
            </w:r>
          </w:p>
        </w:tc>
        <w:tc>
          <w:tcPr>
            <w:tcW w:w="1701" w:type="dxa"/>
            <w:tcBorders>
              <w:right w:val="single" w:sz="12" w:space="0" w:color="auto"/>
            </w:tcBorders>
            <w:vAlign w:val="center"/>
          </w:tcPr>
          <w:p w14:paraId="2AAE8177" w14:textId="5D39E20D" w:rsidR="002A79F7" w:rsidRDefault="006A539A" w:rsidP="000818B2">
            <w:pPr>
              <w:pStyle w:val="Textvtabulce"/>
              <w:jc w:val="center"/>
            </w:pPr>
            <w:r>
              <w:t>19</w:t>
            </w:r>
          </w:p>
        </w:tc>
      </w:tr>
      <w:tr w:rsidR="002A79F7" w14:paraId="05ABCE5B" w14:textId="77777777" w:rsidTr="00E7794F">
        <w:trPr>
          <w:trHeight w:val="340"/>
          <w:jc w:val="center"/>
        </w:trPr>
        <w:tc>
          <w:tcPr>
            <w:tcW w:w="1261" w:type="dxa"/>
            <w:vMerge/>
            <w:tcBorders>
              <w:left w:val="single" w:sz="12" w:space="0" w:color="auto"/>
              <w:bottom w:val="single" w:sz="12" w:space="0" w:color="auto"/>
            </w:tcBorders>
          </w:tcPr>
          <w:p w14:paraId="1966EC1D" w14:textId="77777777" w:rsidR="002A79F7" w:rsidRDefault="002A79F7" w:rsidP="000818B2">
            <w:pPr>
              <w:pStyle w:val="Textvtabulce"/>
              <w:jc w:val="center"/>
            </w:pPr>
          </w:p>
        </w:tc>
        <w:tc>
          <w:tcPr>
            <w:tcW w:w="2463" w:type="dxa"/>
            <w:tcBorders>
              <w:bottom w:val="single" w:sz="12" w:space="0" w:color="auto"/>
            </w:tcBorders>
            <w:vAlign w:val="center"/>
          </w:tcPr>
          <w:p w14:paraId="1C7CC311" w14:textId="1860178A" w:rsidR="002A79F7" w:rsidRDefault="002A79F7" w:rsidP="000818B2">
            <w:pPr>
              <w:pStyle w:val="Textvtabulce"/>
              <w:jc w:val="center"/>
            </w:pPr>
            <w:r>
              <w:t>YOLOv4 608x608</w:t>
            </w:r>
          </w:p>
        </w:tc>
        <w:tc>
          <w:tcPr>
            <w:tcW w:w="1701" w:type="dxa"/>
            <w:tcBorders>
              <w:bottom w:val="single" w:sz="12" w:space="0" w:color="auto"/>
            </w:tcBorders>
            <w:vAlign w:val="center"/>
          </w:tcPr>
          <w:p w14:paraId="7954354B" w14:textId="77E1CC01" w:rsidR="002A79F7" w:rsidRDefault="006A539A" w:rsidP="000818B2">
            <w:pPr>
              <w:pStyle w:val="Textvtabulce"/>
              <w:jc w:val="center"/>
            </w:pPr>
            <w:r>
              <w:t>65,7</w:t>
            </w:r>
          </w:p>
        </w:tc>
        <w:tc>
          <w:tcPr>
            <w:tcW w:w="1701" w:type="dxa"/>
            <w:tcBorders>
              <w:bottom w:val="single" w:sz="12" w:space="0" w:color="auto"/>
              <w:right w:val="single" w:sz="12" w:space="0" w:color="auto"/>
            </w:tcBorders>
            <w:vAlign w:val="center"/>
          </w:tcPr>
          <w:p w14:paraId="2E8D8172" w14:textId="2DA6D908" w:rsidR="002A79F7" w:rsidRDefault="006A539A" w:rsidP="000818B2">
            <w:pPr>
              <w:pStyle w:val="Textvtabulce"/>
              <w:jc w:val="center"/>
            </w:pPr>
            <w:r>
              <w:t>23</w:t>
            </w:r>
          </w:p>
        </w:tc>
      </w:tr>
    </w:tbl>
    <w:p w14:paraId="4ECEB37B" w14:textId="77777777" w:rsidR="0051395F" w:rsidRDefault="0051395F" w:rsidP="00D817BB">
      <w:pPr>
        <w:spacing w:after="0" w:line="240" w:lineRule="auto"/>
        <w:jc w:val="left"/>
        <w:rPr>
          <w:ins w:id="839" w:author="Kateřina Rulfová" w:date="2025-04-30T22:57:00Z" w16du:dateUtc="2025-04-30T20:57:00Z"/>
        </w:rPr>
      </w:pPr>
    </w:p>
    <w:p w14:paraId="0B57B70A" w14:textId="743BBA19" w:rsidR="0051395F" w:rsidRDefault="0051395F" w:rsidP="0051395F">
      <w:pPr>
        <w:pStyle w:val="Nadpis2"/>
        <w:rPr>
          <w:ins w:id="840" w:author="Kateřina Rulfová" w:date="2025-04-30T22:57:00Z" w16du:dateUtc="2025-04-30T20:57:00Z"/>
        </w:rPr>
      </w:pPr>
      <w:ins w:id="841" w:author="Kateřina Rulfová" w:date="2025-04-30T22:57:00Z" w16du:dateUtc="2025-04-30T20:57:00Z">
        <w:r>
          <w:t>Evaluační metriky</w:t>
        </w:r>
      </w:ins>
    </w:p>
    <w:p w14:paraId="38C62404" w14:textId="52746DFA" w:rsidR="0051395F" w:rsidRDefault="0051395F" w:rsidP="0051395F">
      <w:pPr>
        <w:rPr>
          <w:ins w:id="842" w:author="Kateřina Rulfová" w:date="2025-05-01T15:31:00Z" w16du:dateUtc="2025-05-01T13:31:00Z"/>
        </w:rPr>
      </w:pPr>
      <w:ins w:id="843" w:author="Kateřina Rulfová" w:date="2025-04-30T22:58:00Z" w16du:dateUtc="2025-04-30T20:58:00Z">
        <w:r>
          <w:t xml:space="preserve">K vyhodnocování detekční přesnosti modelů se </w:t>
        </w:r>
      </w:ins>
      <w:ins w:id="844" w:author="Kateřina Rulfová" w:date="2025-04-30T22:59:00Z" w16du:dateUtc="2025-04-30T20:59:00Z">
        <w:r>
          <w:t>využívá celá řada veličin a metrik</w:t>
        </w:r>
      </w:ins>
      <w:ins w:id="845" w:author="Kateřina Rulfová" w:date="2025-04-30T23:02:00Z" w16du:dateUtc="2025-04-30T21:02:00Z">
        <w:r>
          <w:t xml:space="preserve">. </w:t>
        </w:r>
      </w:ins>
      <w:ins w:id="846" w:author="Kateřina Rulfová" w:date="2025-04-30T23:06:00Z" w16du:dateUtc="2025-04-30T21:06:00Z">
        <w:r>
          <w:t>Dále jsou uve</w:t>
        </w:r>
      </w:ins>
      <w:ins w:id="847" w:author="Kateřina Rulfová" w:date="2025-04-30T23:07:00Z" w16du:dateUtc="2025-04-30T21:07:00Z">
        <w:r>
          <w:t xml:space="preserve">deny ty, která </w:t>
        </w:r>
        <w:r w:rsidR="0081795E">
          <w:t>se používají pro vyhodnocování modelů v této práci.</w:t>
        </w:r>
      </w:ins>
    </w:p>
    <w:p w14:paraId="1836AE28" w14:textId="77777777" w:rsidR="00D6143E" w:rsidRDefault="00D6143E" w:rsidP="00D6143E">
      <w:pPr>
        <w:pStyle w:val="Nadpis3"/>
        <w:rPr>
          <w:ins w:id="848" w:author="Kateřina Rulfová" w:date="2025-05-01T15:31:00Z" w16du:dateUtc="2025-05-01T13:31:00Z"/>
        </w:rPr>
      </w:pPr>
      <w:bookmarkStart w:id="849" w:name="_Ref196946779"/>
      <w:commentRangeStart w:id="850"/>
      <w:proofErr w:type="spellStart"/>
      <w:ins w:id="851" w:author="Kateřina Rulfová" w:date="2025-05-01T15:31:00Z" w16du:dateUtc="2025-05-01T13:31:00Z">
        <w:r>
          <w:t>Intersection</w:t>
        </w:r>
        <w:proofErr w:type="spellEnd"/>
        <w:r>
          <w:t xml:space="preserve"> </w:t>
        </w:r>
        <w:proofErr w:type="spellStart"/>
        <w:r>
          <w:t>over</w:t>
        </w:r>
        <w:proofErr w:type="spellEnd"/>
        <w:r>
          <w:t xml:space="preserve"> Union (</w:t>
        </w:r>
        <w:proofErr w:type="spellStart"/>
        <w:r>
          <w:t>IoU</w:t>
        </w:r>
        <w:proofErr w:type="spellEnd"/>
        <w:r>
          <w:t>)</w:t>
        </w:r>
        <w:commentRangeEnd w:id="850"/>
        <w:r>
          <w:rPr>
            <w:rStyle w:val="Odkaznakoment"/>
            <w:b w:val="0"/>
            <w:bCs w:val="0"/>
          </w:rPr>
          <w:commentReference w:id="850"/>
        </w:r>
        <w:bookmarkEnd w:id="849"/>
      </w:ins>
    </w:p>
    <w:p w14:paraId="04C3F74C" w14:textId="6342C938" w:rsidR="00D6143E" w:rsidRDefault="00D6143E" w:rsidP="00D6143E">
      <w:pPr>
        <w:rPr>
          <w:ins w:id="852" w:author="Kateřina Rulfová" w:date="2025-05-01T15:31:00Z" w16du:dateUtc="2025-05-01T13:31:00Z"/>
        </w:rPr>
      </w:pPr>
      <m:oMath>
        <m:r>
          <w:ins w:id="853" w:author="Kateřina Rulfová" w:date="2025-05-01T15:31:00Z" w16du:dateUtc="2025-05-01T13:31:00Z">
            <w:rPr>
              <w:rFonts w:ascii="Cambria Math" w:hAnsi="Cambria Math"/>
            </w:rPr>
            <m:t>IoU</m:t>
          </w:ins>
        </m:r>
      </m:oMath>
      <w:ins w:id="854" w:author="Kateřina Rulfová" w:date="2025-05-01T15:31:00Z" w16du:dateUtc="2025-05-01T13:31:00Z">
        <w:r w:rsidRPr="00053356">
          <w:t xml:space="preserve"> je metrika založená na porovnání </w:t>
        </w:r>
        <w:r>
          <w:t xml:space="preserve">překryvu ploch 2 útvarů. V algoritmu YOLO se využívá v průběhu procesu detekce při použití NMS k porovnání obsahů </w:t>
        </w:r>
        <w:proofErr w:type="spellStart"/>
        <w:r>
          <w:t>bounding</w:t>
        </w:r>
        <w:proofErr w:type="spellEnd"/>
        <w:r>
          <w:t xml:space="preserve"> boxů pocházejících z různých detekcí nebo při statistickém vyhodnocení spolehlivosti modelu pomocí metrik </w:t>
        </w:r>
        <w:proofErr w:type="spellStart"/>
        <w:r w:rsidRPr="0046012F">
          <w:t>mean</w:t>
        </w:r>
        <w:proofErr w:type="spellEnd"/>
        <w:r w:rsidRPr="0046012F">
          <w:t xml:space="preserve"> </w:t>
        </w:r>
        <w:proofErr w:type="spellStart"/>
        <w:r w:rsidRPr="0046012F">
          <w:t>Average</w:t>
        </w:r>
        <w:proofErr w:type="spellEnd"/>
        <w:r w:rsidRPr="0046012F">
          <w:t xml:space="preserve"> </w:t>
        </w:r>
        <w:proofErr w:type="spellStart"/>
        <w:r w:rsidRPr="0046012F">
          <w:t>Precision</w:t>
        </w:r>
        <w:proofErr w:type="spellEnd"/>
        <w:r>
          <w:t xml:space="preserve"> (</w:t>
        </w:r>
        <w:proofErr w:type="spellStart"/>
        <w:r>
          <w:t>mAP</w:t>
        </w:r>
        <w:proofErr w:type="spellEnd"/>
        <w:r>
          <w:t xml:space="preserve">). V tomto případě se porovnává míra plochy překrytí referenčního ohraničujícího boxu z datasetu s plochou </w:t>
        </w:r>
        <w:proofErr w:type="spellStart"/>
        <w:r>
          <w:t>bounding</w:t>
        </w:r>
        <w:proofErr w:type="spellEnd"/>
        <w:r>
          <w:t xml:space="preserve"> boxu detekovaného objektu. </w:t>
        </w:r>
      </w:ins>
      <m:oMath>
        <m:r>
          <w:ins w:id="855" w:author="Kateřina Rulfová" w:date="2025-05-01T15:31:00Z" w16du:dateUtc="2025-05-01T13:31:00Z">
            <w:rPr>
              <w:rFonts w:ascii="Cambria Math" w:hAnsi="Cambria Math"/>
            </w:rPr>
            <m:t>IoU</m:t>
          </w:ins>
        </m:r>
      </m:oMath>
      <w:ins w:id="856" w:author="Kateřina Rulfová" w:date="2025-05-01T15:31:00Z" w16du:dateUtc="2025-05-01T13:31:00Z">
        <w:r>
          <w:t xml:space="preserve"> je vypočteno z rovnice (2.3), kde </w:t>
        </w:r>
      </w:ins>
      <m:oMath>
        <m:sSub>
          <m:sSubPr>
            <m:ctrlPr>
              <w:ins w:id="857" w:author="Kateřina Rulfová" w:date="2025-05-01T15:31:00Z" w16du:dateUtc="2025-05-01T13:31:00Z">
                <w:rPr>
                  <w:rFonts w:ascii="Cambria Math" w:hAnsi="Cambria Math"/>
                  <w:i/>
                </w:rPr>
              </w:ins>
            </m:ctrlPr>
          </m:sSubPr>
          <m:e>
            <m:r>
              <w:ins w:id="858" w:author="Kateřina Rulfová" w:date="2025-05-01T15:31:00Z" w16du:dateUtc="2025-05-01T13:31:00Z">
                <w:rPr>
                  <w:rFonts w:ascii="Cambria Math" w:hAnsi="Cambria Math"/>
                </w:rPr>
                <m:t>S</m:t>
              </w:ins>
            </m:r>
          </m:e>
          <m:sub>
            <m:r>
              <w:ins w:id="859" w:author="Kateřina Rulfová" w:date="2025-05-01T15:31:00Z" w16du:dateUtc="2025-05-01T13:31:00Z">
                <w:rPr>
                  <w:rFonts w:ascii="Cambria Math" w:hAnsi="Cambria Math"/>
                </w:rPr>
                <m:t>I</m:t>
              </w:ins>
            </m:r>
          </m:sub>
        </m:sSub>
      </m:oMath>
      <w:ins w:id="860" w:author="Kateřina Rulfová" w:date="2025-05-01T15:31:00Z" w16du:dateUtc="2025-05-01T13:31:00Z">
        <w:r>
          <w:t xml:space="preserve"> je obsah plochy průniku dvou oblastí a </w:t>
        </w:r>
      </w:ins>
      <m:oMath>
        <m:sSub>
          <m:sSubPr>
            <m:ctrlPr>
              <w:ins w:id="861" w:author="Kateřina Rulfová" w:date="2025-05-01T15:31:00Z" w16du:dateUtc="2025-05-01T13:31:00Z">
                <w:rPr>
                  <w:rFonts w:ascii="Cambria Math" w:hAnsi="Cambria Math"/>
                  <w:i/>
                </w:rPr>
              </w:ins>
            </m:ctrlPr>
          </m:sSubPr>
          <m:e>
            <m:r>
              <w:ins w:id="862" w:author="Kateřina Rulfová" w:date="2025-05-01T15:31:00Z" w16du:dateUtc="2025-05-01T13:31:00Z">
                <w:rPr>
                  <w:rFonts w:ascii="Cambria Math" w:hAnsi="Cambria Math"/>
                </w:rPr>
                <m:t>S</m:t>
              </w:ins>
            </m:r>
          </m:e>
          <m:sub>
            <m:r>
              <w:ins w:id="863" w:author="Kateřina Rulfová" w:date="2025-05-01T15:31:00Z" w16du:dateUtc="2025-05-01T13:31:00Z">
                <w:rPr>
                  <w:rFonts w:ascii="Cambria Math" w:hAnsi="Cambria Math"/>
                </w:rPr>
                <m:t>U</m:t>
              </w:ins>
            </m:r>
          </m:sub>
        </m:sSub>
      </m:oMath>
      <w:ins w:id="864" w:author="Kateřina Rulfová" w:date="2025-05-01T15:31:00Z" w16du:dateUtc="2025-05-01T13:31:00Z">
        <w:r>
          <w:t xml:space="preserve"> značí obsah útvaru sjednocujícího tyto dvě plochy </w:t>
        </w:r>
        <w:r>
          <w:fldChar w:fldCharType="begin"/>
        </w:r>
      </w:ins>
      <w:r w:rsidR="00483ED1">
        <w:instrText xml:space="preserve"> ADDIN EN.CITE &lt;EndNote&gt;&lt;Cite&gt;&lt;Author&gt;Rezatofighi&lt;/Author&gt;&lt;Year&gt;2019&lt;/Year&gt;&lt;RecNum&gt;22&lt;/RecNum&gt;&lt;DisplayText&gt;[29]&lt;/DisplayText&gt;&lt;record&gt;&lt;rec-number&gt;22&lt;/rec-number&gt;&lt;foreign-keys&gt;&lt;key app="EN" db-id="epv0etvs2pfr99e5xxpv5027xe05stzr22vd" timestamp="1738672506"&gt;22&lt;/key&gt;&lt;/foreign-keys&gt;&lt;ref-type name="Conference Paper"&gt;47&lt;/ref-type&gt;&lt;contributors&gt;&lt;authors&gt;&lt;author&gt;Hamid Rezatofighi&lt;/author&gt;&lt;author&gt;Nathan Tsoi&lt;/author&gt;&lt;author&gt;JunYoung Gwak&lt;/author&gt;&lt;author&gt;Amir Sadeghian&lt;/author&gt;&lt;author&gt;Ian Reid&lt;/author&gt;&lt;author&gt;Silvio Savarese&lt;/author&gt;&lt;/authors&gt;&lt;/contributors&gt;&lt;titles&gt;&lt;title&gt;Generalized intersection over union: A metric and a loss for bounding box regression&lt;/title&gt;&lt;secondary-title&gt;32nd IEEE/CVF Conference on Computer Vision and Pattern Recognition&lt;/secondary-title&gt;&lt;/titles&gt;&lt;pages&gt;658 - 666&lt;/pages&gt;&lt;section&gt;8953982&lt;/section&gt;&lt;dates&gt;&lt;year&gt;2019&lt;/year&gt;&lt;/dates&gt;&lt;pub-location&gt;&lt;style face="normal" font="default" size="100%"&gt;Long Beach&lt;/style&gt;&lt;style face="normal" font="default" charset="238" size="100%"&gt;, CA, USA&lt;/style&gt;&lt;/pub-location&gt;&lt;publisher&gt;Computer Science Department, Stanford University, United States&amp;#xD;School of Computer Science, University of Adelaide, Australia&amp;#xD;Aibee Inc, United States&lt;/publisher&gt;&lt;urls&gt;&lt;/urls&gt;&lt;/record&gt;&lt;/Cite&gt;&lt;/EndNote&gt;</w:instrText>
      </w:r>
      <w:ins w:id="865" w:author="Kateřina Rulfová" w:date="2025-05-01T15:31:00Z" w16du:dateUtc="2025-05-01T13:31:00Z">
        <w:r>
          <w:fldChar w:fldCharType="separate"/>
        </w:r>
      </w:ins>
      <w:r w:rsidR="00483ED1">
        <w:rPr>
          <w:noProof/>
        </w:rPr>
        <w:t>[29]</w:t>
      </w:r>
      <w:ins w:id="866" w:author="Kateřina Rulfová" w:date="2025-05-01T15:31:00Z" w16du:dateUtc="2025-05-01T13:31:00Z">
        <w:r>
          <w:fldChar w:fldCharType="end"/>
        </w:r>
        <w:r>
          <w:t>.</w:t>
        </w:r>
      </w:ins>
    </w:p>
    <w:p w14:paraId="6CF2CC03" w14:textId="77777777" w:rsidR="00D6143E" w:rsidRPr="00520A23" w:rsidRDefault="00D6143E" w:rsidP="00D6143E">
      <w:pPr>
        <w:tabs>
          <w:tab w:val="center" w:pos="4536"/>
          <w:tab w:val="right" w:pos="9070"/>
        </w:tabs>
        <w:jc w:val="center"/>
        <w:rPr>
          <w:ins w:id="867" w:author="Kateřina Rulfová" w:date="2025-05-01T15:31:00Z" w16du:dateUtc="2025-05-01T13:31:00Z"/>
        </w:rPr>
      </w:pPr>
      <w:ins w:id="868" w:author="Kateřina Rulfová" w:date="2025-05-01T15:31:00Z" w16du:dateUtc="2025-05-01T13:31:00Z">
        <w:r>
          <w:tab/>
        </w:r>
      </w:ins>
      <m:oMath>
        <m:r>
          <w:ins w:id="869" w:author="Kateřina Rulfová" w:date="2025-05-01T15:31:00Z" w16du:dateUtc="2025-05-01T13:31:00Z">
            <w:rPr>
              <w:rFonts w:ascii="Cambria Math" w:hAnsi="Cambria Math"/>
            </w:rPr>
            <m:t>IoU=</m:t>
          </w:ins>
        </m:r>
        <m:f>
          <m:fPr>
            <m:ctrlPr>
              <w:ins w:id="870" w:author="Kateřina Rulfová" w:date="2025-05-01T15:31:00Z" w16du:dateUtc="2025-05-01T13:31:00Z">
                <w:rPr>
                  <w:rFonts w:ascii="Cambria Math" w:hAnsi="Cambria Math"/>
                  <w:i/>
                </w:rPr>
              </w:ins>
            </m:ctrlPr>
          </m:fPr>
          <m:num>
            <m:sSub>
              <m:sSubPr>
                <m:ctrlPr>
                  <w:ins w:id="871" w:author="Kateřina Rulfová" w:date="2025-05-01T15:31:00Z" w16du:dateUtc="2025-05-01T13:31:00Z">
                    <w:rPr>
                      <w:rFonts w:ascii="Cambria Math" w:hAnsi="Cambria Math"/>
                      <w:i/>
                    </w:rPr>
                  </w:ins>
                </m:ctrlPr>
              </m:sSubPr>
              <m:e>
                <m:r>
                  <w:ins w:id="872" w:author="Kateřina Rulfová" w:date="2025-05-01T15:31:00Z" w16du:dateUtc="2025-05-01T13:31:00Z">
                    <w:rPr>
                      <w:rFonts w:ascii="Cambria Math" w:hAnsi="Cambria Math"/>
                    </w:rPr>
                    <m:t>S</m:t>
                  </w:ins>
                </m:r>
              </m:e>
              <m:sub>
                <m:r>
                  <w:ins w:id="873" w:author="Kateřina Rulfová" w:date="2025-05-01T15:31:00Z" w16du:dateUtc="2025-05-01T13:31:00Z">
                    <w:rPr>
                      <w:rFonts w:ascii="Cambria Math" w:hAnsi="Cambria Math"/>
                    </w:rPr>
                    <m:t>I</m:t>
                  </w:ins>
                </m:r>
              </m:sub>
            </m:sSub>
          </m:num>
          <m:den>
            <m:sSub>
              <m:sSubPr>
                <m:ctrlPr>
                  <w:ins w:id="874" w:author="Kateřina Rulfová" w:date="2025-05-01T15:31:00Z" w16du:dateUtc="2025-05-01T13:31:00Z">
                    <w:rPr>
                      <w:rFonts w:ascii="Cambria Math" w:hAnsi="Cambria Math"/>
                      <w:i/>
                    </w:rPr>
                  </w:ins>
                </m:ctrlPr>
              </m:sSubPr>
              <m:e>
                <m:r>
                  <w:ins w:id="875" w:author="Kateřina Rulfová" w:date="2025-05-01T15:31:00Z" w16du:dateUtc="2025-05-01T13:31:00Z">
                    <w:rPr>
                      <w:rFonts w:ascii="Cambria Math" w:hAnsi="Cambria Math"/>
                    </w:rPr>
                    <m:t>S</m:t>
                  </w:ins>
                </m:r>
              </m:e>
              <m:sub>
                <m:r>
                  <w:ins w:id="876" w:author="Kateřina Rulfová" w:date="2025-05-01T15:31:00Z" w16du:dateUtc="2025-05-01T13:31:00Z">
                    <w:rPr>
                      <w:rFonts w:ascii="Cambria Math" w:hAnsi="Cambria Math"/>
                    </w:rPr>
                    <m:t>U</m:t>
                  </w:ins>
                </m:r>
              </m:sub>
            </m:sSub>
          </m:den>
        </m:f>
      </m:oMath>
      <w:ins w:id="877" w:author="Kateřina Rulfová" w:date="2025-05-01T15:31:00Z" w16du:dateUtc="2025-05-01T13:31:00Z">
        <w:r>
          <w:tab/>
          <w:t>(2.3)</w:t>
        </w:r>
      </w:ins>
    </w:p>
    <w:p w14:paraId="17AF8E85" w14:textId="76C2E68F" w:rsidR="00D6143E" w:rsidRDefault="00D6143E" w:rsidP="0051395F">
      <w:pPr>
        <w:rPr>
          <w:ins w:id="878" w:author="Kateřina Rulfová" w:date="2025-04-30T23:10:00Z" w16du:dateUtc="2025-04-30T21:10:00Z"/>
        </w:rPr>
      </w:pPr>
      <w:ins w:id="879" w:author="Kateřina Rulfová" w:date="2025-05-01T15:31:00Z" w16du:dateUtc="2025-05-01T13:31:00Z">
        <w:r>
          <w:t xml:space="preserve">Z rovnice (2.3) je zřejmé, že </w:t>
        </w:r>
      </w:ins>
      <m:oMath>
        <m:r>
          <w:ins w:id="880" w:author="Kateřina Rulfová" w:date="2025-05-01T15:31:00Z" w16du:dateUtc="2025-05-01T13:31:00Z">
            <w:rPr>
              <w:rFonts w:ascii="Cambria Math" w:hAnsi="Cambria Math"/>
            </w:rPr>
            <m:t>IoU</m:t>
          </w:ins>
        </m:r>
      </m:oMath>
      <w:ins w:id="881" w:author="Kateřina Rulfová" w:date="2025-05-01T15:31:00Z" w16du:dateUtc="2025-05-01T13:31:00Z">
        <w:r>
          <w:t xml:space="preserve"> musí náležet </w:t>
        </w:r>
      </w:ins>
      <m:oMath>
        <m:r>
          <w:ins w:id="882" w:author="Kateřina Rulfová" w:date="2025-05-01T15:31:00Z" w16du:dateUtc="2025-05-01T13:31:00Z">
            <w:rPr>
              <w:rFonts w:ascii="Cambria Math" w:hAnsi="Cambria Math"/>
            </w:rPr>
            <m:t>0&lt;IoU&lt;1</m:t>
          </w:ins>
        </m:r>
      </m:oMath>
      <w:ins w:id="883" w:author="Kateřina Rulfová" w:date="2025-05-01T15:31:00Z" w16du:dateUtc="2025-05-01T13:31:00Z">
        <w:r>
          <w:t xml:space="preserve">. Hodnota je pak obvykle porovnána s prahovou hodnotou </w:t>
        </w:r>
      </w:ins>
      <m:oMath>
        <m:r>
          <w:ins w:id="884" w:author="Kateřina Rulfová" w:date="2025-05-01T15:31:00Z" w16du:dateUtc="2025-05-01T13:31:00Z">
            <w:rPr>
              <w:rFonts w:ascii="Cambria Math" w:hAnsi="Cambria Math"/>
            </w:rPr>
            <m:t>Io</m:t>
          </w:ins>
        </m:r>
        <m:sSub>
          <m:sSubPr>
            <m:ctrlPr>
              <w:ins w:id="885" w:author="Kateřina Rulfová" w:date="2025-05-01T15:31:00Z" w16du:dateUtc="2025-05-01T13:31:00Z">
                <w:rPr>
                  <w:rFonts w:ascii="Cambria Math" w:hAnsi="Cambria Math"/>
                  <w:i/>
                </w:rPr>
              </w:ins>
            </m:ctrlPr>
          </m:sSubPr>
          <m:e>
            <m:r>
              <w:ins w:id="886" w:author="Kateřina Rulfová" w:date="2025-05-01T15:31:00Z" w16du:dateUtc="2025-05-01T13:31:00Z">
                <w:rPr>
                  <w:rFonts w:ascii="Cambria Math" w:hAnsi="Cambria Math"/>
                </w:rPr>
                <m:t>U</m:t>
              </w:ins>
            </m:r>
          </m:e>
          <m:sub>
            <m:r>
              <w:ins w:id="887" w:author="Kateřina Rulfová" w:date="2025-05-01T15:31:00Z" w16du:dateUtc="2025-05-01T13:31:00Z">
                <w:rPr>
                  <w:rFonts w:ascii="Cambria Math" w:hAnsi="Cambria Math"/>
                </w:rPr>
                <m:t>tresh</m:t>
              </w:ins>
            </m:r>
          </m:sub>
        </m:sSub>
      </m:oMath>
      <w:ins w:id="888" w:author="Kateřina Rulfová" w:date="2025-05-01T15:31:00Z" w16du:dateUtc="2025-05-01T13:31:00Z">
        <w:r>
          <w:t xml:space="preserve"> a tento výsledek rozhoduje o úspěšnosti detekce.</w:t>
        </w:r>
      </w:ins>
    </w:p>
    <w:p w14:paraId="119E00BD" w14:textId="35984B96" w:rsidR="0081795E" w:rsidRDefault="0081795E" w:rsidP="0081795E">
      <w:pPr>
        <w:pStyle w:val="Nadpis3"/>
        <w:rPr>
          <w:ins w:id="889" w:author="Kateřina Rulfová" w:date="2025-04-30T23:11:00Z" w16du:dateUtc="2025-04-30T21:11:00Z"/>
        </w:rPr>
      </w:pPr>
      <w:proofErr w:type="spellStart"/>
      <w:ins w:id="890" w:author="Kateřina Rulfová" w:date="2025-04-30T23:10:00Z" w16du:dateUtc="2025-04-30T21:10:00Z">
        <w:r>
          <w:t>Precision</w:t>
        </w:r>
      </w:ins>
      <w:proofErr w:type="spellEnd"/>
    </w:p>
    <w:p w14:paraId="328D04F8" w14:textId="3613AD54" w:rsidR="0081795E" w:rsidRDefault="00446231" w:rsidP="0081795E">
      <w:pPr>
        <w:rPr>
          <w:ins w:id="891" w:author="Kateřina Rulfová" w:date="2025-04-30T23:13:00Z" w16du:dateUtc="2025-04-30T21:13:00Z"/>
        </w:rPr>
      </w:pPr>
      <w:ins w:id="892" w:author="Kateřina Rulfová" w:date="2025-04-30T23:11:00Z" w16du:dateUtc="2025-04-30T21:11:00Z">
        <w:r>
          <w:t xml:space="preserve">Veličina </w:t>
        </w:r>
      </w:ins>
      <w:proofErr w:type="spellStart"/>
      <w:ins w:id="893" w:author="Kateřina Rulfová" w:date="2025-04-30T23:12:00Z" w16du:dateUtc="2025-04-30T21:12:00Z">
        <w:r>
          <w:t>precision</w:t>
        </w:r>
        <w:proofErr w:type="spellEnd"/>
        <w:r>
          <w:t xml:space="preserve"> udává procento správně identifikovaných objektů vůči všem predikcím</w:t>
        </w:r>
        <w:r>
          <w:t>.</w:t>
        </w:r>
      </w:ins>
      <w:ins w:id="894" w:author="Kateřina Rulfová" w:date="2025-04-30T23:13:00Z" w16du:dateUtc="2025-04-30T21:13:00Z">
        <w:r>
          <w:t xml:space="preserve"> </w:t>
        </w:r>
      </w:ins>
      <w:ins w:id="895" w:author="Kateřina Rulfová" w:date="2025-04-30T23:15:00Z" w16du:dateUtc="2025-04-30T21:15:00Z">
        <w:r w:rsidR="00230CEA">
          <w:t>V</w:t>
        </w:r>
      </w:ins>
      <w:ins w:id="896" w:author="Kateřina Rulfová" w:date="2025-04-30T23:13:00Z" w16du:dateUtc="2025-04-30T21:13:00Z">
        <w:r>
          <w:t xml:space="preserve">ýpočet </w:t>
        </w:r>
      </w:ins>
      <m:oMath>
        <m:r>
          <w:ins w:id="897" w:author="Kateřina Rulfová" w:date="2025-04-30T23:15:00Z" w16du:dateUtc="2025-04-30T21:15:00Z">
            <w:rPr>
              <w:rFonts w:ascii="Cambria Math" w:hAnsi="Cambria Math"/>
            </w:rPr>
            <m:t>Precision</m:t>
          </w:ins>
        </m:r>
      </m:oMath>
      <w:ins w:id="898" w:author="Kateřina Rulfová" w:date="2025-04-30T23:15:00Z" w16du:dateUtc="2025-04-30T21:15:00Z">
        <w:r w:rsidR="00230CEA">
          <w:t xml:space="preserve"> </w:t>
        </w:r>
      </w:ins>
      <w:ins w:id="899" w:author="Kateřina Rulfová" w:date="2025-04-30T23:13:00Z" w16du:dateUtc="2025-04-30T21:13:00Z">
        <w:r>
          <w:t>se provádí následovně (rovnice 2.5)</w:t>
        </w:r>
      </w:ins>
      <w:ins w:id="900" w:author="Kateřina Rulfová" w:date="2025-04-30T23:16:00Z" w16du:dateUtc="2025-04-30T21:16:00Z">
        <w:r w:rsidR="00230CEA">
          <w:t>:</w:t>
        </w:r>
      </w:ins>
    </w:p>
    <w:tbl>
      <w:tblPr>
        <w:tblStyle w:val="Mkatabulky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  <w:tblPrChange w:id="901" w:author="Kateřina Rulfová" w:date="2025-04-30T23:16:00Z" w16du:dateUtc="2025-04-30T21:16:00Z">
          <w:tblPr>
            <w:tblStyle w:val="Mkatabulky"/>
            <w:tblW w:w="0" w:type="auto"/>
            <w:tblLook w:val="04A0" w:firstRow="1" w:lastRow="0" w:firstColumn="1" w:lastColumn="0" w:noHBand="0" w:noVBand="1"/>
          </w:tblPr>
        </w:tblPrChange>
      </w:tblPr>
      <w:tblGrid>
        <w:gridCol w:w="8364"/>
        <w:gridCol w:w="696"/>
        <w:tblGridChange w:id="902">
          <w:tblGrid>
            <w:gridCol w:w="5"/>
            <w:gridCol w:w="4530"/>
            <w:gridCol w:w="3829"/>
            <w:gridCol w:w="696"/>
            <w:gridCol w:w="5"/>
          </w:tblGrid>
        </w:tblGridChange>
      </w:tblGrid>
      <w:tr w:rsidR="00230CEA" w14:paraId="173E3AD0" w14:textId="77777777" w:rsidTr="00230CEA">
        <w:trPr>
          <w:trHeight w:val="704"/>
          <w:ins w:id="903" w:author="Kateřina Rulfová" w:date="2025-04-30T23:13:00Z" w16du:dateUtc="2025-04-30T21:13:00Z"/>
          <w:trPrChange w:id="904" w:author="Kateřina Rulfová" w:date="2025-04-30T23:16:00Z" w16du:dateUtc="2025-04-30T21:16:00Z">
            <w:trPr>
              <w:gridBefore w:val="1"/>
            </w:trPr>
          </w:trPrChange>
        </w:trPr>
        <w:tc>
          <w:tcPr>
            <w:tcW w:w="8364" w:type="dxa"/>
            <w:vAlign w:val="center"/>
            <w:tcPrChange w:id="905" w:author="Kateřina Rulfová" w:date="2025-04-30T23:16:00Z" w16du:dateUtc="2025-04-30T21:16:00Z">
              <w:tcPr>
                <w:tcW w:w="4530" w:type="dxa"/>
              </w:tcPr>
            </w:tcPrChange>
          </w:tcPr>
          <w:p w14:paraId="0949C3F6" w14:textId="74EDF02E" w:rsidR="00230CEA" w:rsidRDefault="00230CEA" w:rsidP="00230CEA">
            <w:pPr>
              <w:jc w:val="center"/>
              <w:rPr>
                <w:ins w:id="906" w:author="Kateřina Rulfová" w:date="2025-04-30T23:13:00Z" w16du:dateUtc="2025-04-30T21:13:00Z"/>
              </w:rPr>
              <w:pPrChange w:id="907" w:author="Kateřina Rulfová" w:date="2025-04-30T23:13:00Z" w16du:dateUtc="2025-04-30T21:13:00Z">
                <w:pPr/>
              </w:pPrChange>
            </w:pPr>
            <m:oMathPara>
              <m:oMath>
                <m:r>
                  <w:ins w:id="908" w:author="Kateřina Rulfová" w:date="2025-04-30T23:15:00Z" w16du:dateUtc="2025-04-30T21:15:00Z">
                    <w:rPr>
                      <w:rFonts w:ascii="Cambria Math" w:hAnsi="Cambria Math"/>
                    </w:rPr>
                    <m:t>Precision=</m:t>
                  </w:ins>
                </m:r>
                <m:f>
                  <m:fPr>
                    <m:ctrlPr>
                      <w:ins w:id="909" w:author="Kateřina Rulfová" w:date="2025-04-30T23:16:00Z" w16du:dateUtc="2025-04-30T21:16:00Z">
                        <w:rPr>
                          <w:rFonts w:ascii="Cambria Math" w:hAnsi="Cambria Math"/>
                          <w:i/>
                        </w:rPr>
                      </w:ins>
                    </m:ctrlPr>
                  </m:fPr>
                  <m:num>
                    <m:r>
                      <w:ins w:id="910" w:author="Kateřina Rulfová" w:date="2025-04-30T23:16:00Z" w16du:dateUtc="2025-04-30T21:16:00Z">
                        <w:rPr>
                          <w:rFonts w:ascii="Cambria Math" w:hAnsi="Cambria Math"/>
                        </w:rPr>
                        <m:t>TP</m:t>
                      </w:ins>
                    </m:r>
                  </m:num>
                  <m:den>
                    <m:r>
                      <w:ins w:id="911" w:author="Kateřina Rulfová" w:date="2025-04-30T23:16:00Z" w16du:dateUtc="2025-04-30T21:16:00Z">
                        <w:rPr>
                          <w:rFonts w:ascii="Cambria Math" w:hAnsi="Cambria Math"/>
                        </w:rPr>
                        <m:t>TP+FP</m:t>
                      </w:ins>
                    </m:r>
                  </m:den>
                </m:f>
              </m:oMath>
            </m:oMathPara>
          </w:p>
        </w:tc>
        <w:tc>
          <w:tcPr>
            <w:tcW w:w="696" w:type="dxa"/>
            <w:vAlign w:val="center"/>
            <w:tcPrChange w:id="912" w:author="Kateřina Rulfová" w:date="2025-04-30T23:16:00Z" w16du:dateUtc="2025-04-30T21:16:00Z">
              <w:tcPr>
                <w:tcW w:w="4530" w:type="dxa"/>
                <w:gridSpan w:val="3"/>
              </w:tcPr>
            </w:tcPrChange>
          </w:tcPr>
          <w:p w14:paraId="6DEF7A93" w14:textId="795357C9" w:rsidR="00230CEA" w:rsidRDefault="00230CEA" w:rsidP="00230CEA">
            <w:pPr>
              <w:jc w:val="center"/>
              <w:rPr>
                <w:ins w:id="913" w:author="Kateřina Rulfová" w:date="2025-04-30T23:13:00Z" w16du:dateUtc="2025-04-30T21:13:00Z"/>
              </w:rPr>
              <w:pPrChange w:id="914" w:author="Kateřina Rulfová" w:date="2025-04-30T23:13:00Z" w16du:dateUtc="2025-04-30T21:13:00Z">
                <w:pPr/>
              </w:pPrChange>
            </w:pPr>
            <w:ins w:id="915" w:author="Kateřina Rulfová" w:date="2025-04-30T23:14:00Z" w16du:dateUtc="2025-04-30T21:14:00Z">
              <w:r>
                <w:t>(2.5)</w:t>
              </w:r>
            </w:ins>
          </w:p>
        </w:tc>
      </w:tr>
    </w:tbl>
    <w:p w14:paraId="7910F463" w14:textId="7E47A7A7" w:rsidR="00446231" w:rsidRPr="0081795E" w:rsidRDefault="00230CEA" w:rsidP="0081795E">
      <w:pPr>
        <w:rPr>
          <w:ins w:id="916" w:author="Kateřina Rulfová" w:date="2025-04-30T23:10:00Z" w16du:dateUtc="2025-04-30T21:10:00Z"/>
        </w:rPr>
        <w:pPrChange w:id="917" w:author="Kateřina Rulfová" w:date="2025-04-30T23:11:00Z" w16du:dateUtc="2025-04-30T21:11:00Z">
          <w:pPr>
            <w:pStyle w:val="Nadpis3"/>
          </w:pPr>
        </w:pPrChange>
      </w:pPr>
      <w:ins w:id="918" w:author="Kateřina Rulfová" w:date="2025-04-30T23:16:00Z" w16du:dateUtc="2025-04-30T21:16:00Z">
        <w:r>
          <w:t xml:space="preserve">kde </w:t>
        </w:r>
      </w:ins>
      <m:oMath>
        <m:r>
          <w:ins w:id="919" w:author="Kateřina Rulfová" w:date="2025-04-30T23:17:00Z" w16du:dateUtc="2025-04-30T21:17:00Z">
            <w:rPr>
              <w:rFonts w:ascii="Cambria Math" w:hAnsi="Cambria Math"/>
            </w:rPr>
            <m:t>TP</m:t>
          </w:ins>
        </m:r>
      </m:oMath>
      <w:ins w:id="920" w:author="Kateřina Rulfová" w:date="2025-04-30T23:17:00Z" w16du:dateUtc="2025-04-30T21:17:00Z">
        <w:r>
          <w:t xml:space="preserve"> (true positive) </w:t>
        </w:r>
        <w:r w:rsidR="008A027C">
          <w:t>je počet predikcí modelu, které</w:t>
        </w:r>
      </w:ins>
      <w:ins w:id="921" w:author="Kateřina Rulfová" w:date="2025-04-30T23:18:00Z" w16du:dateUtc="2025-04-30T21:18:00Z">
        <w:r w:rsidR="008A027C">
          <w:t xml:space="preserve"> jsou skutečně správnými a </w:t>
        </w:r>
      </w:ins>
      <m:oMath>
        <m:r>
          <w:ins w:id="922" w:author="Kateřina Rulfová" w:date="2025-04-30T23:18:00Z" w16du:dateUtc="2025-04-30T21:18:00Z">
            <w:rPr>
              <w:rFonts w:ascii="Cambria Math" w:hAnsi="Cambria Math"/>
            </w:rPr>
            <m:t>FP</m:t>
          </w:ins>
        </m:r>
      </m:oMath>
      <w:ins w:id="923" w:author="Kateřina Rulfová" w:date="2025-04-30T23:18:00Z" w16du:dateUtc="2025-04-30T21:18:00Z">
        <w:r w:rsidR="008A027C">
          <w:t xml:space="preserve"> (Fa</w:t>
        </w:r>
        <w:proofErr w:type="spellStart"/>
        <w:r w:rsidR="008A027C">
          <w:t>lse</w:t>
        </w:r>
        <w:proofErr w:type="spellEnd"/>
        <w:r w:rsidR="008A027C">
          <w:t xml:space="preserve"> positive) udává počet </w:t>
        </w:r>
      </w:ins>
      <w:ins w:id="924" w:author="Kateřina Rulfová" w:date="2025-04-30T23:19:00Z" w16du:dateUtc="2025-04-30T21:19:00Z">
        <w:r w:rsidR="008A027C">
          <w:t xml:space="preserve">nesprávně nalezených </w:t>
        </w:r>
      </w:ins>
      <w:ins w:id="925" w:author="Kateřina Rulfová" w:date="2025-04-30T23:18:00Z" w16du:dateUtc="2025-04-30T21:18:00Z">
        <w:r w:rsidR="008A027C">
          <w:t>predikcí</w:t>
        </w:r>
      </w:ins>
      <w:ins w:id="926" w:author="Kateřina Rulfová" w:date="2025-04-30T23:19:00Z" w16du:dateUtc="2025-04-30T21:19:00Z">
        <w:r w:rsidR="008A027C">
          <w:t>.</w:t>
        </w:r>
      </w:ins>
    </w:p>
    <w:p w14:paraId="61C46C83" w14:textId="0FB59D44" w:rsidR="0081795E" w:rsidRDefault="0081795E" w:rsidP="0081795E">
      <w:pPr>
        <w:pStyle w:val="Nadpis3"/>
        <w:rPr>
          <w:ins w:id="927" w:author="Kateřina Rulfová" w:date="2025-04-30T23:11:00Z" w16du:dateUtc="2025-04-30T21:11:00Z"/>
        </w:rPr>
      </w:pPr>
      <w:proofErr w:type="spellStart"/>
      <w:ins w:id="928" w:author="Kateřina Rulfová" w:date="2025-04-30T23:10:00Z" w16du:dateUtc="2025-04-30T21:10:00Z">
        <w:r>
          <w:lastRenderedPageBreak/>
          <w:t>Recall</w:t>
        </w:r>
      </w:ins>
      <w:proofErr w:type="spellEnd"/>
    </w:p>
    <w:p w14:paraId="25A2D482" w14:textId="444607AF" w:rsidR="0081795E" w:rsidRDefault="0023139C" w:rsidP="0081795E">
      <w:pPr>
        <w:rPr>
          <w:ins w:id="929" w:author="Kateřina Rulfová" w:date="2025-04-30T23:21:00Z" w16du:dateUtc="2025-04-30T21:21:00Z"/>
        </w:rPr>
      </w:pPr>
      <w:proofErr w:type="spellStart"/>
      <w:ins w:id="930" w:author="Kateřina Rulfová" w:date="2025-04-30T23:20:00Z" w16du:dateUtc="2025-04-30T21:20:00Z">
        <w:r>
          <w:t>R</w:t>
        </w:r>
        <w:r>
          <w:t>ecall</w:t>
        </w:r>
        <w:proofErr w:type="spellEnd"/>
        <w:r>
          <w:t xml:space="preserve"> značí procentuální počet správně nalezených objektů modelem ze všech </w:t>
        </w:r>
        <w:proofErr w:type="spellStart"/>
        <w:r>
          <w:t>ground</w:t>
        </w:r>
        <w:proofErr w:type="spellEnd"/>
        <w:r>
          <w:t xml:space="preserve"> </w:t>
        </w:r>
        <w:proofErr w:type="spellStart"/>
        <w:r>
          <w:t>truth</w:t>
        </w:r>
        <w:proofErr w:type="spellEnd"/>
        <w:r>
          <w:t xml:space="preserve"> boxů</w:t>
        </w:r>
        <w:r>
          <w:t xml:space="preserve">. </w:t>
        </w:r>
      </w:ins>
      <w:ins w:id="931" w:author="Kateřina Rulfová" w:date="2025-04-30T23:21:00Z" w16du:dateUtc="2025-04-30T21:21:00Z">
        <w:r>
          <w:t xml:space="preserve">Veličina </w:t>
        </w:r>
      </w:ins>
      <m:oMath>
        <m:r>
          <w:ins w:id="932" w:author="Kateřina Rulfová" w:date="2025-04-30T23:21:00Z" w16du:dateUtc="2025-04-30T21:21:00Z">
            <w:rPr>
              <w:rFonts w:ascii="Cambria Math" w:hAnsi="Cambria Math"/>
            </w:rPr>
            <m:t>Recall</m:t>
          </w:ins>
        </m:r>
      </m:oMath>
      <w:ins w:id="933" w:author="Kateřina Rulfová" w:date="2025-04-30T23:21:00Z" w16du:dateUtc="2025-04-30T21:21:00Z">
        <w:r>
          <w:t xml:space="preserve"> se </w:t>
        </w:r>
      </w:ins>
      <w:ins w:id="934" w:author="Kateřina Rulfová" w:date="2025-05-01T15:25:00Z" w16du:dateUtc="2025-05-01T13:25:00Z">
        <w:r w:rsidR="00E60031">
          <w:t>podle</w:t>
        </w:r>
      </w:ins>
      <w:ins w:id="935" w:author="Kateřina Rulfová" w:date="2025-04-30T23:20:00Z" w16du:dateUtc="2025-04-30T21:20:00Z">
        <w:r>
          <w:t xml:space="preserve"> rovnice 2.6</w:t>
        </w:r>
      </w:ins>
    </w:p>
    <w:tbl>
      <w:tblPr>
        <w:tblStyle w:val="Mkatabulky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64"/>
        <w:gridCol w:w="696"/>
        <w:tblGridChange w:id="936">
          <w:tblGrid>
            <w:gridCol w:w="8364"/>
            <w:gridCol w:w="696"/>
          </w:tblGrid>
        </w:tblGridChange>
      </w:tblGrid>
      <w:tr w:rsidR="00927158" w14:paraId="792C2C52" w14:textId="77777777" w:rsidTr="003E4385">
        <w:trPr>
          <w:trHeight w:val="704"/>
          <w:ins w:id="937" w:author="Kateřina Rulfová" w:date="2025-04-30T23:21:00Z" w16du:dateUtc="2025-04-30T21:21:00Z"/>
        </w:trPr>
        <w:tc>
          <w:tcPr>
            <w:tcW w:w="8364" w:type="dxa"/>
            <w:vAlign w:val="center"/>
          </w:tcPr>
          <w:p w14:paraId="716CC139" w14:textId="2A6C78AC" w:rsidR="00927158" w:rsidRDefault="00927158" w:rsidP="003E4385">
            <w:pPr>
              <w:jc w:val="center"/>
              <w:rPr>
                <w:ins w:id="938" w:author="Kateřina Rulfová" w:date="2025-04-30T23:21:00Z" w16du:dateUtc="2025-04-30T21:21:00Z"/>
              </w:rPr>
            </w:pPr>
            <m:oMathPara>
              <m:oMath>
                <m:r>
                  <w:ins w:id="939" w:author="Kateřina Rulfová" w:date="2025-04-30T23:22:00Z" w16du:dateUtc="2025-04-30T21:22:00Z">
                    <w:rPr>
                      <w:rFonts w:ascii="Cambria Math" w:hAnsi="Cambria Math"/>
                    </w:rPr>
                    <m:t>Recall</m:t>
                  </w:ins>
                </m:r>
                <m:r>
                  <w:ins w:id="940" w:author="Kateřina Rulfová" w:date="2025-04-30T23:21:00Z" w16du:dateUtc="2025-04-30T21:21:00Z">
                    <w:rPr>
                      <w:rFonts w:ascii="Cambria Math" w:hAnsi="Cambria Math"/>
                    </w:rPr>
                    <m:t>=</m:t>
                  </w:ins>
                </m:r>
                <m:f>
                  <m:fPr>
                    <m:ctrlPr>
                      <w:ins w:id="941" w:author="Kateřina Rulfová" w:date="2025-04-30T23:21:00Z" w16du:dateUtc="2025-04-30T21:21:00Z">
                        <w:rPr>
                          <w:rFonts w:ascii="Cambria Math" w:hAnsi="Cambria Math"/>
                          <w:i/>
                        </w:rPr>
                      </w:ins>
                    </m:ctrlPr>
                  </m:fPr>
                  <m:num>
                    <m:r>
                      <w:ins w:id="942" w:author="Kateřina Rulfová" w:date="2025-04-30T23:21:00Z" w16du:dateUtc="2025-04-30T21:21:00Z">
                        <w:rPr>
                          <w:rFonts w:ascii="Cambria Math" w:hAnsi="Cambria Math"/>
                        </w:rPr>
                        <m:t>TP</m:t>
                      </w:ins>
                    </m:r>
                  </m:num>
                  <m:den>
                    <m:r>
                      <w:ins w:id="943" w:author="Kateřina Rulfová" w:date="2025-04-30T23:21:00Z" w16du:dateUtc="2025-04-30T21:21:00Z">
                        <w:rPr>
                          <w:rFonts w:ascii="Cambria Math" w:hAnsi="Cambria Math"/>
                        </w:rPr>
                        <m:t>TP+F</m:t>
                      </w:ins>
                    </m:r>
                    <m:r>
                      <w:ins w:id="944" w:author="Kateřina Rulfová" w:date="2025-04-30T23:22:00Z" w16du:dateUtc="2025-04-30T21:22:00Z">
                        <w:rPr>
                          <w:rFonts w:ascii="Cambria Math" w:hAnsi="Cambria Math"/>
                        </w:rPr>
                        <m:t>N</m:t>
                      </w:ins>
                    </m:r>
                  </m:den>
                </m:f>
              </m:oMath>
            </m:oMathPara>
          </w:p>
        </w:tc>
        <w:tc>
          <w:tcPr>
            <w:tcW w:w="696" w:type="dxa"/>
            <w:vAlign w:val="center"/>
          </w:tcPr>
          <w:p w14:paraId="743D928D" w14:textId="394F1FCB" w:rsidR="00927158" w:rsidRDefault="00927158" w:rsidP="003E4385">
            <w:pPr>
              <w:jc w:val="center"/>
              <w:rPr>
                <w:ins w:id="945" w:author="Kateřina Rulfová" w:date="2025-04-30T23:21:00Z" w16du:dateUtc="2025-04-30T21:21:00Z"/>
              </w:rPr>
            </w:pPr>
            <w:ins w:id="946" w:author="Kateřina Rulfová" w:date="2025-04-30T23:21:00Z" w16du:dateUtc="2025-04-30T21:21:00Z">
              <w:r>
                <w:t>(2.</w:t>
              </w:r>
            </w:ins>
            <w:ins w:id="947" w:author="Kateřina Rulfová" w:date="2025-05-01T15:26:00Z" w16du:dateUtc="2025-05-01T13:26:00Z">
              <w:r w:rsidR="00E60031">
                <w:t>6</w:t>
              </w:r>
            </w:ins>
            <w:ins w:id="948" w:author="Kateřina Rulfová" w:date="2025-04-30T23:21:00Z" w16du:dateUtc="2025-04-30T21:21:00Z">
              <w:r>
                <w:t>)</w:t>
              </w:r>
            </w:ins>
          </w:p>
        </w:tc>
      </w:tr>
    </w:tbl>
    <w:p w14:paraId="38B69D4A" w14:textId="7FDE399C" w:rsidR="00927158" w:rsidRPr="0081795E" w:rsidRDefault="00E60031" w:rsidP="0081795E">
      <w:pPr>
        <w:rPr>
          <w:ins w:id="949" w:author="Kateřina Rulfová" w:date="2025-04-30T23:11:00Z" w16du:dateUtc="2025-04-30T21:11:00Z"/>
        </w:rPr>
        <w:pPrChange w:id="950" w:author="Kateřina Rulfová" w:date="2025-04-30T23:11:00Z" w16du:dateUtc="2025-04-30T21:11:00Z">
          <w:pPr>
            <w:pStyle w:val="Nadpis3"/>
          </w:pPr>
        </w:pPrChange>
      </w:pPr>
      <w:ins w:id="951" w:author="Kateřina Rulfová" w:date="2025-05-01T15:25:00Z" w16du:dateUtc="2025-05-01T13:25:00Z">
        <w:r>
          <w:t xml:space="preserve">kde </w:t>
        </w:r>
      </w:ins>
      <m:oMath>
        <m:r>
          <w:ins w:id="952" w:author="Kateřina Rulfová" w:date="2025-05-01T15:25:00Z" w16du:dateUtc="2025-05-01T13:25:00Z">
            <w:rPr>
              <w:rFonts w:ascii="Cambria Math" w:hAnsi="Cambria Math"/>
            </w:rPr>
            <m:t>TP</m:t>
          </w:ins>
        </m:r>
      </m:oMath>
      <w:ins w:id="953" w:author="Kateřina Rulfová" w:date="2025-05-01T15:25:00Z" w16du:dateUtc="2025-05-01T13:25:00Z">
        <w:r>
          <w:t xml:space="preserve"> má identický význam jako v rovnici </w:t>
        </w:r>
      </w:ins>
      <w:ins w:id="954" w:author="Kateřina Rulfová" w:date="2025-05-01T15:26:00Z" w16du:dateUtc="2025-05-01T13:26:00Z">
        <w:r>
          <w:t xml:space="preserve">2.5 a </w:t>
        </w:r>
      </w:ins>
      <m:oMath>
        <m:r>
          <w:ins w:id="955" w:author="Kateřina Rulfová" w:date="2025-05-01T15:26:00Z" w16du:dateUtc="2025-05-01T13:26:00Z">
            <w:rPr>
              <w:rFonts w:ascii="Cambria Math" w:hAnsi="Cambria Math"/>
            </w:rPr>
            <m:t>FN</m:t>
          </w:ins>
        </m:r>
      </m:oMath>
      <w:ins w:id="956" w:author="Kateřina Rulfová" w:date="2025-05-01T15:26:00Z" w16du:dateUtc="2025-05-01T13:26:00Z">
        <w:r>
          <w:t xml:space="preserve"> (</w:t>
        </w:r>
        <w:proofErr w:type="spellStart"/>
        <w:r>
          <w:t>false</w:t>
        </w:r>
        <w:proofErr w:type="spellEnd"/>
        <w:r>
          <w:t xml:space="preserve"> negative) značí</w:t>
        </w:r>
      </w:ins>
      <w:ins w:id="957" w:author="Kateřina Rulfová" w:date="2025-05-01T15:27:00Z" w16du:dateUtc="2025-05-01T13:27:00Z">
        <w:r>
          <w:t xml:space="preserve"> počet modelem nepředpovězených objektů, které se ve skutečnosti v obraze nacházejí.</w:t>
        </w:r>
      </w:ins>
    </w:p>
    <w:p w14:paraId="072DB186" w14:textId="76D78017" w:rsidR="0051395F" w:rsidRDefault="0051395F" w:rsidP="0051395F">
      <w:pPr>
        <w:pStyle w:val="Nadpis3"/>
        <w:rPr>
          <w:ins w:id="958" w:author="Kateřina Rulfová" w:date="2025-04-30T23:03:00Z" w16du:dateUtc="2025-04-30T21:03:00Z"/>
        </w:rPr>
        <w:pPrChange w:id="959" w:author="Kateřina Rulfová" w:date="2025-04-30T23:04:00Z" w16du:dateUtc="2025-04-30T21:04:00Z">
          <w:pPr>
            <w:pStyle w:val="Nzev"/>
          </w:pPr>
        </w:pPrChange>
      </w:pPr>
      <w:commentRangeStart w:id="960"/>
      <w:proofErr w:type="spellStart"/>
      <w:ins w:id="961" w:author="Kateřina Rulfová" w:date="2025-04-30T23:03:00Z" w16du:dateUtc="2025-04-30T21:03:00Z">
        <w:r>
          <w:t>Average</w:t>
        </w:r>
        <w:proofErr w:type="spellEnd"/>
        <w:r>
          <w:t xml:space="preserve"> </w:t>
        </w:r>
        <w:proofErr w:type="spellStart"/>
        <w:r>
          <w:t>Precision</w:t>
        </w:r>
        <w:proofErr w:type="spellEnd"/>
        <w:r>
          <w:t xml:space="preserve"> (AP)</w:t>
        </w:r>
        <w:commentRangeEnd w:id="960"/>
        <w:r>
          <w:rPr>
            <w:rStyle w:val="Odkaznakoment"/>
            <w:b w:val="0"/>
            <w:bCs w:val="0"/>
          </w:rPr>
          <w:commentReference w:id="960"/>
        </w:r>
      </w:ins>
    </w:p>
    <w:p w14:paraId="7084F1C4" w14:textId="0DCF5836" w:rsidR="0051395F" w:rsidRDefault="0051395F" w:rsidP="0051395F">
      <w:pPr>
        <w:rPr>
          <w:ins w:id="962" w:author="Kateřina Rulfová" w:date="2025-05-01T15:33:00Z" w16du:dateUtc="2025-05-01T13:33:00Z"/>
        </w:rPr>
      </w:pPr>
      <w:ins w:id="963" w:author="Kateřina Rulfová" w:date="2025-04-30T23:03:00Z" w16du:dateUtc="2025-04-30T21:03:00Z">
        <w:r w:rsidRPr="005148CB">
          <w:t xml:space="preserve">Metrikou </w:t>
        </w:r>
        <w:proofErr w:type="spellStart"/>
        <w:r>
          <w:t>mean</w:t>
        </w:r>
        <w:proofErr w:type="spellEnd"/>
        <w:r>
          <w:t xml:space="preserve"> </w:t>
        </w:r>
        <w:proofErr w:type="spellStart"/>
        <w:r>
          <w:t>Average</w:t>
        </w:r>
        <w:proofErr w:type="spellEnd"/>
        <w:r>
          <w:t xml:space="preserve"> </w:t>
        </w:r>
        <w:proofErr w:type="spellStart"/>
        <w:r>
          <w:t>Precision</w:t>
        </w:r>
        <w:proofErr w:type="spellEnd"/>
        <w:r>
          <w:t xml:space="preserve"> (</w:t>
        </w:r>
        <w:proofErr w:type="spellStart"/>
        <w:r>
          <w:t>mAP</w:t>
        </w:r>
        <w:proofErr w:type="spellEnd"/>
        <w:r>
          <w:t xml:space="preserve">) je měřena výkonost natrénovaného modelu. Model je vyzkoušen na testovací části datasetu a ze vzniklých </w:t>
        </w:r>
        <w:proofErr w:type="spellStart"/>
        <w:r>
          <w:t>bounding</w:t>
        </w:r>
        <w:proofErr w:type="spellEnd"/>
        <w:r>
          <w:t xml:space="preserve"> boxů a </w:t>
        </w:r>
        <w:proofErr w:type="spellStart"/>
        <w:r>
          <w:t>ground</w:t>
        </w:r>
        <w:proofErr w:type="spellEnd"/>
        <w:r>
          <w:t xml:space="preserve"> </w:t>
        </w:r>
        <w:proofErr w:type="spellStart"/>
        <w:r>
          <w:t>truth</w:t>
        </w:r>
        <w:proofErr w:type="spellEnd"/>
        <w:r>
          <w:t xml:space="preserve"> boxů z databáze jsou vypočteny </w:t>
        </w:r>
        <w:proofErr w:type="spellStart"/>
        <w:r>
          <w:t>IoU</w:t>
        </w:r>
        <w:proofErr w:type="spellEnd"/>
        <w:r>
          <w:t xml:space="preserve">. Úspěšnost detekce je obvykle vyhodnocena na mnoha hladinách </w:t>
        </w:r>
      </w:ins>
      <m:oMath>
        <m:r>
          <w:ins w:id="964" w:author="Kateřina Rulfová" w:date="2025-04-30T23:03:00Z" w16du:dateUtc="2025-04-30T21:03:00Z">
            <w:rPr>
              <w:rFonts w:ascii="Cambria Math" w:hAnsi="Cambria Math"/>
            </w:rPr>
            <m:t>Io</m:t>
          </w:ins>
        </m:r>
        <m:sSub>
          <m:sSubPr>
            <m:ctrlPr>
              <w:ins w:id="965" w:author="Kateřina Rulfová" w:date="2025-04-30T23:03:00Z" w16du:dateUtc="2025-04-30T21:03:00Z">
                <w:rPr>
                  <w:rFonts w:ascii="Cambria Math" w:hAnsi="Cambria Math"/>
                  <w:i/>
                </w:rPr>
              </w:ins>
            </m:ctrlPr>
          </m:sSubPr>
          <m:e>
            <m:r>
              <w:ins w:id="966" w:author="Kateřina Rulfová" w:date="2025-04-30T23:03:00Z" w16du:dateUtc="2025-04-30T21:03:00Z">
                <w:rPr>
                  <w:rFonts w:ascii="Cambria Math" w:hAnsi="Cambria Math"/>
                </w:rPr>
                <m:t>U</m:t>
              </w:ins>
            </m:r>
          </m:e>
          <m:sub>
            <m:r>
              <w:ins w:id="967" w:author="Kateřina Rulfová" w:date="2025-04-30T23:03:00Z" w16du:dateUtc="2025-04-30T21:03:00Z">
                <w:rPr>
                  <w:rFonts w:ascii="Cambria Math" w:hAnsi="Cambria Math"/>
                </w:rPr>
                <m:t>tresh</m:t>
              </w:ins>
            </m:r>
          </m:sub>
        </m:sSub>
      </m:oMath>
      <w:ins w:id="968" w:author="Kateřina Rulfová" w:date="2025-04-30T23:03:00Z" w16du:dateUtc="2025-04-30T21:03:00Z">
        <w:r>
          <w:t xml:space="preserve">. Následující postup pak probíhá pro každé </w:t>
        </w:r>
      </w:ins>
      <m:oMath>
        <m:r>
          <w:ins w:id="969" w:author="Kateřina Rulfová" w:date="2025-04-30T23:03:00Z" w16du:dateUtc="2025-04-30T21:03:00Z">
            <w:rPr>
              <w:rFonts w:ascii="Cambria Math" w:hAnsi="Cambria Math"/>
            </w:rPr>
            <m:t>Io</m:t>
          </w:ins>
        </m:r>
        <m:sSub>
          <m:sSubPr>
            <m:ctrlPr>
              <w:ins w:id="970" w:author="Kateřina Rulfová" w:date="2025-04-30T23:03:00Z" w16du:dateUtc="2025-04-30T21:03:00Z">
                <w:rPr>
                  <w:rFonts w:ascii="Cambria Math" w:hAnsi="Cambria Math"/>
                  <w:i/>
                </w:rPr>
              </w:ins>
            </m:ctrlPr>
          </m:sSubPr>
          <m:e>
            <m:r>
              <w:ins w:id="971" w:author="Kateřina Rulfová" w:date="2025-04-30T23:03:00Z" w16du:dateUtc="2025-04-30T21:03:00Z">
                <w:rPr>
                  <w:rFonts w:ascii="Cambria Math" w:hAnsi="Cambria Math"/>
                </w:rPr>
                <m:t>U</m:t>
              </w:ins>
            </m:r>
          </m:e>
          <m:sub>
            <m:r>
              <w:ins w:id="972" w:author="Kateřina Rulfová" w:date="2025-04-30T23:03:00Z" w16du:dateUtc="2025-04-30T21:03:00Z">
                <w:rPr>
                  <w:rFonts w:ascii="Cambria Math" w:hAnsi="Cambria Math"/>
                </w:rPr>
                <m:t>tresh</m:t>
              </w:ins>
            </m:r>
          </m:sub>
        </m:sSub>
      </m:oMath>
      <w:ins w:id="973" w:author="Kateřina Rulfová" w:date="2025-04-30T23:03:00Z" w16du:dateUtc="2025-04-30T21:03:00Z">
        <w:r>
          <w:t xml:space="preserve"> zvlášť. Nejprve je na základě výsledků úspěšných a neúspěšných detekcí sestavena závislost zvaná </w:t>
        </w:r>
        <w:commentRangeStart w:id="974"/>
        <w:proofErr w:type="spellStart"/>
        <w:r>
          <w:t>precision-recall</w:t>
        </w:r>
        <w:commentRangeEnd w:id="974"/>
        <w:proofErr w:type="spellEnd"/>
        <w:r>
          <w:rPr>
            <w:rStyle w:val="Odkaznakoment"/>
          </w:rPr>
          <w:commentReference w:id="974"/>
        </w:r>
        <w:r>
          <w:t xml:space="preserve"> </w:t>
        </w:r>
        <w:proofErr w:type="spellStart"/>
        <w:r>
          <w:t>curve</w:t>
        </w:r>
        <w:proofErr w:type="spellEnd"/>
        <w:r>
          <w:t xml:space="preserve"> (</w:t>
        </w:r>
        <w:r>
          <w:fldChar w:fldCharType="begin"/>
        </w:r>
        <w:r>
          <w:instrText xml:space="preserve"> REF _Ref189835249 \h </w:instrText>
        </w:r>
        <w:r>
          <w:fldChar w:fldCharType="separate"/>
        </w:r>
        <w:r>
          <w:rPr>
            <w:b/>
            <w:bCs/>
          </w:rPr>
          <w:t>O</w:t>
        </w:r>
        <w:r w:rsidRPr="008C6973">
          <w:rPr>
            <w:b/>
            <w:bCs/>
          </w:rPr>
          <w:t xml:space="preserve">br. </w:t>
        </w:r>
        <w:r w:rsidRPr="008C6973">
          <w:rPr>
            <w:b/>
            <w:bCs/>
            <w:noProof/>
          </w:rPr>
          <w:t>2</w:t>
        </w:r>
        <w:r w:rsidRPr="008C6973">
          <w:rPr>
            <w:b/>
            <w:bCs/>
          </w:rPr>
          <w:t>.</w:t>
        </w:r>
        <w:r w:rsidRPr="008C6973">
          <w:rPr>
            <w:b/>
            <w:bCs/>
            <w:noProof/>
          </w:rPr>
          <w:t>6</w:t>
        </w:r>
        <w:r>
          <w:fldChar w:fldCharType="end"/>
        </w:r>
        <w:r>
          <w:t xml:space="preserve">). Plocha pod touto křivkou je definována jako </w:t>
        </w:r>
        <w:proofErr w:type="spellStart"/>
        <w:r>
          <w:t>average</w:t>
        </w:r>
        <w:proofErr w:type="spellEnd"/>
        <w:r>
          <w:t xml:space="preserve"> </w:t>
        </w:r>
        <w:proofErr w:type="spellStart"/>
        <w:r>
          <w:t>precision</w:t>
        </w:r>
        <w:proofErr w:type="spellEnd"/>
        <w:r>
          <w:t xml:space="preserve"> </w:t>
        </w:r>
      </w:ins>
      <m:oMath>
        <m:r>
          <w:ins w:id="975" w:author="Kateřina Rulfová" w:date="2025-04-30T23:03:00Z" w16du:dateUtc="2025-04-30T21:03:00Z">
            <w:rPr>
              <w:rFonts w:ascii="Cambria Math" w:hAnsi="Cambria Math"/>
            </w:rPr>
            <m:t xml:space="preserve">AP </m:t>
          </w:ins>
        </m:r>
      </m:oMath>
      <w:ins w:id="976" w:author="Kateřina Rulfová" w:date="2025-04-30T23:03:00Z" w16du:dateUtc="2025-04-30T21:03:00Z">
        <w:r>
          <w:t>a je vypočtena stejně jako precision-recall curve pro každou třídu objektu zvlášť</w:t>
        </w:r>
      </w:ins>
      <w:ins w:id="977" w:author="Kateřina Rulfová" w:date="2025-05-01T15:35:00Z" w16du:dateUtc="2025-05-01T13:35:00Z">
        <w:r w:rsidR="00D6143E">
          <w:t xml:space="preserve"> </w:t>
        </w:r>
      </w:ins>
      <w:ins w:id="978" w:author="Kateřina Rulfová" w:date="2025-04-30T23:03:00Z" w16du:dateUtc="2025-04-30T21:03:00Z">
        <w:r>
          <w:fldChar w:fldCharType="begin"/>
        </w:r>
      </w:ins>
      <w:r w:rsidR="00483ED1">
        <w:instrText xml:space="preserve"> ADDIN EN.CITE &lt;EndNote&gt;&lt;Cite&gt;&lt;Author&gt;Padilla&lt;/Author&gt;&lt;Year&gt;2020&lt;/Year&gt;&lt;RecNum&gt;26&lt;/RecNum&gt;&lt;DisplayText&gt;[30]&lt;/DisplayText&gt;&lt;record&gt;&lt;rec-number&gt;26&lt;/rec-number&gt;&lt;foreign-keys&gt;&lt;key app="EN" db-id="epv0etvs2pfr99e5xxpv5027xe05stzr22vd" timestamp="1738933784"&gt;26&lt;/key&gt;&lt;/foreign-keys&gt;&lt;ref-type name="Conference Paper"&gt;47&lt;/ref-type&gt;&lt;contributors&gt;&lt;authors&gt;&lt;author&gt;Rafael Padilla&lt;/author&gt;&lt;author&gt;Sergio L. Netto&lt;/author&gt;&lt;author&gt;Eduardo A. B. da Silva&lt;/author&gt;&lt;/authors&gt;&lt;/contributors&gt;&lt;titles&gt;&lt;title&gt;A Survey on Performance Metrics forObject-Detection Algorithms&lt;/title&gt;&lt;secondary-title&gt;27th International Conference on Systems, Signals and Image Processing (IWSSIP)&lt;/secondary-title&gt;&lt;/titles&gt;&lt;dates&gt;&lt;year&gt;2020&lt;/year&gt;&lt;/dates&gt;&lt;pub-location&gt;ELECTR NETWORK&lt;/pub-location&gt;&lt;urls&gt;&lt;/urls&gt;&lt;/record&gt;&lt;/Cite&gt;&lt;/EndNote&gt;</w:instrText>
      </w:r>
      <w:ins w:id="979" w:author="Kateřina Rulfová" w:date="2025-04-30T23:03:00Z" w16du:dateUtc="2025-04-30T21:03:00Z">
        <w:r>
          <w:fldChar w:fldCharType="separate"/>
        </w:r>
      </w:ins>
      <w:r w:rsidR="00483ED1">
        <w:rPr>
          <w:noProof/>
        </w:rPr>
        <w:t>[30]</w:t>
      </w:r>
      <w:ins w:id="980" w:author="Kateřina Rulfová" w:date="2025-04-30T23:03:00Z" w16du:dateUtc="2025-04-30T21:03:00Z">
        <w:r>
          <w:fldChar w:fldCharType="end"/>
        </w:r>
        <w:r>
          <w:t>.</w:t>
        </w:r>
      </w:ins>
    </w:p>
    <w:p w14:paraId="3A95D887" w14:textId="77777777" w:rsidR="00D6143E" w:rsidRDefault="00D6143E" w:rsidP="00D6143E">
      <w:pPr>
        <w:keepNext/>
        <w:jc w:val="center"/>
        <w:rPr>
          <w:ins w:id="981" w:author="Kateřina Rulfová" w:date="2025-05-01T15:33:00Z" w16du:dateUtc="2025-05-01T13:33:00Z"/>
        </w:rPr>
      </w:pPr>
      <w:commentRangeStart w:id="982"/>
      <w:ins w:id="983" w:author="Kateřina Rulfová" w:date="2025-05-01T15:33:00Z" w16du:dateUtc="2025-05-01T13:33:00Z">
        <w:r>
          <w:rPr>
            <w:noProof/>
            <w:lang w:eastAsia="cs-CZ"/>
          </w:rPr>
          <w:drawing>
            <wp:inline distT="0" distB="0" distL="0" distR="0" wp14:anchorId="272FACF0" wp14:editId="6B0A4B4D">
              <wp:extent cx="3718560" cy="3605408"/>
              <wp:effectExtent l="0" t="0" r="0" b="0"/>
              <wp:docPr id="1575788097" name="Obrázek 3" descr="Obsah obrázku text, snímek obrazovky, diagram, Písmo&#10;&#10;Obsah vygenerovaný umělou inteligencí může být nesprávný.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1575788097" name="Obrázek 3" descr="Obsah obrázku text, snímek obrazovky, diagram, Písmo&#10;&#10;Obsah vygenerovaný umělou inteligencí může být nesprávný."/>
                      <pic:cNvPicPr>
                        <a:picLocks noChangeAspect="1" noChangeArrowheads="1"/>
                      </pic:cNvPicPr>
                    </pic:nvPicPr>
                    <pic:blipFill>
                      <a:blip r:embed="rId21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3743975" cy="363005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ins>
      <w:commentRangeEnd w:id="982"/>
      <w:r w:rsidR="000521D4">
        <w:rPr>
          <w:rStyle w:val="Odkaznakoment"/>
        </w:rPr>
        <w:commentReference w:id="982"/>
      </w:r>
    </w:p>
    <w:p w14:paraId="22549D0C" w14:textId="085CD043" w:rsidR="00D6143E" w:rsidRDefault="00D6143E" w:rsidP="00D6143E">
      <w:pPr>
        <w:pStyle w:val="Titulek"/>
        <w:jc w:val="left"/>
        <w:rPr>
          <w:ins w:id="984" w:author="Kateřina Rulfová" w:date="2025-05-01T15:36:00Z" w16du:dateUtc="2025-05-01T13:36:00Z"/>
        </w:rPr>
      </w:pPr>
      <w:ins w:id="985" w:author="Kateřina Rulfová" w:date="2025-05-01T15:33:00Z" w16du:dateUtc="2025-05-01T13:33:00Z">
        <w:r>
          <w:rPr>
            <w:b/>
            <w:bCs w:val="0"/>
          </w:rPr>
          <w:t>O</w:t>
        </w:r>
        <w:r w:rsidRPr="008C6973">
          <w:rPr>
            <w:b/>
            <w:bCs w:val="0"/>
          </w:rPr>
          <w:t xml:space="preserve">br. </w:t>
        </w:r>
      </w:ins>
      <w:ins w:id="986" w:author="Ingr Jiri [2]" w:date="2025-05-02T20:09:00Z" w16du:dateUtc="2025-05-02T18:09:00Z"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TYLEREF 1 \s </w:instrText>
        </w:r>
      </w:ins>
      <w:r w:rsidR="00F626E8">
        <w:rPr>
          <w:b/>
          <w:bCs w:val="0"/>
        </w:rPr>
        <w:fldChar w:fldCharType="separate"/>
      </w:r>
      <w:r w:rsidR="00F626E8">
        <w:rPr>
          <w:b/>
          <w:bCs w:val="0"/>
          <w:noProof/>
        </w:rPr>
        <w:t>2</w:t>
      </w:r>
      <w:ins w:id="987" w:author="Ingr Jiri [2]" w:date="2025-05-02T20:09:00Z" w16du:dateUtc="2025-05-02T18:09:00Z">
        <w:r w:rsidR="00F626E8">
          <w:rPr>
            <w:b/>
            <w:bCs w:val="0"/>
          </w:rPr>
          <w:fldChar w:fldCharType="end"/>
        </w:r>
        <w:r w:rsidR="00F626E8">
          <w:rPr>
            <w:b/>
            <w:bCs w:val="0"/>
          </w:rPr>
          <w:t>.</w:t>
        </w:r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EQ obr. \* ARABIC \s 1 </w:instrText>
        </w:r>
      </w:ins>
      <w:r w:rsidR="00F626E8">
        <w:rPr>
          <w:b/>
          <w:bCs w:val="0"/>
        </w:rPr>
        <w:fldChar w:fldCharType="separate"/>
      </w:r>
      <w:ins w:id="988" w:author="Ingr Jiri [2]" w:date="2025-05-02T20:09:00Z" w16du:dateUtc="2025-05-02T18:09:00Z">
        <w:r w:rsidR="00F626E8">
          <w:rPr>
            <w:b/>
            <w:bCs w:val="0"/>
            <w:noProof/>
          </w:rPr>
          <w:t>9</w:t>
        </w:r>
        <w:r w:rsidR="00F626E8">
          <w:rPr>
            <w:b/>
            <w:bCs w:val="0"/>
          </w:rPr>
          <w:fldChar w:fldCharType="end"/>
        </w:r>
      </w:ins>
      <w:ins w:id="989" w:author="Kateřina Rulfová" w:date="2025-05-01T15:33:00Z" w16du:dateUtc="2025-05-01T13:33:00Z">
        <w:del w:id="990" w:author="Ingr Jiri [2]" w:date="2025-05-02T20:09:00Z" w16du:dateUtc="2025-05-02T18:09:00Z">
          <w:r w:rsidDel="00F626E8">
            <w:rPr>
              <w:b/>
              <w:bCs w:val="0"/>
            </w:rPr>
            <w:fldChar w:fldCharType="begin"/>
          </w:r>
          <w:r w:rsidDel="00F626E8">
            <w:rPr>
              <w:b/>
              <w:bCs w:val="0"/>
            </w:rPr>
            <w:delInstrText xml:space="preserve"> STYLEREF 1 \s </w:delInstrText>
          </w:r>
          <w:r w:rsidDel="00F626E8">
            <w:rPr>
              <w:b/>
              <w:bCs w:val="0"/>
            </w:rPr>
            <w:fldChar w:fldCharType="separate"/>
          </w:r>
          <w:r w:rsidDel="00F626E8">
            <w:rPr>
              <w:b/>
              <w:bCs w:val="0"/>
              <w:noProof/>
            </w:rPr>
            <w:delText>2</w:delText>
          </w:r>
          <w:r w:rsidDel="00F626E8">
            <w:rPr>
              <w:b/>
              <w:bCs w:val="0"/>
            </w:rPr>
            <w:fldChar w:fldCharType="end"/>
          </w:r>
          <w:r w:rsidDel="00F626E8">
            <w:rPr>
              <w:b/>
              <w:bCs w:val="0"/>
            </w:rPr>
            <w:delText>.</w:delText>
          </w:r>
          <w:r w:rsidDel="00F626E8">
            <w:rPr>
              <w:b/>
              <w:bCs w:val="0"/>
            </w:rPr>
            <w:fldChar w:fldCharType="begin"/>
          </w:r>
          <w:r w:rsidDel="00F626E8">
            <w:rPr>
              <w:b/>
              <w:bCs w:val="0"/>
            </w:rPr>
            <w:delInstrText xml:space="preserve"> SEQ obr. \* ARABIC \s 1 </w:delInstrText>
          </w:r>
          <w:r w:rsidDel="00F626E8">
            <w:rPr>
              <w:b/>
              <w:bCs w:val="0"/>
            </w:rPr>
            <w:fldChar w:fldCharType="separate"/>
          </w:r>
          <w:r w:rsidDel="00F626E8">
            <w:rPr>
              <w:b/>
              <w:bCs w:val="0"/>
              <w:noProof/>
            </w:rPr>
            <w:delText>6</w:delText>
          </w:r>
          <w:r w:rsidDel="00F626E8">
            <w:rPr>
              <w:b/>
              <w:bCs w:val="0"/>
            </w:rPr>
            <w:fldChar w:fldCharType="end"/>
          </w:r>
        </w:del>
        <w:r>
          <w:t xml:space="preserve">: Ukázka </w:t>
        </w:r>
        <w:commentRangeStart w:id="991"/>
        <w:proofErr w:type="spellStart"/>
        <w:r>
          <w:t>Precision-Recall</w:t>
        </w:r>
        <w:proofErr w:type="spellEnd"/>
        <w:r>
          <w:t xml:space="preserve"> </w:t>
        </w:r>
        <w:proofErr w:type="spellStart"/>
        <w:r>
          <w:t>curve</w:t>
        </w:r>
        <w:proofErr w:type="spellEnd"/>
        <w:r>
          <w:t xml:space="preserve"> a plochy AP</w:t>
        </w:r>
        <w:commentRangeEnd w:id="991"/>
        <w:r>
          <w:rPr>
            <w:rStyle w:val="Odkaznakoment"/>
            <w:bCs w:val="0"/>
          </w:rPr>
          <w:commentReference w:id="991"/>
        </w:r>
      </w:ins>
    </w:p>
    <w:p w14:paraId="145A435C" w14:textId="56074221" w:rsidR="00D6143E" w:rsidRPr="00D6143E" w:rsidRDefault="00D6143E" w:rsidP="00D6143E">
      <w:pPr>
        <w:rPr>
          <w:ins w:id="992" w:author="Kateřina Rulfová" w:date="2025-04-30T23:03:00Z" w16du:dateUtc="2025-04-30T21:03:00Z"/>
        </w:rPr>
      </w:pPr>
      <w:ins w:id="993" w:author="Kateřina Rulfová" w:date="2025-05-01T15:36:00Z" w16du:dateUtc="2025-05-01T13:36:00Z">
        <w:r>
          <w:t xml:space="preserve">Zprůměrováním všech </w:t>
        </w:r>
      </w:ins>
      <m:oMath>
        <m:r>
          <w:ins w:id="994" w:author="Kateřina Rulfová" w:date="2025-05-01T15:36:00Z" w16du:dateUtc="2025-05-01T13:36:00Z">
            <w:rPr>
              <w:rFonts w:ascii="Cambria Math" w:hAnsi="Cambria Math"/>
            </w:rPr>
            <m:t>AP</m:t>
          </w:ins>
        </m:r>
      </m:oMath>
      <w:ins w:id="995" w:author="Kateřina Rulfová" w:date="2025-05-01T15:36:00Z" w16du:dateUtc="2025-05-01T13:36:00Z">
        <w:r>
          <w:t xml:space="preserve"> vzniká výsledná hodnota </w:t>
        </w:r>
      </w:ins>
      <m:oMath>
        <m:r>
          <w:ins w:id="996" w:author="Kateřina Rulfová" w:date="2025-05-01T15:36:00Z" w16du:dateUtc="2025-05-01T13:36:00Z">
            <w:rPr>
              <w:rFonts w:ascii="Cambria Math" w:hAnsi="Cambria Math"/>
            </w:rPr>
            <m:t>mAP</m:t>
          </w:ins>
        </m:r>
      </m:oMath>
      <w:ins w:id="997" w:author="Kateřina Rulfová" w:date="2025-05-01T15:36:00Z" w16du:dateUtc="2025-05-01T13:36:00Z">
        <w:r>
          <w:t xml:space="preserve"> zvaná mean Average Precision.</w:t>
        </w:r>
      </w:ins>
    </w:p>
    <w:p w14:paraId="373BDCAC" w14:textId="77777777" w:rsidR="0051395F" w:rsidRDefault="0051395F" w:rsidP="0051395F">
      <w:pPr>
        <w:pStyle w:val="Nzev"/>
        <w:rPr>
          <w:ins w:id="998" w:author="Kateřina Rulfová" w:date="2025-04-30T23:03:00Z" w16du:dateUtc="2025-04-30T21:03:00Z"/>
        </w:rPr>
      </w:pPr>
      <w:ins w:id="999" w:author="Kateřina Rulfová" w:date="2025-04-30T23:03:00Z" w16du:dateUtc="2025-04-30T21:03:00Z">
        <w:r>
          <w:lastRenderedPageBreak/>
          <w:t>mAP@50</w:t>
        </w:r>
      </w:ins>
    </w:p>
    <w:p w14:paraId="0E8D7EB1" w14:textId="77777777" w:rsidR="0051395F" w:rsidRDefault="0051395F" w:rsidP="0051395F">
      <w:pPr>
        <w:rPr>
          <w:ins w:id="1000" w:author="Kateřina Rulfová" w:date="2025-04-30T23:03:00Z" w16du:dateUtc="2025-04-30T21:03:00Z"/>
        </w:rPr>
      </w:pPr>
      <w:ins w:id="1001" w:author="Kateřina Rulfová" w:date="2025-04-30T23:03:00Z" w16du:dateUtc="2025-04-30T21:03:00Z">
        <w:r>
          <w:t xml:space="preserve">Běžné používanou metrikou pro vyhodnocování modelů AI je </w:t>
        </w:r>
      </w:ins>
      <m:oMath>
        <m:r>
          <w:ins w:id="1002" w:author="Kateřina Rulfová" w:date="2025-04-30T23:03:00Z" w16du:dateUtc="2025-04-30T21:03:00Z">
            <w:rPr>
              <w:rFonts w:ascii="Cambria Math" w:hAnsi="Cambria Math"/>
            </w:rPr>
            <m:t>mAP@50</m:t>
          </w:ins>
        </m:r>
      </m:oMath>
      <w:ins w:id="1003" w:author="Kateřina Rulfová" w:date="2025-04-30T23:03:00Z" w16du:dateUtc="2025-04-30T21:03:00Z">
        <w:r>
          <w:t xml:space="preserve">, kde označení </w:t>
        </w:r>
      </w:ins>
      <m:oMath>
        <m:r>
          <w:ins w:id="1004" w:author="Kateřina Rulfová" w:date="2025-04-30T23:03:00Z" w16du:dateUtc="2025-04-30T21:03:00Z">
            <w:rPr>
              <w:rFonts w:ascii="Cambria Math" w:hAnsi="Cambria Math"/>
            </w:rPr>
            <m:t>@50</m:t>
          </w:ins>
        </m:r>
      </m:oMath>
      <w:ins w:id="1005" w:author="Kateřina Rulfová" w:date="2025-04-30T23:03:00Z" w16du:dateUtc="2025-04-30T21:03:00Z">
        <w:r>
          <w:t xml:space="preserve"> udává, že za úspěšnou detekci se považuje taková predikce objektu, jejíž </w:t>
        </w:r>
      </w:ins>
      <m:oMath>
        <m:r>
          <w:ins w:id="1006" w:author="Kateřina Rulfová" w:date="2025-04-30T23:03:00Z" w16du:dateUtc="2025-04-30T21:03:00Z">
            <w:rPr>
              <w:rFonts w:ascii="Cambria Math" w:hAnsi="Cambria Math"/>
            </w:rPr>
            <m:t>IoU</m:t>
          </w:ins>
        </m:r>
      </m:oMath>
      <w:ins w:id="1007" w:author="Kateřina Rulfová" w:date="2025-04-30T23:03:00Z" w16du:dateUtc="2025-04-30T21:03:00Z">
        <w:r>
          <w:t xml:space="preserve"> překryvu s ground truth boxem je alespoň 50 %.</w:t>
        </w:r>
      </w:ins>
    </w:p>
    <w:p w14:paraId="6541F55C" w14:textId="77777777" w:rsidR="0051395F" w:rsidRDefault="0051395F" w:rsidP="0051395F">
      <w:pPr>
        <w:pStyle w:val="Nzev"/>
        <w:rPr>
          <w:ins w:id="1008" w:author="Kateřina Rulfová" w:date="2025-04-30T23:03:00Z" w16du:dateUtc="2025-04-30T21:03:00Z"/>
        </w:rPr>
      </w:pPr>
      <w:proofErr w:type="spellStart"/>
      <w:ins w:id="1009" w:author="Kateřina Rulfová" w:date="2025-04-30T23:03:00Z" w16du:dateUtc="2025-04-30T21:03:00Z">
        <w:r>
          <w:t>mAP</w:t>
        </w:r>
        <w:proofErr w:type="spellEnd"/>
        <w:proofErr w:type="gramStart"/>
        <w:r>
          <w:t>@[</w:t>
        </w:r>
        <w:proofErr w:type="gramEnd"/>
        <w:r>
          <w:t>50:95]</w:t>
        </w:r>
      </w:ins>
    </w:p>
    <w:p w14:paraId="2E6EB8F1" w14:textId="77777777" w:rsidR="0051395F" w:rsidRPr="005148CB" w:rsidRDefault="0051395F" w:rsidP="0051395F">
      <w:pPr>
        <w:rPr>
          <w:ins w:id="1010" w:author="Kateřina Rulfová" w:date="2025-04-30T23:03:00Z" w16du:dateUtc="2025-04-30T21:03:00Z"/>
        </w:rPr>
      </w:pPr>
      <w:ins w:id="1011" w:author="Kateřina Rulfová" w:date="2025-04-30T23:03:00Z" w16du:dateUtc="2025-04-30T21:03:00Z">
        <w:r>
          <w:t xml:space="preserve">Další obvyklou metrikou je </w:t>
        </w:r>
      </w:ins>
      <m:oMath>
        <m:r>
          <w:ins w:id="1012" w:author="Kateřina Rulfová" w:date="2025-04-30T23:03:00Z" w16du:dateUtc="2025-04-30T21:03:00Z">
            <w:rPr>
              <w:rFonts w:ascii="Cambria Math" w:hAnsi="Cambria Math"/>
            </w:rPr>
            <m:t>mAP@[50:95]</m:t>
          </w:ins>
        </m:r>
      </m:oMath>
      <w:ins w:id="1013" w:author="Kateřina Rulfová" w:date="2025-04-30T23:03:00Z" w16du:dateUtc="2025-04-30T21:03:00Z">
        <w:r>
          <w:t xml:space="preserve">, která postupně vypočítá hodnoty </w:t>
        </w:r>
      </w:ins>
      <m:oMath>
        <m:r>
          <w:ins w:id="1014" w:author="Kateřina Rulfová" w:date="2025-04-30T23:03:00Z" w16du:dateUtc="2025-04-30T21:03:00Z">
            <w:rPr>
              <w:rFonts w:ascii="Cambria Math" w:hAnsi="Cambria Math"/>
            </w:rPr>
            <m:t>mAP</m:t>
          </w:ins>
        </m:r>
      </m:oMath>
      <w:ins w:id="1015" w:author="Kateřina Rulfová" w:date="2025-04-30T23:03:00Z" w16du:dateUtc="2025-04-30T21:03:00Z">
        <w:r>
          <w:t xml:space="preserve"> na deseti prazích úspěšnosti </w:t>
        </w:r>
      </w:ins>
      <m:oMath>
        <m:r>
          <w:ins w:id="1016" w:author="Kateřina Rulfová" w:date="2025-04-30T23:03:00Z" w16du:dateUtc="2025-04-30T21:03:00Z">
            <w:rPr>
              <w:rFonts w:ascii="Cambria Math" w:hAnsi="Cambria Math"/>
            </w:rPr>
            <m:t>0,50;0,55;0,60;…;0,95</m:t>
          </w:ins>
        </m:r>
      </m:oMath>
      <w:ins w:id="1017" w:author="Kateřina Rulfová" w:date="2025-04-30T23:03:00Z" w16du:dateUtc="2025-04-30T21:03:00Z">
        <w:r>
          <w:t xml:space="preserve"> a z průměrů dílčích hodnot vypočítá výslednou </w:t>
        </w:r>
      </w:ins>
      <m:oMath>
        <m:r>
          <w:ins w:id="1018" w:author="Kateřina Rulfová" w:date="2025-04-30T23:03:00Z" w16du:dateUtc="2025-04-30T21:03:00Z">
            <w:rPr>
              <w:rFonts w:ascii="Cambria Math" w:hAnsi="Cambria Math"/>
            </w:rPr>
            <m:t>mAP@[50:95]</m:t>
          </w:ins>
        </m:r>
      </m:oMath>
      <w:ins w:id="1019" w:author="Kateřina Rulfová" w:date="2025-04-30T23:03:00Z" w16du:dateUtc="2025-04-30T21:03:00Z">
        <w:r>
          <w:t xml:space="preserve">. Jedná se tedy o přísnější metriku oproti </w:t>
        </w:r>
      </w:ins>
      <m:oMath>
        <m:r>
          <w:ins w:id="1020" w:author="Kateřina Rulfová" w:date="2025-04-30T23:03:00Z" w16du:dateUtc="2025-04-30T21:03:00Z">
            <w:rPr>
              <w:rFonts w:ascii="Cambria Math" w:hAnsi="Cambria Math"/>
            </w:rPr>
            <m:t>mAP@50</m:t>
          </w:ins>
        </m:r>
      </m:oMath>
      <w:ins w:id="1021" w:author="Kateřina Rulfová" w:date="2025-04-30T23:03:00Z" w16du:dateUtc="2025-04-30T21:03:00Z">
        <w:r>
          <w:t>, kvůli vyšším nárokům na predikce modelu.</w:t>
        </w:r>
      </w:ins>
    </w:p>
    <w:p w14:paraId="7C40D9F0" w14:textId="77777777" w:rsidR="0051395F" w:rsidRPr="0051395F" w:rsidRDefault="0051395F" w:rsidP="0051395F">
      <w:pPr>
        <w:rPr>
          <w:ins w:id="1022" w:author="Kateřina Rulfová" w:date="2025-04-30T22:57:00Z" w16du:dateUtc="2025-04-30T20:57:00Z"/>
        </w:rPr>
        <w:pPrChange w:id="1023" w:author="Kateřina Rulfová" w:date="2025-04-30T22:57:00Z" w16du:dateUtc="2025-04-30T20:57:00Z">
          <w:pPr>
            <w:spacing w:after="0" w:line="240" w:lineRule="auto"/>
            <w:jc w:val="left"/>
          </w:pPr>
        </w:pPrChange>
      </w:pPr>
    </w:p>
    <w:p w14:paraId="467FE706" w14:textId="7C6D620E" w:rsidR="00D817BB" w:rsidRPr="00D817BB" w:rsidRDefault="00D817BB" w:rsidP="00D817BB">
      <w:pPr>
        <w:spacing w:after="0" w:line="240" w:lineRule="auto"/>
        <w:jc w:val="left"/>
      </w:pPr>
      <w:r>
        <w:br w:type="page"/>
      </w:r>
    </w:p>
    <w:p w14:paraId="53D366EE" w14:textId="77777777" w:rsidR="00136BAF" w:rsidRDefault="00566F26">
      <w:pPr>
        <w:pStyle w:val="Nadpis1"/>
        <w:tabs>
          <w:tab w:val="left" w:pos="432"/>
        </w:tabs>
        <w:rPr>
          <w:ins w:id="1024" w:author="Ingr Jiri [2]" w:date="2025-04-29T21:39:00Z" w16du:dateUtc="2025-04-29T19:39:00Z"/>
        </w:rPr>
      </w:pPr>
      <w:bookmarkStart w:id="1025" w:name="__RefHeading__28_1490133149"/>
      <w:bookmarkStart w:id="1026" w:name="_Toc151549803"/>
      <w:bookmarkStart w:id="1027" w:name="_Toc196943587"/>
      <w:bookmarkEnd w:id="1025"/>
      <w:r>
        <w:lastRenderedPageBreak/>
        <w:t>EXPERIMENTÁLNÍ ČÁST</w:t>
      </w:r>
      <w:bookmarkEnd w:id="1026"/>
      <w:bookmarkEnd w:id="1027"/>
    </w:p>
    <w:p w14:paraId="4E14FE46" w14:textId="72484F42" w:rsidR="003C4A72" w:rsidRDefault="003C4A72" w:rsidP="003C4A72">
      <w:pPr>
        <w:rPr>
          <w:ins w:id="1028" w:author="Ingr Jiri [2]" w:date="2025-04-29T22:03:00Z" w16du:dateUtc="2025-04-29T20:03:00Z"/>
        </w:rPr>
      </w:pPr>
      <w:ins w:id="1029" w:author="Ingr Jiri [2]" w:date="2025-04-29T21:45:00Z" w16du:dateUtc="2025-04-29T19:45:00Z">
        <w:r>
          <w:t xml:space="preserve">Při laryngoskopickém vyšetření je pořízen videozáznam </w:t>
        </w:r>
      </w:ins>
      <w:ins w:id="1030" w:author="Ingr Jiri [2]" w:date="2025-04-29T21:46:00Z" w16du:dateUtc="2025-04-29T19:46:00Z">
        <w:r>
          <w:t xml:space="preserve">oblasti </w:t>
        </w:r>
      </w:ins>
      <w:ins w:id="1031" w:author="Ingr Jiri [2]" w:date="2025-04-29T21:45:00Z" w16du:dateUtc="2025-04-29T19:45:00Z">
        <w:r>
          <w:t>hrtanu</w:t>
        </w:r>
      </w:ins>
      <w:ins w:id="1032" w:author="Ingr Jiri [2]" w:date="2025-04-29T21:46:00Z" w16du:dateUtc="2025-04-29T19:46:00Z">
        <w:r>
          <w:t xml:space="preserve">, pomocí něhož je následně vyhodnocován stav hlasivkového ústrojí pacienta. </w:t>
        </w:r>
      </w:ins>
      <w:ins w:id="1033" w:author="Ingr Jiri [2]" w:date="2025-04-29T21:59:00Z" w16du:dateUtc="2025-04-29T19:59:00Z">
        <w:r w:rsidR="00BE583C">
          <w:t>Tato práce</w:t>
        </w:r>
      </w:ins>
      <w:ins w:id="1034" w:author="Ingr Jiri [2]" w:date="2025-04-29T22:00:00Z" w16du:dateUtc="2025-04-29T20:00:00Z">
        <w:r w:rsidR="00BE583C">
          <w:t xml:space="preserve"> si klade za cíl</w:t>
        </w:r>
      </w:ins>
      <w:ins w:id="1035" w:author="Ingr Jiri [2]" w:date="2025-04-29T21:47:00Z" w16du:dateUtc="2025-04-29T19:47:00Z">
        <w:r>
          <w:t xml:space="preserve"> </w:t>
        </w:r>
      </w:ins>
      <w:ins w:id="1036" w:author="Ingr Jiri [2]" w:date="2025-04-29T22:00:00Z" w16du:dateUtc="2025-04-29T20:00:00Z">
        <w:r w:rsidR="00BE583C">
          <w:t xml:space="preserve">vytvořit </w:t>
        </w:r>
      </w:ins>
      <w:ins w:id="1037" w:author="Ingr Jiri [2]" w:date="2025-04-29T21:47:00Z" w16du:dateUtc="2025-04-29T19:47:00Z">
        <w:r>
          <w:t>model AI</w:t>
        </w:r>
      </w:ins>
      <w:ins w:id="1038" w:author="Ingr Jiri [2]" w:date="2025-04-29T22:00:00Z" w16du:dateUtc="2025-04-29T20:00:00Z">
        <w:r w:rsidR="00BE583C">
          <w:t>, který bude</w:t>
        </w:r>
      </w:ins>
      <w:ins w:id="1039" w:author="Ingr Jiri [2]" w:date="2025-04-29T21:47:00Z" w16du:dateUtc="2025-04-29T19:47:00Z">
        <w:r>
          <w:t xml:space="preserve"> </w:t>
        </w:r>
      </w:ins>
      <w:ins w:id="1040" w:author="Ingr Jiri [2]" w:date="2025-04-29T22:00:00Z" w16du:dateUtc="2025-04-29T20:00:00Z">
        <w:r w:rsidR="00BE583C">
          <w:t>schopen ident</w:t>
        </w:r>
      </w:ins>
      <w:ins w:id="1041" w:author="Ingr Jiri [2]" w:date="2025-04-29T22:01:00Z" w16du:dateUtc="2025-04-29T20:01:00Z">
        <w:r w:rsidR="00BE583C">
          <w:t xml:space="preserve">ifikovat </w:t>
        </w:r>
      </w:ins>
      <w:ins w:id="1042" w:author="Ingr Jiri [2]" w:date="2025-04-29T21:47:00Z" w16du:dateUtc="2025-04-29T19:47:00Z">
        <w:r>
          <w:t xml:space="preserve">a správně detekovat </w:t>
        </w:r>
      </w:ins>
      <w:ins w:id="1043" w:author="Ingr Jiri [2]" w:date="2025-04-29T21:48:00Z" w16du:dateUtc="2025-04-29T19:48:00Z">
        <w:r w:rsidR="00BB2E7B">
          <w:t>několik částí</w:t>
        </w:r>
      </w:ins>
      <w:ins w:id="1044" w:author="Ingr Jiri [2]" w:date="2025-04-29T21:47:00Z" w16du:dateUtc="2025-04-29T19:47:00Z">
        <w:r>
          <w:t xml:space="preserve"> hlasivek</w:t>
        </w:r>
      </w:ins>
      <w:ins w:id="1045" w:author="Ingr Jiri [2]" w:date="2025-04-29T21:48:00Z" w16du:dateUtc="2025-04-29T19:48:00Z">
        <w:r w:rsidR="00BB2E7B">
          <w:t xml:space="preserve"> </w:t>
        </w:r>
      </w:ins>
      <w:ins w:id="1046" w:author="Ingr Jiri [2]" w:date="2025-04-29T21:49:00Z" w16du:dateUtc="2025-04-29T19:49:00Z">
        <w:r w:rsidR="00BB2E7B">
          <w:t>zachycených</w:t>
        </w:r>
      </w:ins>
      <w:ins w:id="1047" w:author="Ingr Jiri [2]" w:date="2025-04-29T21:48:00Z" w16du:dateUtc="2025-04-29T19:48:00Z">
        <w:r w:rsidR="00BB2E7B">
          <w:t xml:space="preserve"> na záznamu</w:t>
        </w:r>
      </w:ins>
      <w:ins w:id="1048" w:author="Ingr Jiri [2]" w:date="2025-04-29T22:03:00Z" w16du:dateUtc="2025-04-29T20:03:00Z">
        <w:r w:rsidR="00BE583C">
          <w:t>,</w:t>
        </w:r>
      </w:ins>
      <w:ins w:id="1049" w:author="Ingr Jiri [2]" w:date="2025-04-29T22:01:00Z" w16du:dateUtc="2025-04-29T20:01:00Z">
        <w:r w:rsidR="00BE583C">
          <w:t xml:space="preserve"> a to</w:t>
        </w:r>
      </w:ins>
      <w:ins w:id="1050" w:author="Ingr Jiri [2]" w:date="2025-04-29T21:48:00Z" w16du:dateUtc="2025-04-29T19:48:00Z">
        <w:r w:rsidR="00BB2E7B">
          <w:t xml:space="preserve"> </w:t>
        </w:r>
      </w:ins>
      <w:ins w:id="1051" w:author="Ingr Jiri [2]" w:date="2025-04-29T21:51:00Z" w16du:dateUtc="2025-04-29T19:51:00Z">
        <w:r w:rsidR="00BB2E7B">
          <w:t>jak v</w:t>
        </w:r>
      </w:ins>
      <w:ins w:id="1052" w:author="Ingr Jiri [2]" w:date="2025-04-29T22:01:00Z" w16du:dateUtc="2025-04-29T20:01:00Z">
        <w:r w:rsidR="00BE583C">
          <w:t> </w:t>
        </w:r>
      </w:ins>
      <w:ins w:id="1053" w:author="Ingr Jiri [2]" w:date="2025-04-29T21:51:00Z" w16du:dateUtc="2025-04-29T19:51:00Z">
        <w:r w:rsidR="00BB2E7B">
          <w:t xml:space="preserve">případě </w:t>
        </w:r>
      </w:ins>
      <w:ins w:id="1054" w:author="Ingr Jiri [2]" w:date="2025-04-29T22:01:00Z" w16du:dateUtc="2025-04-29T20:01:00Z">
        <w:r w:rsidR="00BE583C">
          <w:t>zdravého stavu</w:t>
        </w:r>
      </w:ins>
      <w:ins w:id="1055" w:author="Ingr Jiri [2]" w:date="2025-04-29T21:52:00Z" w16du:dateUtc="2025-04-29T19:52:00Z">
        <w:r w:rsidR="00BB2E7B">
          <w:t>, tak v</w:t>
        </w:r>
      </w:ins>
      <w:ins w:id="1056" w:author="Ingr Jiri [2]" w:date="2025-04-29T22:01:00Z" w16du:dateUtc="2025-04-29T20:01:00Z">
        <w:r w:rsidR="00BE583C">
          <w:t> </w:t>
        </w:r>
      </w:ins>
      <w:ins w:id="1057" w:author="Ingr Jiri [2]" w:date="2025-04-29T21:52:00Z" w16du:dateUtc="2025-04-29T19:52:00Z">
        <w:r w:rsidR="00BB2E7B">
          <w:t>případě</w:t>
        </w:r>
      </w:ins>
      <w:ins w:id="1058" w:author="Ingr Jiri [2]" w:date="2025-04-29T22:01:00Z" w16du:dateUtc="2025-04-29T20:01:00Z">
        <w:r w:rsidR="00BE583C">
          <w:t xml:space="preserve"> př</w:t>
        </w:r>
      </w:ins>
      <w:ins w:id="1059" w:author="Ingr Jiri [2]" w:date="2025-04-29T22:02:00Z" w16du:dateUtc="2025-04-29T20:02:00Z">
        <w:r w:rsidR="00BE583C">
          <w:t>ítomnosti vizuálně patrných patologických změn, například zánětů či nádorových útvarů.</w:t>
        </w:r>
      </w:ins>
    </w:p>
    <w:p w14:paraId="30A64BAD" w14:textId="1075C3EC" w:rsidR="00BE583C" w:rsidRDefault="00BE583C" w:rsidP="003C4A72">
      <w:pPr>
        <w:rPr>
          <w:ins w:id="1060" w:author="Ingr Jiri [2]" w:date="2025-04-29T22:17:00Z" w16du:dateUtc="2025-04-29T20:17:00Z"/>
        </w:rPr>
      </w:pPr>
      <w:ins w:id="1061" w:author="Ingr Jiri [2]" w:date="2025-04-29T22:04:00Z" w16du:dateUtc="2025-04-29T20:04:00Z">
        <w:r>
          <w:t xml:space="preserve">K vytvoření modelu AI pro detekci objektů v obrazech </w:t>
        </w:r>
      </w:ins>
      <w:ins w:id="1062" w:author="Ingr Jiri [2]" w:date="2025-04-29T22:05:00Z" w16du:dateUtc="2025-04-29T20:05:00Z">
        <w:r>
          <w:t>byl použit algoritmus YOLO, který patří do kategorie</w:t>
        </w:r>
      </w:ins>
      <w:ins w:id="1063" w:author="Ingr Jiri [2]" w:date="2025-04-29T22:06:00Z" w16du:dateUtc="2025-04-29T20:06:00Z">
        <w:r>
          <w:t xml:space="preserve"> učení s učitelem, kdy se model trénuje na datech, která </w:t>
        </w:r>
      </w:ins>
      <w:ins w:id="1064" w:author="Ingr Jiri [2]" w:date="2025-04-29T22:08:00Z" w16du:dateUtc="2025-04-29T20:08:00Z">
        <w:r w:rsidR="001310BE">
          <w:t>obsahují,</w:t>
        </w:r>
      </w:ins>
      <w:ins w:id="1065" w:author="Ingr Jiri [2]" w:date="2025-04-29T22:06:00Z" w16du:dateUtc="2025-04-29T20:06:00Z">
        <w:r>
          <w:t xml:space="preserve"> jak vstupní obraz</w:t>
        </w:r>
      </w:ins>
      <w:ins w:id="1066" w:author="Ingr Jiri [2]" w:date="2025-04-29T22:07:00Z" w16du:dateUtc="2025-04-29T20:07:00Z">
        <w:r>
          <w:t>, tak i odpovídající anotace objektů.</w:t>
        </w:r>
      </w:ins>
      <w:ins w:id="1067" w:author="Ingr Jiri [2]" w:date="2025-04-29T22:08:00Z" w16du:dateUtc="2025-04-29T20:08:00Z">
        <w:r w:rsidR="001310BE">
          <w:t xml:space="preserve"> </w:t>
        </w:r>
      </w:ins>
      <w:ins w:id="1068" w:author="Ingr Jiri [2]" w:date="2025-04-29T22:15:00Z">
        <w:r w:rsidR="001310BE" w:rsidRPr="001310BE">
          <w:t xml:space="preserve">Algoritmus YOLO byl zvolen zejména pro svou vysokou rychlost a efektivitu při detekci objektů v obraze. Na rozdíl od tradičních detekčních metod, které analyzují jednotlivé části obrazu postupně, YOLO zpracovává </w:t>
        </w:r>
      </w:ins>
      <w:ins w:id="1069" w:author="Ingr Jiri [2]" w:date="2025-04-29T22:16:00Z" w16du:dateUtc="2025-04-29T20:16:00Z">
        <w:r w:rsidR="001310BE">
          <w:t xml:space="preserve">celý obraz </w:t>
        </w:r>
      </w:ins>
      <w:ins w:id="1070" w:author="Ingr Jiri [2]" w:date="2025-04-29T22:15:00Z">
        <w:r w:rsidR="001310BE" w:rsidRPr="001310BE">
          <w:t xml:space="preserve">v rámci jednoho průchodu neuronovou sítí. Tento přístup nejen významně zrychluje detekci, ale zároveň umožňuje dosažení velmi dobré přesnosti v reálném čase. Díky této vlastnosti je YOLO ideálním kandidátem pro </w:t>
        </w:r>
      </w:ins>
      <w:ins w:id="1071" w:author="Ingr Jiri [2]" w:date="2025-04-29T22:16:00Z" w16du:dateUtc="2025-04-29T20:16:00Z">
        <w:r w:rsidR="001310BE">
          <w:t>medicínské aplik</w:t>
        </w:r>
      </w:ins>
      <w:ins w:id="1072" w:author="Ingr Jiri [2]" w:date="2025-04-29T22:17:00Z" w16du:dateUtc="2025-04-29T20:17:00Z">
        <w:r w:rsidR="001310BE">
          <w:t>ace</w:t>
        </w:r>
      </w:ins>
      <w:ins w:id="1073" w:author="Ingr Jiri [2]" w:date="2025-04-29T22:15:00Z">
        <w:r w:rsidR="001310BE" w:rsidRPr="001310BE">
          <w:t>, kde je klíčová kombinace rychlosti a spolehlivosti, jako je právě automatizovaná analýza videí z</w:t>
        </w:r>
      </w:ins>
      <w:ins w:id="1074" w:author="Ingr Jiri [2]" w:date="2025-04-29T22:17:00Z" w16du:dateUtc="2025-04-29T20:17:00Z">
        <w:r w:rsidR="001310BE">
          <w:t xml:space="preserve"> laryngoskopických </w:t>
        </w:r>
      </w:ins>
      <w:ins w:id="1075" w:author="Ingr Jiri [2]" w:date="2025-04-29T22:15:00Z">
        <w:r w:rsidR="001310BE" w:rsidRPr="001310BE">
          <w:t>vyšetření.</w:t>
        </w:r>
      </w:ins>
    </w:p>
    <w:p w14:paraId="13AF9A24" w14:textId="7D2F035A" w:rsidR="00586F5C" w:rsidRDefault="00586F5C" w:rsidP="003C4A72">
      <w:pPr>
        <w:rPr>
          <w:ins w:id="1076" w:author="Ingr Jiri [2]" w:date="2025-04-29T21:53:00Z" w16du:dateUtc="2025-04-29T19:53:00Z"/>
        </w:rPr>
      </w:pPr>
      <w:ins w:id="1077" w:author="Ingr Jiri [2]" w:date="2025-04-29T22:18:00Z" w16du:dateUtc="2025-04-29T20:18:00Z">
        <w:r>
          <w:t>Nedílnou součástí vytvoření modelu AI pro detekci částí hlasivek</w:t>
        </w:r>
      </w:ins>
      <w:ins w:id="1078" w:author="Ingr Jiri [2]" w:date="2025-04-29T22:19:00Z" w16du:dateUtc="2025-04-29T20:19:00Z">
        <w:r>
          <w:t xml:space="preserve"> je příprava</w:t>
        </w:r>
      </w:ins>
      <w:ins w:id="1079" w:author="Ingr Jiri [2]" w:date="2025-04-29T22:20:00Z" w16du:dateUtc="2025-04-29T20:20:00Z">
        <w:r>
          <w:t xml:space="preserve"> </w:t>
        </w:r>
      </w:ins>
      <w:ins w:id="1080" w:author="Ingr Jiri [2]" w:date="2025-04-29T22:19:00Z" w16du:dateUtc="2025-04-29T20:19:00Z">
        <w:r>
          <w:t>vstupn</w:t>
        </w:r>
      </w:ins>
      <w:ins w:id="1081" w:author="Ingr Jiri [2]" w:date="2025-04-29T22:21:00Z" w16du:dateUtc="2025-04-29T20:21:00Z">
        <w:r>
          <w:t>ích</w:t>
        </w:r>
      </w:ins>
      <w:ins w:id="1082" w:author="Ingr Jiri [2]" w:date="2025-04-29T22:19:00Z" w16du:dateUtc="2025-04-29T20:19:00Z">
        <w:r>
          <w:t xml:space="preserve"> </w:t>
        </w:r>
      </w:ins>
      <w:ins w:id="1083" w:author="Ingr Jiri [2]" w:date="2025-04-29T22:21:00Z" w16du:dateUtc="2025-04-29T20:21:00Z">
        <w:r>
          <w:t>dat</w:t>
        </w:r>
      </w:ins>
      <w:ins w:id="1084" w:author="Ingr Jiri [2]" w:date="2025-04-29T22:19:00Z" w16du:dateUtc="2025-04-29T20:19:00Z">
        <w:r>
          <w:t>, anotace sledovaných objektů</w:t>
        </w:r>
      </w:ins>
      <w:ins w:id="1085" w:author="Ingr Jiri [2]" w:date="2025-04-29T22:20:00Z" w16du:dateUtc="2025-04-29T20:20:00Z">
        <w:r>
          <w:t xml:space="preserve"> a volba správného rozložení da</w:t>
        </w:r>
      </w:ins>
      <w:ins w:id="1086" w:author="Ingr Jiri [2]" w:date="2025-04-29T22:21:00Z" w16du:dateUtc="2025-04-29T20:21:00Z">
        <w:r>
          <w:t>tasetu</w:t>
        </w:r>
      </w:ins>
      <w:ins w:id="1087" w:author="Ingr Jiri [2]" w:date="2025-04-29T22:20:00Z" w16du:dateUtc="2025-04-29T20:20:00Z">
        <w:r>
          <w:t xml:space="preserve"> pro trénink</w:t>
        </w:r>
      </w:ins>
      <w:ins w:id="1088" w:author="Ingr Jiri [2]" w:date="2025-04-29T22:21:00Z" w16du:dateUtc="2025-04-29T20:21:00Z">
        <w:r>
          <w:t xml:space="preserve"> tak, aby data poskytn</w:t>
        </w:r>
      </w:ins>
      <w:ins w:id="1089" w:author="Ingr Jiri [2]" w:date="2025-04-29T22:22:00Z" w16du:dateUtc="2025-04-29T20:22:00Z">
        <w:r>
          <w:t xml:space="preserve">utá modelu co nejlépe vystihovala reálnou situaci a </w:t>
        </w:r>
      </w:ins>
      <w:ins w:id="1090" w:author="Ingr Jiri [2]" w:date="2025-04-29T22:23:00Z" w16du:dateUtc="2025-04-29T20:23:00Z">
        <w:r>
          <w:t xml:space="preserve">dobře </w:t>
        </w:r>
      </w:ins>
      <w:ins w:id="1091" w:author="Ingr Jiri [2]" w:date="2025-04-29T22:22:00Z" w16du:dateUtc="2025-04-29T20:22:00Z">
        <w:r>
          <w:t>model</w:t>
        </w:r>
      </w:ins>
      <w:ins w:id="1092" w:author="Ingr Jiri [2]" w:date="2025-04-29T22:23:00Z" w16du:dateUtc="2025-04-29T20:23:00Z">
        <w:r>
          <w:t xml:space="preserve"> připravila na jeho využití v praxi. </w:t>
        </w:r>
      </w:ins>
      <w:ins w:id="1093" w:author="Ingr Jiri [2]" w:date="2025-04-29T22:24:00Z" w16du:dateUtc="2025-04-29T20:24:00Z">
        <w:r>
          <w:t xml:space="preserve">V další </w:t>
        </w:r>
      </w:ins>
      <w:ins w:id="1094" w:author="Ingr Jiri [2]" w:date="2025-04-29T22:25:00Z" w16du:dateUtc="2025-04-29T20:25:00Z">
        <w:r>
          <w:t xml:space="preserve">fázi je </w:t>
        </w:r>
      </w:ins>
      <w:ins w:id="1095" w:author="Ingr Jiri [2]" w:date="2025-04-29T22:27:00Z" w16du:dateUtc="2025-04-29T20:27:00Z">
        <w:r>
          <w:t xml:space="preserve">YOLO </w:t>
        </w:r>
      </w:ins>
      <w:ins w:id="1096" w:author="Ingr Jiri [2]" w:date="2025-04-29T22:25:00Z" w16du:dateUtc="2025-04-29T20:25:00Z">
        <w:r>
          <w:t>model</w:t>
        </w:r>
      </w:ins>
      <w:ins w:id="1097" w:author="Ingr Jiri [2]" w:date="2025-04-29T22:26:00Z" w16du:dateUtc="2025-04-29T20:26:00Z">
        <w:r>
          <w:t xml:space="preserve"> trénován </w:t>
        </w:r>
      </w:ins>
      <w:ins w:id="1098" w:author="Ingr Jiri [2]" w:date="2025-04-29T22:25:00Z" w16du:dateUtc="2025-04-29T20:25:00Z">
        <w:r>
          <w:t xml:space="preserve">na </w:t>
        </w:r>
      </w:ins>
      <w:ins w:id="1099" w:author="Ingr Jiri [2]" w:date="2025-04-29T22:26:00Z" w16du:dateUtc="2025-04-29T20:26:00Z">
        <w:r>
          <w:t xml:space="preserve">vytvořeném vstupním datasetu </w:t>
        </w:r>
      </w:ins>
      <w:ins w:id="1100" w:author="Ingr Jiri [2]" w:date="2025-04-29T22:25:00Z" w16du:dateUtc="2025-04-29T20:25:00Z">
        <w:r>
          <w:t xml:space="preserve">a </w:t>
        </w:r>
      </w:ins>
      <w:ins w:id="1101" w:author="Ingr Jiri [2]" w:date="2025-04-29T22:26:00Z" w16du:dateUtc="2025-04-29T20:26:00Z">
        <w:r>
          <w:t xml:space="preserve">souběžně </w:t>
        </w:r>
      </w:ins>
      <w:ins w:id="1102" w:author="Ingr Jiri [2]" w:date="2025-04-29T22:27:00Z" w16du:dateUtc="2025-04-29T20:27:00Z">
        <w:r>
          <w:t xml:space="preserve">je prováděna optimalizace jeho </w:t>
        </w:r>
        <w:proofErr w:type="spellStart"/>
        <w:r>
          <w:t>hyperparametrů</w:t>
        </w:r>
        <w:proofErr w:type="spellEnd"/>
        <w:r>
          <w:t xml:space="preserve"> pro dosažení </w:t>
        </w:r>
      </w:ins>
      <w:ins w:id="1103" w:author="Ingr Jiri [2]" w:date="2025-04-29T22:28:00Z" w16du:dateUtc="2025-04-29T20:28:00Z">
        <w:r>
          <w:t>co nejpřesnější detekce.</w:t>
        </w:r>
      </w:ins>
    </w:p>
    <w:p w14:paraId="46638F8F" w14:textId="33DD64A1" w:rsidR="00BB2E7B" w:rsidRPr="003C4A72" w:rsidDel="00BE583C" w:rsidRDefault="00BB2E7B">
      <w:pPr>
        <w:rPr>
          <w:del w:id="1104" w:author="Ingr Jiri [2]" w:date="2025-04-29T22:03:00Z" w16du:dateUtc="2025-04-29T20:03:00Z"/>
        </w:rPr>
        <w:pPrChange w:id="1105" w:author="Ingr Jiri [2]" w:date="2025-04-29T21:56:00Z" w16du:dateUtc="2025-04-29T19:56:00Z">
          <w:pPr>
            <w:pStyle w:val="Nadpis1"/>
            <w:tabs>
              <w:tab w:val="left" w:pos="432"/>
            </w:tabs>
          </w:pPr>
        </w:pPrChange>
      </w:pPr>
      <w:bookmarkStart w:id="1106" w:name="_Toc196898585"/>
      <w:bookmarkStart w:id="1107" w:name="_Toc196943493"/>
      <w:bookmarkStart w:id="1108" w:name="_Toc196943539"/>
      <w:bookmarkStart w:id="1109" w:name="_Toc196943588"/>
      <w:bookmarkEnd w:id="1106"/>
      <w:bookmarkEnd w:id="1107"/>
      <w:bookmarkEnd w:id="1108"/>
      <w:bookmarkEnd w:id="1109"/>
    </w:p>
    <w:p w14:paraId="432E13DB" w14:textId="0988549B" w:rsidR="005E7D6E" w:rsidDel="003C4A72" w:rsidRDefault="005E7D6E" w:rsidP="005E7D6E">
      <w:pPr>
        <w:rPr>
          <w:del w:id="1110" w:author="Ingr Jiri [2]" w:date="2025-04-29T21:38:00Z" w16du:dateUtc="2025-04-29T19:38:00Z"/>
        </w:rPr>
      </w:pPr>
      <w:del w:id="1111" w:author="Ingr Jiri [2]" w:date="2025-04-29T21:38:00Z" w16du:dateUtc="2025-04-29T19:38:00Z">
        <w:r w:rsidDel="003C4A72">
          <w:delText xml:space="preserve">Cílem práce je vytvoření modelu umělé inteligence schopného detekovat objekty ve snímcích z laryngoskopického vyšetření. Laryngoskopie je lékařská metoda sloužící </w:delText>
        </w:r>
        <w:r w:rsidR="00193653" w:rsidDel="003C4A72">
          <w:delText xml:space="preserve">k </w:delText>
        </w:r>
        <w:r w:rsidR="0031199F" w:rsidDel="003C4A72">
          <w:delText>diagnostice</w:delText>
        </w:r>
        <w:r w:rsidDel="003C4A72">
          <w:delText xml:space="preserve"> oblasti hrtanu. Používá se v případě problému </w:delText>
        </w:r>
        <w:r w:rsidR="0031199F" w:rsidDel="003C4A72">
          <w:delText xml:space="preserve">s </w:delText>
        </w:r>
        <w:r w:rsidDel="003C4A72">
          <w:delText xml:space="preserve">dýcháním, chronickým kašlem, </w:delText>
        </w:r>
        <w:r w:rsidR="0031199F" w:rsidDel="003C4A72">
          <w:delText>problémy s hlasem nebo při přítomnosti zánětů a nádorů v okolí hlasivek.</w:delText>
        </w:r>
        <w:r w:rsidDel="003C4A72">
          <w:delText xml:space="preserve"> Postiženému pacientovi je do hrtanu zavedena kamera, která pořídí videozáznam </w:delText>
        </w:r>
        <w:r w:rsidR="00193653" w:rsidDel="003C4A72">
          <w:delText>okolí hlasivek</w:delText>
        </w:r>
        <w:r w:rsidR="002557A5" w:rsidDel="003C4A72">
          <w:delText>, n</w:delText>
        </w:r>
        <w:r w:rsidR="00193653" w:rsidDel="003C4A72">
          <w:delText xml:space="preserve">ásledně dochází k posouzení snímané oblasti lékařem. Toto vyhodnocení je velmi subjektivní, závisí na znalostech a schopnostech lékaře a zejména v hraničních </w:delText>
        </w:r>
        <w:r w:rsidR="002557A5" w:rsidDel="003C4A72">
          <w:delText>případech</w:delText>
        </w:r>
        <w:r w:rsidR="00193653" w:rsidDel="003C4A72">
          <w:delText xml:space="preserve"> se </w:delText>
        </w:r>
        <w:r w:rsidR="002557A5" w:rsidDel="003C4A72">
          <w:delText>může v závislosti na posuzující osobě diagnóza hlasivek</w:delText>
        </w:r>
        <w:r w:rsidR="00193653" w:rsidDel="003C4A72">
          <w:delText xml:space="preserve"> </w:delText>
        </w:r>
        <w:r w:rsidR="002557A5" w:rsidDel="003C4A72">
          <w:delText>lišit</w:delText>
        </w:r>
        <w:r w:rsidR="00193653" w:rsidDel="003C4A72">
          <w:delText>.</w:delText>
        </w:r>
        <w:bookmarkStart w:id="1112" w:name="_Toc196898586"/>
        <w:bookmarkStart w:id="1113" w:name="_Toc196943494"/>
        <w:bookmarkStart w:id="1114" w:name="_Toc196943540"/>
        <w:bookmarkStart w:id="1115" w:name="_Toc196943589"/>
        <w:bookmarkEnd w:id="1112"/>
        <w:bookmarkEnd w:id="1113"/>
        <w:bookmarkEnd w:id="1114"/>
        <w:bookmarkEnd w:id="1115"/>
      </w:del>
    </w:p>
    <w:p w14:paraId="74C3FFA3" w14:textId="68637673" w:rsidR="00193653" w:rsidDel="003C4A72" w:rsidRDefault="00193653" w:rsidP="005E7D6E">
      <w:pPr>
        <w:rPr>
          <w:del w:id="1116" w:author="Ingr Jiri [2]" w:date="2025-04-29T21:38:00Z" w16du:dateUtc="2025-04-29T19:38:00Z"/>
        </w:rPr>
      </w:pPr>
      <w:del w:id="1117" w:author="Ingr Jiri [2]" w:date="2025-04-29T21:38:00Z" w16du:dateUtc="2025-04-29T19:38:00Z">
        <w:r w:rsidDel="003C4A72">
          <w:delText xml:space="preserve">Detekce hlasivek využívající metod zpracování obrazu pomocí umělé inteligence má </w:delText>
        </w:r>
        <w:r w:rsidR="000D504F" w:rsidDel="003C4A72">
          <w:delText xml:space="preserve">za </w:delText>
        </w:r>
        <w:r w:rsidDel="003C4A72">
          <w:delText xml:space="preserve">cíl posloužit jako první krok k objektivizaci laryngoskopického vyšetření. Na základě vytvořeného modelu </w:delText>
        </w:r>
      </w:del>
      <w:del w:id="1118" w:author="Ingr Jiri [2]" w:date="2025-04-29T14:23:00Z" w16du:dateUtc="2025-04-29T12:23:00Z">
        <w:r w:rsidDel="005E19F4">
          <w:delText>umělé inteligence</w:delText>
        </w:r>
      </w:del>
      <w:del w:id="1119" w:author="Ingr Jiri [2]" w:date="2025-04-29T21:38:00Z" w16du:dateUtc="2025-04-29T19:38:00Z">
        <w:r w:rsidDel="003C4A72">
          <w:delText xml:space="preserve"> </w:delText>
        </w:r>
      </w:del>
      <w:del w:id="1120" w:author="Ingr Jiri [2]" w:date="2025-04-29T14:20:00Z" w16du:dateUtc="2025-04-29T12:20:00Z">
        <w:r w:rsidDel="000778DF">
          <w:delText>je</w:delText>
        </w:r>
      </w:del>
      <w:del w:id="1121" w:author="Ingr Jiri [2]" w:date="2025-04-29T21:38:00Z" w16du:dateUtc="2025-04-29T19:38:00Z">
        <w:r w:rsidDel="003C4A72">
          <w:delText xml:space="preserve"> v budoucnu možné posuzovat vady (např. nedomykavost chlopní hlasivek) </w:delText>
        </w:r>
        <w:r w:rsidR="000D504F" w:rsidDel="003C4A72">
          <w:delText xml:space="preserve">počítačově. V návaznosti na tuto práci </w:delText>
        </w:r>
      </w:del>
      <w:del w:id="1122" w:author="Ingr Jiri [2]" w:date="2025-04-29T14:21:00Z" w16du:dateUtc="2025-04-29T12:21:00Z">
        <w:r w:rsidR="000D504F" w:rsidDel="000778DF">
          <w:delText>lze v budoucnu vytvořit</w:delText>
        </w:r>
      </w:del>
      <w:del w:id="1123" w:author="Ingr Jiri [2]" w:date="2025-04-29T21:38:00Z" w16du:dateUtc="2025-04-29T19:38:00Z">
        <w:r w:rsidR="000D504F" w:rsidDel="003C4A72">
          <w:delText xml:space="preserve"> </w:delText>
        </w:r>
      </w:del>
      <w:del w:id="1124" w:author="Ingr Jiri [2]" w:date="2025-04-29T14:22:00Z" w16du:dateUtc="2025-04-29T12:22:00Z">
        <w:r w:rsidR="000D504F" w:rsidDel="005E19F4">
          <w:delText>další</w:delText>
        </w:r>
        <w:r w:rsidR="00F12B64" w:rsidDel="005E19F4">
          <w:delText xml:space="preserve"> uměle inteligentní</w:delText>
        </w:r>
        <w:r w:rsidR="000D504F" w:rsidDel="005E19F4">
          <w:delText xml:space="preserve"> </w:delText>
        </w:r>
      </w:del>
      <w:del w:id="1125" w:author="Ingr Jiri [2]" w:date="2025-04-29T21:38:00Z" w16du:dateUtc="2025-04-29T19:38:00Z">
        <w:r w:rsidR="000D504F" w:rsidDel="003C4A72">
          <w:delText>model</w:delText>
        </w:r>
        <w:r w:rsidR="00F12B64" w:rsidDel="003C4A72">
          <w:delText>y</w:delText>
        </w:r>
        <w:r w:rsidR="000D504F" w:rsidDel="003C4A72">
          <w:delText xml:space="preserve"> detekující nádory a záněty vyskytující se na hlasivkách. Softwarovým vyhodnocením v průběhu laryngoskopie by došlo k</w:delText>
        </w:r>
        <w:r w:rsidR="00F12B64" w:rsidDel="003C4A72">
          <w:delText>romě</w:delText>
        </w:r>
        <w:r w:rsidR="000D504F" w:rsidDel="003C4A72">
          <w:delText> objektivizac</w:delText>
        </w:r>
        <w:r w:rsidR="00F12B64" w:rsidDel="003C4A72">
          <w:delText>e také ke</w:delText>
        </w:r>
        <w:r w:rsidR="000D504F" w:rsidDel="003C4A72">
          <w:delText xml:space="preserve"> značnému urychlení průběhu vyšetření. Vyhodnocení by mohlo probíhat v reálném čase přímo v průběhu vyšetření.</w:delText>
        </w:r>
        <w:bookmarkStart w:id="1126" w:name="_Toc196898587"/>
        <w:bookmarkStart w:id="1127" w:name="_Toc196943495"/>
        <w:bookmarkStart w:id="1128" w:name="_Toc196943541"/>
        <w:bookmarkStart w:id="1129" w:name="_Toc196943590"/>
        <w:bookmarkEnd w:id="1126"/>
        <w:bookmarkEnd w:id="1127"/>
        <w:bookmarkEnd w:id="1128"/>
        <w:bookmarkEnd w:id="1129"/>
      </w:del>
    </w:p>
    <w:p w14:paraId="711A9761" w14:textId="08B4E3AD" w:rsidR="005E7D6E" w:rsidRDefault="005E7D6E" w:rsidP="005E7D6E">
      <w:pPr>
        <w:pStyle w:val="Nadpis2"/>
      </w:pPr>
      <w:bookmarkStart w:id="1130" w:name="_Ref196424666"/>
      <w:bookmarkStart w:id="1131" w:name="_Toc196943591"/>
      <w:r>
        <w:t>Dataset</w:t>
      </w:r>
      <w:bookmarkEnd w:id="1130"/>
      <w:bookmarkEnd w:id="1131"/>
    </w:p>
    <w:p w14:paraId="7081D3B6" w14:textId="668B80DC" w:rsidR="005E7D6E" w:rsidRDefault="000D504F" w:rsidP="005E7D6E">
      <w:r>
        <w:t>Jako vstupní dataset byly použity několika sekundové záznamy z laryngoskopických vyšetření</w:t>
      </w:r>
      <w:r w:rsidR="00492B50">
        <w:t>, kde každé video pochází z vyšetření jiného pacienta.</w:t>
      </w:r>
      <w:r w:rsidR="00AB2055" w:rsidRPr="00AB2055">
        <w:t xml:space="preserve"> </w:t>
      </w:r>
      <w:commentRangeStart w:id="1132"/>
      <w:r w:rsidR="00AB2055" w:rsidRPr="00AB2055">
        <w:t>Dataset byl získán ve spolupráci s Fakultní nemocnicí Královské Vinohrady, která poskytla potřebné obrazové materiály pro analýzu.</w:t>
      </w:r>
      <w:r w:rsidR="00492B50">
        <w:t xml:space="preserve"> </w:t>
      </w:r>
      <w:commentRangeEnd w:id="1132"/>
      <w:r w:rsidR="00AB2055">
        <w:rPr>
          <w:rStyle w:val="Odkaznakoment"/>
        </w:rPr>
        <w:commentReference w:id="1132"/>
      </w:r>
      <w:r w:rsidR="00492B50">
        <w:t>Do datasetu byli zahrnut</w:t>
      </w:r>
      <w:r w:rsidR="0005406E">
        <w:t>i</w:t>
      </w:r>
      <w:r w:rsidR="00492B50">
        <w:t xml:space="preserve"> jak zdraví pacienti, tak pacienti s </w:t>
      </w:r>
      <w:r w:rsidR="00F12B64">
        <w:t>určitým</w:t>
      </w:r>
      <w:r w:rsidR="00492B50">
        <w:t xml:space="preserve"> postižení</w:t>
      </w:r>
      <w:r w:rsidR="00F12B64">
        <w:t>m</w:t>
      </w:r>
      <w:r w:rsidR="00492B50">
        <w:t xml:space="preserve"> hlasivek. Videa byl</w:t>
      </w:r>
      <w:r w:rsidR="0005406E">
        <w:t>a</w:t>
      </w:r>
      <w:r w:rsidR="00492B50">
        <w:t xml:space="preserve"> pořízen</w:t>
      </w:r>
      <w:r w:rsidR="0005406E">
        <w:t>a</w:t>
      </w:r>
      <w:r w:rsidR="00492B50">
        <w:t xml:space="preserve"> ze dvou různých kamer, což zvyšuje variabilitu datasetu a poskytuje záznamy v</w:t>
      </w:r>
      <w:r w:rsidR="00F12B64">
        <w:t xml:space="preserve"> různých kvalitách </w:t>
      </w:r>
      <w:r w:rsidR="00492B50">
        <w:t xml:space="preserve">rozlišení. </w:t>
      </w:r>
      <w:commentRangeStart w:id="1133"/>
      <w:r w:rsidR="00492B50">
        <w:t>T</w:t>
      </w:r>
      <w:r w:rsidR="0005406E">
        <w:t>ato</w:t>
      </w:r>
      <w:r w:rsidR="00492B50">
        <w:t xml:space="preserve"> videa byl</w:t>
      </w:r>
      <w:r w:rsidR="0005406E">
        <w:t>a</w:t>
      </w:r>
      <w:r w:rsidR="00492B50">
        <w:t xml:space="preserve"> </w:t>
      </w:r>
      <w:r w:rsidR="00492B50" w:rsidRPr="00FA20ED">
        <w:t>rozdělen</w:t>
      </w:r>
      <w:r w:rsidR="0005406E" w:rsidRPr="00FA20ED">
        <w:t>a</w:t>
      </w:r>
      <w:r w:rsidR="00AB2055">
        <w:t xml:space="preserve"> na snímky, ve kterých </w:t>
      </w:r>
      <w:r w:rsidR="00492B50" w:rsidRPr="00FA20ED">
        <w:t>byly</w:t>
      </w:r>
      <w:r w:rsidR="00441F4F">
        <w:t xml:space="preserve"> vyznačeny </w:t>
      </w:r>
      <w:r w:rsidR="00492B50">
        <w:t>jednotlivé části hlasivek.</w:t>
      </w:r>
    </w:p>
    <w:p w14:paraId="3992907C" w14:textId="1B2B5CB4" w:rsidR="000D504F" w:rsidRDefault="00597EC5" w:rsidP="005E7D6E">
      <w:r>
        <w:t>D</w:t>
      </w:r>
      <w:r w:rsidR="00997221">
        <w:t xml:space="preserve">ataset se skládá </w:t>
      </w:r>
      <w:r w:rsidR="00F12B64">
        <w:t>laryngoskopických videozáznamů oblasti hrtanu různých délek</w:t>
      </w:r>
      <w:r w:rsidR="003B6844">
        <w:t xml:space="preserve"> (do 60 sekund)</w:t>
      </w:r>
      <w:r w:rsidR="00F12B64">
        <w:t xml:space="preserve"> </w:t>
      </w:r>
      <w:r w:rsidR="003B6844">
        <w:t xml:space="preserve">pocházejících od </w:t>
      </w:r>
      <w:r w:rsidR="00F12B64">
        <w:t>20 pacientů</w:t>
      </w:r>
      <w:r w:rsidR="003B6844">
        <w:t xml:space="preserve">. Tato videa byla </w:t>
      </w:r>
      <w:r w:rsidR="006D31C7">
        <w:t>pořízena</w:t>
      </w:r>
      <w:r w:rsidR="003B6844">
        <w:t xml:space="preserve"> s f</w:t>
      </w:r>
      <w:r w:rsidR="00274472">
        <w:t>rekvencí 30 snímků za sekundu</w:t>
      </w:r>
      <w:r>
        <w:t xml:space="preserve"> a jejich rozdělení na jednotlivé obrazy obsahoval dataset</w:t>
      </w:r>
      <w:r w:rsidR="003B6844">
        <w:t xml:space="preserve"> celkem </w:t>
      </w:r>
      <w:r w:rsidR="00F12B64">
        <w:t>12 991</w:t>
      </w:r>
      <w:r w:rsidR="00997221">
        <w:t xml:space="preserve"> snímk</w:t>
      </w:r>
      <w:r w:rsidR="003B6844">
        <w:t>ů</w:t>
      </w:r>
      <w:r w:rsidR="00997221">
        <w:t xml:space="preserve">. </w:t>
      </w:r>
      <w:commentRangeEnd w:id="1133"/>
      <w:r w:rsidR="006D31C7">
        <w:rPr>
          <w:rStyle w:val="Odkaznakoment"/>
        </w:rPr>
        <w:lastRenderedPageBreak/>
        <w:commentReference w:id="1133"/>
      </w:r>
      <w:r w:rsidR="00274472">
        <w:t xml:space="preserve">V každém byla </w:t>
      </w:r>
      <w:proofErr w:type="spellStart"/>
      <w:r w:rsidR="00274472">
        <w:t>oanotována</w:t>
      </w:r>
      <w:proofErr w:type="spellEnd"/>
      <w:r w:rsidR="00997221">
        <w:t xml:space="preserve"> levá hlasivka (červená barva), pravá hlasivka (modrá barva) a </w:t>
      </w:r>
      <w:proofErr w:type="spellStart"/>
      <w:r w:rsidR="00997221">
        <w:t>glotická</w:t>
      </w:r>
      <w:proofErr w:type="spellEnd"/>
      <w:r w:rsidR="00997221">
        <w:t xml:space="preserve"> štěrbina (žlutá barva). Zároveň byly do datasetu zahrnuty obrázky, na nichž je zobrazena jenom část hlasivky, nebo snímky</w:t>
      </w:r>
      <w:r w:rsidR="00D61A53">
        <w:t>,</w:t>
      </w:r>
      <w:r w:rsidR="00997221">
        <w:t xml:space="preserve"> na kterých není hlasivka viditelná vůbec. </w:t>
      </w:r>
      <w:r w:rsidR="00D61A53">
        <w:t>Díky tomu model nutně nevyhledává části hlasivek v každém snímku a získává schopnost správně zpracovávat obrazy bez přítomnosti hlasivky. Jedná se</w:t>
      </w:r>
      <w:r w:rsidR="00405595">
        <w:t xml:space="preserve"> o</w:t>
      </w:r>
      <w:r w:rsidR="00D61A53">
        <w:t xml:space="preserve"> vítanou vlastnost, </w:t>
      </w:r>
      <w:r w:rsidR="007A68D5">
        <w:t xml:space="preserve">jelikož </w:t>
      </w:r>
      <w:r w:rsidR="00D61A53">
        <w:t xml:space="preserve">během kamerového </w:t>
      </w:r>
      <w:r w:rsidR="007A68D5">
        <w:t xml:space="preserve">záznamu </w:t>
      </w:r>
      <w:r w:rsidR="00D61A53">
        <w:t>z</w:t>
      </w:r>
      <w:r w:rsidR="007A68D5">
        <w:t xml:space="preserve"> laryngoskopického vyšetření </w:t>
      </w:r>
      <w:r w:rsidR="00D61A53">
        <w:t xml:space="preserve">není </w:t>
      </w:r>
      <w:r w:rsidR="007A68D5">
        <w:t>v každém momentu viditeln</w:t>
      </w:r>
      <w:r w:rsidR="00F76CBE">
        <w:t>é celé hlasivkové ústrojí.</w:t>
      </w:r>
    </w:p>
    <w:p w14:paraId="701F8453" w14:textId="7DA55282" w:rsidR="0005406E" w:rsidRDefault="0005406E" w:rsidP="0005406E">
      <w:pPr>
        <w:pStyle w:val="Nadpis3"/>
      </w:pPr>
      <w:bookmarkStart w:id="1134" w:name="_Toc196943592"/>
      <w:r>
        <w:t>Manuální anotace</w:t>
      </w:r>
      <w:bookmarkEnd w:id="1134"/>
    </w:p>
    <w:p w14:paraId="0DF09B50" w14:textId="19091448" w:rsidR="00D61A53" w:rsidRDefault="00D61A53" w:rsidP="005E7D6E">
      <w:pPr>
        <w:rPr>
          <w:ins w:id="1135" w:author="Ingr Jiri [2]" w:date="2025-04-30T13:49:00Z" w16du:dateUtc="2025-04-30T11:49:00Z"/>
        </w:rPr>
      </w:pPr>
      <w:r>
        <w:t>Tvorba datasetu se skládala ze dvou částí. V první části byly snímky</w:t>
      </w:r>
      <w:r w:rsidR="00405595">
        <w:t xml:space="preserve"> anotovány</w:t>
      </w:r>
      <w:r>
        <w:t xml:space="preserve"> manuálně pomocí webové aplikace </w:t>
      </w:r>
      <w:proofErr w:type="spellStart"/>
      <w:r>
        <w:t>LabelStudio</w:t>
      </w:r>
      <w:proofErr w:type="spellEnd"/>
      <w:r>
        <w:t>. Pro označování částí hlasivek byly použity polygonální anotace, kdy každý hledaný objekt byl obtažen uzavřenou lomenou čárou ve formě nepravidelného n-úhelníku</w:t>
      </w:r>
      <w:ins w:id="1136" w:author="Ingr Jiri [2]" w:date="2025-04-30T13:50:00Z" w16du:dateUtc="2025-04-30T11:50:00Z">
        <w:r w:rsidR="001D4E66">
          <w:t xml:space="preserve"> (</w:t>
        </w:r>
      </w:ins>
      <w:ins w:id="1137" w:author="Ingr Jiri [2]" w:date="2025-04-30T13:51:00Z" w16du:dateUtc="2025-04-30T11:51:00Z">
        <w:r w:rsidR="001D4E66">
          <w:fldChar w:fldCharType="begin"/>
        </w:r>
        <w:r w:rsidR="001D4E66">
          <w:instrText xml:space="preserve"> REF _Ref196913500 \h </w:instrText>
        </w:r>
      </w:ins>
      <w:ins w:id="1138" w:author="Ingr Jiri [2]" w:date="2025-04-30T13:51:00Z" w16du:dateUtc="2025-04-30T11:51:00Z">
        <w:r w:rsidR="001D4E66">
          <w:fldChar w:fldCharType="separate"/>
        </w:r>
        <w:r w:rsidR="001D4E66">
          <w:rPr>
            <w:b/>
            <w:bCs/>
          </w:rPr>
          <w:t>O</w:t>
        </w:r>
        <w:r w:rsidR="001D4E66" w:rsidRPr="005C5681">
          <w:rPr>
            <w:b/>
            <w:rPrChange w:id="1139" w:author="Ingr Jiri [2]" w:date="2025-04-30T13:50:00Z" w16du:dateUtc="2025-04-30T11:50:00Z">
              <w:rPr/>
            </w:rPrChange>
          </w:rPr>
          <w:t xml:space="preserve">br. </w:t>
        </w:r>
        <w:r w:rsidR="001D4E66" w:rsidRPr="005C5681">
          <w:rPr>
            <w:b/>
            <w:noProof/>
            <w:rPrChange w:id="1140" w:author="Ingr Jiri [2]" w:date="2025-04-30T13:50:00Z" w16du:dateUtc="2025-04-30T11:50:00Z">
              <w:rPr>
                <w:noProof/>
              </w:rPr>
            </w:rPrChange>
          </w:rPr>
          <w:t>3</w:t>
        </w:r>
        <w:r w:rsidR="001D4E66" w:rsidRPr="005C5681">
          <w:rPr>
            <w:b/>
            <w:rPrChange w:id="1141" w:author="Ingr Jiri [2]" w:date="2025-04-30T13:50:00Z" w16du:dateUtc="2025-04-30T11:50:00Z">
              <w:rPr/>
            </w:rPrChange>
          </w:rPr>
          <w:t>.</w:t>
        </w:r>
        <w:r w:rsidR="001D4E66" w:rsidRPr="005C5681">
          <w:rPr>
            <w:b/>
            <w:noProof/>
            <w:rPrChange w:id="1142" w:author="Ingr Jiri [2]" w:date="2025-04-30T13:50:00Z" w16du:dateUtc="2025-04-30T11:50:00Z">
              <w:rPr>
                <w:noProof/>
              </w:rPr>
            </w:rPrChange>
          </w:rPr>
          <w:t>1</w:t>
        </w:r>
        <w:r w:rsidR="001D4E66">
          <w:fldChar w:fldCharType="end"/>
        </w:r>
      </w:ins>
      <w:ins w:id="1143" w:author="Ingr Jiri [2]" w:date="2025-04-30T13:50:00Z" w16du:dateUtc="2025-04-30T11:50:00Z">
        <w:r w:rsidR="001D4E66">
          <w:t>)</w:t>
        </w:r>
      </w:ins>
      <w:r>
        <w:t xml:space="preserve">. Z hlediska použití </w:t>
      </w:r>
      <w:r w:rsidR="0005406E">
        <w:t xml:space="preserve">datasetu k účelu detekce objektů pomocí </w:t>
      </w:r>
      <w:r w:rsidR="009A59D3">
        <w:t xml:space="preserve">algoritmu </w:t>
      </w:r>
      <w:r w:rsidR="0005406E">
        <w:t xml:space="preserve">YOLOv11 nemají polygonální anotace oproti použití obdélníkových boxů žádnou výhodu, poslouží </w:t>
      </w:r>
      <w:r w:rsidR="009A59D3">
        <w:t xml:space="preserve">ale </w:t>
      </w:r>
      <w:r w:rsidR="0005406E">
        <w:t xml:space="preserve">k reprodukovatelnosti datasetu při </w:t>
      </w:r>
      <w:r w:rsidR="009A59D3">
        <w:t xml:space="preserve">jeho </w:t>
      </w:r>
      <w:r w:rsidR="0005406E">
        <w:t>použití k</w:t>
      </w:r>
      <w:r w:rsidR="00772A41">
        <w:t xml:space="preserve"> trénování segmentačních</w:t>
      </w:r>
      <w:r w:rsidR="0005406E">
        <w:t xml:space="preserve"> </w:t>
      </w:r>
      <w:r w:rsidR="00772A41">
        <w:t>modelů</w:t>
      </w:r>
      <w:r w:rsidR="0005406E">
        <w:t>. Manuálně bylo označeno přibližně</w:t>
      </w:r>
      <w:r w:rsidR="00405595">
        <w:t xml:space="preserve"> 3</w:t>
      </w:r>
      <w:r w:rsidR="003B6844">
        <w:t> </w:t>
      </w:r>
      <w:r w:rsidR="00405595">
        <w:t>500</w:t>
      </w:r>
      <w:r w:rsidR="0005406E">
        <w:t xml:space="preserve"> snímků.</w:t>
      </w:r>
    </w:p>
    <w:p w14:paraId="1ADAC135" w14:textId="77777777" w:rsidR="005C5681" w:rsidRDefault="005C5681">
      <w:pPr>
        <w:keepNext/>
        <w:rPr>
          <w:ins w:id="1144" w:author="Ingr Jiri [2]" w:date="2025-04-30T13:50:00Z" w16du:dateUtc="2025-04-30T11:50:00Z"/>
        </w:rPr>
        <w:pPrChange w:id="1145" w:author="Ingr Jiri [2]" w:date="2025-04-30T13:50:00Z" w16du:dateUtc="2025-04-30T11:50:00Z">
          <w:pPr/>
        </w:pPrChange>
      </w:pPr>
      <w:ins w:id="1146" w:author="Ingr Jiri [2]" w:date="2025-04-30T13:49:00Z" w16du:dateUtc="2025-04-30T11:49:00Z">
        <w:r>
          <w:rPr>
            <w:noProof/>
          </w:rPr>
          <w:drawing>
            <wp:inline distT="0" distB="0" distL="0" distR="0" wp14:anchorId="0C68604F" wp14:editId="2A62F57D">
              <wp:extent cx="5753100" cy="1706880"/>
              <wp:effectExtent l="0" t="0" r="0" b="7620"/>
              <wp:docPr id="627512290" name="Obrázek 12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6"/>
                      <pic:cNvPicPr>
                        <a:picLocks noChangeAspect="1" noChangeArrowheads="1"/>
                      </pic:cNvPicPr>
                    </pic:nvPicPr>
                    <pic:blipFill>
                      <a:blip r:embed="rId24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5753100" cy="170688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ins>
    </w:p>
    <w:p w14:paraId="09706CB2" w14:textId="3F9ECB20" w:rsidR="005C5681" w:rsidRDefault="005C5681">
      <w:pPr>
        <w:pStyle w:val="Titulek"/>
        <w:pPrChange w:id="1147" w:author="Ingr Jiri [2]" w:date="2025-04-30T13:50:00Z" w16du:dateUtc="2025-04-30T11:50:00Z">
          <w:pPr/>
        </w:pPrChange>
      </w:pPr>
      <w:bookmarkStart w:id="1148" w:name="_Ref196913500"/>
      <w:ins w:id="1149" w:author="Ingr Jiri [2]" w:date="2025-04-30T13:50:00Z" w16du:dateUtc="2025-04-30T11:50:00Z">
        <w:r>
          <w:rPr>
            <w:b/>
            <w:bCs w:val="0"/>
          </w:rPr>
          <w:t>O</w:t>
        </w:r>
        <w:r w:rsidRPr="005C5681">
          <w:rPr>
            <w:b/>
            <w:bCs w:val="0"/>
            <w:rPrChange w:id="1150" w:author="Ingr Jiri [2]" w:date="2025-04-30T13:50:00Z" w16du:dateUtc="2025-04-30T11:50:00Z">
              <w:rPr>
                <w:bCs/>
              </w:rPr>
            </w:rPrChange>
          </w:rPr>
          <w:t xml:space="preserve">br. </w:t>
        </w:r>
      </w:ins>
      <w:ins w:id="1151" w:author="Ingr Jiri [2]" w:date="2025-05-02T20:09:00Z" w16du:dateUtc="2025-05-02T18:09:00Z"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TYLEREF 1 \s </w:instrText>
        </w:r>
      </w:ins>
      <w:r w:rsidR="00F626E8">
        <w:rPr>
          <w:b/>
          <w:bCs w:val="0"/>
        </w:rPr>
        <w:fldChar w:fldCharType="separate"/>
      </w:r>
      <w:r w:rsidR="00F626E8">
        <w:rPr>
          <w:b/>
          <w:bCs w:val="0"/>
          <w:noProof/>
        </w:rPr>
        <w:t>3</w:t>
      </w:r>
      <w:ins w:id="1152" w:author="Ingr Jiri [2]" w:date="2025-05-02T20:09:00Z" w16du:dateUtc="2025-05-02T18:09:00Z">
        <w:r w:rsidR="00F626E8">
          <w:rPr>
            <w:b/>
            <w:bCs w:val="0"/>
          </w:rPr>
          <w:fldChar w:fldCharType="end"/>
        </w:r>
        <w:r w:rsidR="00F626E8">
          <w:rPr>
            <w:b/>
            <w:bCs w:val="0"/>
          </w:rPr>
          <w:t>.</w:t>
        </w:r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EQ obr. \* ARABIC \s 1 </w:instrText>
        </w:r>
      </w:ins>
      <w:r w:rsidR="00F626E8">
        <w:rPr>
          <w:b/>
          <w:bCs w:val="0"/>
        </w:rPr>
        <w:fldChar w:fldCharType="separate"/>
      </w:r>
      <w:ins w:id="1153" w:author="Ingr Jiri [2]" w:date="2025-05-02T20:09:00Z" w16du:dateUtc="2025-05-02T18:09:00Z">
        <w:r w:rsidR="00F626E8">
          <w:rPr>
            <w:b/>
            <w:bCs w:val="0"/>
            <w:noProof/>
          </w:rPr>
          <w:t>1</w:t>
        </w:r>
        <w:r w:rsidR="00F626E8">
          <w:rPr>
            <w:b/>
            <w:bCs w:val="0"/>
          </w:rPr>
          <w:fldChar w:fldCharType="end"/>
        </w:r>
      </w:ins>
      <w:bookmarkEnd w:id="1148"/>
      <w:ins w:id="1154" w:author="Ingr Jiri [2]" w:date="2025-04-30T13:50:00Z" w16du:dateUtc="2025-04-30T11:50:00Z">
        <w:r>
          <w:t>: Schéma postupu při manuální anotaci snímků hlasivek</w:t>
        </w:r>
      </w:ins>
    </w:p>
    <w:p w14:paraId="3594E9ED" w14:textId="55DBCB75" w:rsidR="009A59D3" w:rsidRDefault="009A59D3" w:rsidP="009A59D3">
      <w:pPr>
        <w:pStyle w:val="Nadpis3"/>
      </w:pPr>
      <w:bookmarkStart w:id="1155" w:name="_Toc196943593"/>
      <w:r>
        <w:t>Semi-automatické anotace</w:t>
      </w:r>
      <w:bookmarkEnd w:id="1155"/>
    </w:p>
    <w:p w14:paraId="24CC482D" w14:textId="61B665B4" w:rsidR="00667F5C" w:rsidRDefault="0005406E" w:rsidP="005E7D6E">
      <w:pPr>
        <w:rPr>
          <w:ins w:id="1156" w:author="Ingr Jiri [2]" w:date="2025-04-30T13:51:00Z" w16du:dateUtc="2025-04-30T11:51:00Z"/>
        </w:rPr>
      </w:pPr>
      <w:r>
        <w:t>Druhá část byla</w:t>
      </w:r>
      <w:r w:rsidR="005258A7">
        <w:t xml:space="preserve"> anotována</w:t>
      </w:r>
      <w:r>
        <w:t xml:space="preserve"> </w:t>
      </w:r>
      <w:proofErr w:type="spellStart"/>
      <w:r>
        <w:t>semi</w:t>
      </w:r>
      <w:proofErr w:type="spellEnd"/>
      <w:r>
        <w:t>-automatickým</w:t>
      </w:r>
      <w:r w:rsidR="00C32020">
        <w:t xml:space="preserve"> způsobem</w:t>
      </w:r>
      <w:r w:rsidR="009A59D3">
        <w:t xml:space="preserve"> pomocí modelu trénovaného na manuálně vytvořené části datasetu.</w:t>
      </w:r>
      <w:r w:rsidR="005258A7">
        <w:t xml:space="preserve"> V programovacím jazyce Python byl vytvořen skript pro automatickou anotaci laryngoskopických snímků skládající se ze tří čá</w:t>
      </w:r>
      <w:r w:rsidR="00105845">
        <w:t>stí. V první fázi jsou snímky z videozáznamu</w:t>
      </w:r>
      <w:r w:rsidR="005258A7">
        <w:t xml:space="preserve"> jednoho pacienta označeny dříve </w:t>
      </w:r>
      <w:r w:rsidR="00105845">
        <w:t>vytvořeným</w:t>
      </w:r>
      <w:r w:rsidR="005258A7">
        <w:t xml:space="preserve"> YOLO modelem natrénovaným na manuálně </w:t>
      </w:r>
      <w:del w:id="1157" w:author="Ingr Jiri [2]" w:date="2025-04-30T14:01:00Z" w16du:dateUtc="2025-04-30T12:01:00Z">
        <w:r w:rsidR="005258A7" w:rsidDel="007C6461">
          <w:delText xml:space="preserve">vytvořené </w:delText>
        </w:r>
      </w:del>
      <w:proofErr w:type="spellStart"/>
      <w:ins w:id="1158" w:author="Ingr Jiri [2]" w:date="2025-04-30T14:01:00Z" w16du:dateUtc="2025-04-30T12:01:00Z">
        <w:r w:rsidR="007C6461">
          <w:t>oanotované</w:t>
        </w:r>
        <w:proofErr w:type="spellEnd"/>
        <w:r w:rsidR="007C6461">
          <w:t xml:space="preserve"> </w:t>
        </w:r>
      </w:ins>
      <w:r w:rsidR="005258A7">
        <w:t xml:space="preserve">části datasetu. Zde jsou části hlasivek označeny pomocí obdélníkových </w:t>
      </w:r>
      <w:proofErr w:type="spellStart"/>
      <w:r w:rsidR="005258A7">
        <w:t>bounding</w:t>
      </w:r>
      <w:proofErr w:type="spellEnd"/>
      <w:r w:rsidR="005258A7">
        <w:t xml:space="preserve"> boxů vystupujících z algoritmu YOLO</w:t>
      </w:r>
      <w:ins w:id="1159" w:author="Ingr Jiri [2]" w:date="2025-04-30T14:04:00Z" w16du:dateUtc="2025-04-30T12:04:00Z">
        <w:r w:rsidR="00B34D75">
          <w:t xml:space="preserve"> (</w:t>
        </w:r>
        <w:r w:rsidR="00B34D75">
          <w:fldChar w:fldCharType="begin"/>
        </w:r>
        <w:r w:rsidR="00B34D75">
          <w:instrText xml:space="preserve"> REF _Ref196914287 \h </w:instrText>
        </w:r>
      </w:ins>
      <w:ins w:id="1160" w:author="Ingr Jiri [2]" w:date="2025-04-30T14:04:00Z" w16du:dateUtc="2025-04-30T12:04:00Z">
        <w:r w:rsidR="00B34D75">
          <w:fldChar w:fldCharType="separate"/>
        </w:r>
        <w:r w:rsidR="00B34D75">
          <w:rPr>
            <w:b/>
            <w:bCs/>
          </w:rPr>
          <w:t>O</w:t>
        </w:r>
        <w:r w:rsidR="00B34D75" w:rsidRPr="007C6461">
          <w:rPr>
            <w:b/>
            <w:rPrChange w:id="1161" w:author="Ingr Jiri [2]" w:date="2025-04-30T14:04:00Z" w16du:dateUtc="2025-04-30T12:04:00Z">
              <w:rPr/>
            </w:rPrChange>
          </w:rPr>
          <w:t xml:space="preserve">br. </w:t>
        </w:r>
        <w:r w:rsidR="00B34D75" w:rsidRPr="007C6461">
          <w:rPr>
            <w:b/>
            <w:noProof/>
            <w:rPrChange w:id="1162" w:author="Ingr Jiri [2]" w:date="2025-04-30T14:04:00Z" w16du:dateUtc="2025-04-30T12:04:00Z">
              <w:rPr>
                <w:noProof/>
              </w:rPr>
            </w:rPrChange>
          </w:rPr>
          <w:t>3</w:t>
        </w:r>
        <w:r w:rsidR="00B34D75" w:rsidRPr="007C6461">
          <w:rPr>
            <w:b/>
            <w:rPrChange w:id="1163" w:author="Ingr Jiri [2]" w:date="2025-04-30T14:04:00Z" w16du:dateUtc="2025-04-30T12:04:00Z">
              <w:rPr/>
            </w:rPrChange>
          </w:rPr>
          <w:t>.</w:t>
        </w:r>
        <w:r w:rsidR="00B34D75" w:rsidRPr="007C6461">
          <w:rPr>
            <w:b/>
            <w:noProof/>
            <w:rPrChange w:id="1164" w:author="Ingr Jiri [2]" w:date="2025-04-30T14:04:00Z" w16du:dateUtc="2025-04-30T12:04:00Z">
              <w:rPr>
                <w:noProof/>
              </w:rPr>
            </w:rPrChange>
          </w:rPr>
          <w:t>2</w:t>
        </w:r>
        <w:r w:rsidR="00B34D75">
          <w:fldChar w:fldCharType="end"/>
        </w:r>
        <w:r w:rsidR="00B34D75">
          <w:t>)</w:t>
        </w:r>
      </w:ins>
      <w:r w:rsidR="005258A7">
        <w:t xml:space="preserve">. V další části jsou tyto </w:t>
      </w:r>
      <w:r w:rsidR="003B6844">
        <w:t xml:space="preserve">nově anotované </w:t>
      </w:r>
      <w:commentRangeStart w:id="1165"/>
      <w:r w:rsidR="005258A7">
        <w:t>snímky</w:t>
      </w:r>
      <w:r w:rsidR="003B6844">
        <w:t xml:space="preserve"> </w:t>
      </w:r>
      <w:r w:rsidR="00DC2C74">
        <w:t xml:space="preserve">manuálně </w:t>
      </w:r>
      <w:r w:rsidR="003B6844">
        <w:t xml:space="preserve">zkontrolovány </w:t>
      </w:r>
      <w:commentRangeEnd w:id="1165"/>
      <w:r w:rsidR="00DC2C74">
        <w:rPr>
          <w:rStyle w:val="Odkaznakoment"/>
        </w:rPr>
        <w:commentReference w:id="1165"/>
      </w:r>
      <w:r w:rsidR="003B6844">
        <w:t>a</w:t>
      </w:r>
      <w:r w:rsidR="005258A7">
        <w:t xml:space="preserve"> rozřazeny na </w:t>
      </w:r>
      <w:r w:rsidR="003053C6">
        <w:t xml:space="preserve">úspěšné anotace, které lze přidat do datasetu a neúspěšné anotace. </w:t>
      </w:r>
      <w:del w:id="1166" w:author="Ingr Jiri [2]" w:date="2025-04-29T14:30:00Z" w16du:dateUtc="2025-04-29T12:30:00Z">
        <w:r w:rsidR="003053C6" w:rsidDel="00AB58CA">
          <w:delText>Ty</w:delText>
        </w:r>
      </w:del>
      <w:ins w:id="1167" w:author="Ingr Jiri [2]" w:date="2025-04-29T14:30:00Z" w16du:dateUtc="2025-04-29T12:30:00Z">
        <w:r w:rsidR="00AB58CA">
          <w:t>Neúspěšné anotace</w:t>
        </w:r>
      </w:ins>
      <w:r w:rsidR="003053C6">
        <w:t xml:space="preserve"> se nahrají do webové aplikace </w:t>
      </w:r>
      <w:proofErr w:type="spellStart"/>
      <w:r w:rsidR="003053C6">
        <w:lastRenderedPageBreak/>
        <w:t>LabelStudio</w:t>
      </w:r>
      <w:proofErr w:type="spellEnd"/>
      <w:r w:rsidR="003053C6">
        <w:t xml:space="preserve"> a provede se jejich manuální anotace. Využití </w:t>
      </w:r>
      <w:proofErr w:type="spellStart"/>
      <w:r w:rsidR="003053C6">
        <w:t>semi</w:t>
      </w:r>
      <w:proofErr w:type="spellEnd"/>
      <w:r w:rsidR="003053C6">
        <w:t>-automatických anotací podstatně zefektivňuje a usnadňuje tvorbu datasetu.</w:t>
      </w:r>
    </w:p>
    <w:p w14:paraId="6E4E745A" w14:textId="77777777" w:rsidR="007C6461" w:rsidRDefault="007C6461">
      <w:pPr>
        <w:keepNext/>
        <w:jc w:val="center"/>
        <w:rPr>
          <w:ins w:id="1168" w:author="Ingr Jiri [2]" w:date="2025-04-30T14:03:00Z" w16du:dateUtc="2025-04-30T12:03:00Z"/>
        </w:rPr>
        <w:pPrChange w:id="1169" w:author="Ingr Jiri [2]" w:date="2025-04-30T14:03:00Z" w16du:dateUtc="2025-04-30T12:03:00Z">
          <w:pPr>
            <w:jc w:val="center"/>
          </w:pPr>
        </w:pPrChange>
      </w:pPr>
      <w:ins w:id="1170" w:author="Ingr Jiri [2]" w:date="2025-04-30T14:02:00Z" w16du:dateUtc="2025-04-30T12:02:00Z">
        <w:r>
          <w:rPr>
            <w:noProof/>
          </w:rPr>
          <w:drawing>
            <wp:inline distT="0" distB="0" distL="0" distR="0" wp14:anchorId="3C28BC58" wp14:editId="2809FAB6">
              <wp:extent cx="4142014" cy="3239602"/>
              <wp:effectExtent l="0" t="0" r="0" b="0"/>
              <wp:docPr id="1316979227" name="Obrázek 13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7"/>
                      <pic:cNvPicPr>
                        <a:picLocks noChangeAspect="1" noChangeArrowheads="1"/>
                      </pic:cNvPicPr>
                    </pic:nvPicPr>
                    <pic:blipFill rotWithShape="1">
                      <a:blip r:embed="rId25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 l="367" t="517" r="367"/>
                      <a:stretch/>
                    </pic:blipFill>
                    <pic:spPr bwMode="auto">
                      <a:xfrm>
                        <a:off x="0" y="0"/>
                        <a:ext cx="4142523" cy="324000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53640926-AAD7-44D8-BBD7-CCE9431645EC}">
                          <a14:shadowObscured xmlns:a14="http://schemas.microsoft.com/office/drawing/2010/main"/>
                        </a:ext>
                      </a:extLst>
                    </pic:spPr>
                  </pic:pic>
                </a:graphicData>
              </a:graphic>
            </wp:inline>
          </w:drawing>
        </w:r>
      </w:ins>
    </w:p>
    <w:p w14:paraId="1A5F316E" w14:textId="179E4657" w:rsidR="001D4E66" w:rsidRDefault="007C6461">
      <w:pPr>
        <w:pStyle w:val="Titulek"/>
        <w:jc w:val="left"/>
        <w:pPrChange w:id="1171" w:author="Ingr Jiri [2]" w:date="2025-04-30T14:03:00Z" w16du:dateUtc="2025-04-30T12:03:00Z">
          <w:pPr/>
        </w:pPrChange>
      </w:pPr>
      <w:bookmarkStart w:id="1172" w:name="_Ref196914287"/>
      <w:ins w:id="1173" w:author="Ingr Jiri [2]" w:date="2025-04-30T14:04:00Z" w16du:dateUtc="2025-04-30T12:04:00Z">
        <w:r>
          <w:rPr>
            <w:b/>
            <w:bCs w:val="0"/>
          </w:rPr>
          <w:t>O</w:t>
        </w:r>
      </w:ins>
      <w:ins w:id="1174" w:author="Ingr Jiri [2]" w:date="2025-04-30T14:03:00Z" w16du:dateUtc="2025-04-30T12:03:00Z">
        <w:r w:rsidRPr="007C6461">
          <w:rPr>
            <w:b/>
            <w:bCs w:val="0"/>
            <w:rPrChange w:id="1175" w:author="Ingr Jiri [2]" w:date="2025-04-30T14:04:00Z" w16du:dateUtc="2025-04-30T12:04:00Z">
              <w:rPr>
                <w:bCs/>
              </w:rPr>
            </w:rPrChange>
          </w:rPr>
          <w:t xml:space="preserve">br. </w:t>
        </w:r>
      </w:ins>
      <w:ins w:id="1176" w:author="Ingr Jiri [2]" w:date="2025-05-02T20:09:00Z" w16du:dateUtc="2025-05-02T18:09:00Z"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TYLEREF 1 \s </w:instrText>
        </w:r>
      </w:ins>
      <w:r w:rsidR="00F626E8">
        <w:rPr>
          <w:b/>
          <w:bCs w:val="0"/>
        </w:rPr>
        <w:fldChar w:fldCharType="separate"/>
      </w:r>
      <w:r w:rsidR="00F626E8">
        <w:rPr>
          <w:b/>
          <w:bCs w:val="0"/>
          <w:noProof/>
        </w:rPr>
        <w:t>3</w:t>
      </w:r>
      <w:ins w:id="1177" w:author="Ingr Jiri [2]" w:date="2025-05-02T20:09:00Z" w16du:dateUtc="2025-05-02T18:09:00Z">
        <w:r w:rsidR="00F626E8">
          <w:rPr>
            <w:b/>
            <w:bCs w:val="0"/>
          </w:rPr>
          <w:fldChar w:fldCharType="end"/>
        </w:r>
        <w:r w:rsidR="00F626E8">
          <w:rPr>
            <w:b/>
            <w:bCs w:val="0"/>
          </w:rPr>
          <w:t>.</w:t>
        </w:r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EQ obr. \* ARABIC \s 1 </w:instrText>
        </w:r>
      </w:ins>
      <w:r w:rsidR="00F626E8">
        <w:rPr>
          <w:b/>
          <w:bCs w:val="0"/>
        </w:rPr>
        <w:fldChar w:fldCharType="separate"/>
      </w:r>
      <w:ins w:id="1178" w:author="Ingr Jiri [2]" w:date="2025-05-02T20:09:00Z" w16du:dateUtc="2025-05-02T18:09:00Z">
        <w:r w:rsidR="00F626E8">
          <w:rPr>
            <w:b/>
            <w:bCs w:val="0"/>
            <w:noProof/>
          </w:rPr>
          <w:t>2</w:t>
        </w:r>
        <w:r w:rsidR="00F626E8">
          <w:rPr>
            <w:b/>
            <w:bCs w:val="0"/>
          </w:rPr>
          <w:fldChar w:fldCharType="end"/>
        </w:r>
      </w:ins>
      <w:bookmarkEnd w:id="1172"/>
      <w:ins w:id="1179" w:author="Ingr Jiri [2]" w:date="2025-04-30T14:03:00Z" w16du:dateUtc="2025-04-30T12:03:00Z">
        <w:r>
          <w:t xml:space="preserve">: Interface skriptu pro </w:t>
        </w:r>
        <w:proofErr w:type="spellStart"/>
        <w:r>
          <w:t>semi</w:t>
        </w:r>
        <w:proofErr w:type="spellEnd"/>
        <w:r>
          <w:t>-automatickou anotaci snímků hlasivek</w:t>
        </w:r>
      </w:ins>
    </w:p>
    <w:p w14:paraId="1F5F4362" w14:textId="136F42E9" w:rsidR="00C32020" w:rsidRDefault="00C32020" w:rsidP="00C32020">
      <w:pPr>
        <w:pStyle w:val="Nadpis3"/>
      </w:pPr>
      <w:bookmarkStart w:id="1180" w:name="_Toc196943594"/>
      <w:r>
        <w:t>Rozložení datasetu</w:t>
      </w:r>
      <w:bookmarkEnd w:id="1180"/>
    </w:p>
    <w:p w14:paraId="54A49F28" w14:textId="0D3D672A" w:rsidR="008038FA" w:rsidRDefault="001676CD" w:rsidP="008038FA">
      <w:r>
        <w:t>Pro vytvoření finálního datasetu</w:t>
      </w:r>
      <w:r w:rsidR="00C2469B">
        <w:t xml:space="preserve"> jsou všechny snímky převedeny do varianty obdélníkových anotací a</w:t>
      </w:r>
      <w:r>
        <w:t xml:space="preserve"> </w:t>
      </w:r>
      <w:r w:rsidR="00C2469B">
        <w:t xml:space="preserve">dataset je rozdělen </w:t>
      </w:r>
      <w:r>
        <w:t>do 3 skupin.</w:t>
      </w:r>
    </w:p>
    <w:p w14:paraId="13D4E2FF" w14:textId="66601571" w:rsidR="008038FA" w:rsidRDefault="008038FA" w:rsidP="008214A7">
      <w:pPr>
        <w:pStyle w:val="Nadpis4"/>
        <w:numPr>
          <w:ilvl w:val="0"/>
          <w:numId w:val="0"/>
        </w:numPr>
        <w:ind w:left="864" w:hanging="864"/>
      </w:pPr>
      <w:r>
        <w:t>Trénovací data</w:t>
      </w:r>
    </w:p>
    <w:p w14:paraId="144A147E" w14:textId="447E1760" w:rsidR="008038FA" w:rsidRDefault="008038FA" w:rsidP="008038FA">
      <w:r w:rsidRPr="008038FA">
        <w:t xml:space="preserve">Trénovací data </w:t>
      </w:r>
      <w:r w:rsidR="001676CD" w:rsidRPr="008038FA">
        <w:t>obsahují největší část datasetu (</w:t>
      </w:r>
      <w:r w:rsidR="00A72AC2" w:rsidRPr="008038FA">
        <w:t>cca 80 % všech obrázků). Na těchto datech se</w:t>
      </w:r>
      <w:r w:rsidR="00A72AC2">
        <w:t xml:space="preserve"> model v průběhu tréninku učí</w:t>
      </w:r>
      <w:r w:rsidR="00DD01DC">
        <w:t xml:space="preserve"> a zlepšuje</w:t>
      </w:r>
      <w:r w:rsidR="00A72AC2">
        <w:t xml:space="preserve"> pomocí optimalizace vah a </w:t>
      </w:r>
      <w:proofErr w:type="spellStart"/>
      <w:r w:rsidR="00A72AC2">
        <w:t>biasů</w:t>
      </w:r>
      <w:proofErr w:type="spellEnd"/>
      <w:r w:rsidR="00A72AC2">
        <w:t>.</w:t>
      </w:r>
    </w:p>
    <w:p w14:paraId="3A3C1D93" w14:textId="01FCF42E" w:rsidR="008038FA" w:rsidRDefault="008038FA" w:rsidP="008214A7">
      <w:pPr>
        <w:pStyle w:val="Nadpis4"/>
        <w:numPr>
          <w:ilvl w:val="0"/>
          <w:numId w:val="0"/>
        </w:numPr>
        <w:ind w:left="864" w:hanging="864"/>
      </w:pPr>
      <w:r>
        <w:t>Validační data</w:t>
      </w:r>
    </w:p>
    <w:p w14:paraId="68A87621" w14:textId="70A0782C" w:rsidR="00DD01DC" w:rsidRDefault="00A72AC2" w:rsidP="008038FA">
      <w:r w:rsidRPr="008038FA">
        <w:t>Validační data (</w:t>
      </w:r>
      <w:r>
        <w:t xml:space="preserve">cca 10 % </w:t>
      </w:r>
      <w:r w:rsidR="008038FA">
        <w:t>snímků</w:t>
      </w:r>
      <w:r>
        <w:t xml:space="preserve">) </w:t>
      </w:r>
      <w:r w:rsidR="008038FA">
        <w:t>jsou</w:t>
      </w:r>
      <w:r>
        <w:t xml:space="preserve"> část</w:t>
      </w:r>
      <w:r w:rsidR="008038FA">
        <w:t>í</w:t>
      </w:r>
      <w:r>
        <w:t xml:space="preserve"> datasetu určen</w:t>
      </w:r>
      <w:r w:rsidR="008038FA">
        <w:t>ou</w:t>
      </w:r>
      <w:r>
        <w:t xml:space="preserve"> k</w:t>
      </w:r>
      <w:r w:rsidR="008038FA">
        <w:t>e</w:t>
      </w:r>
      <w:r>
        <w:t> sledování výkonosti modelu během tr</w:t>
      </w:r>
      <w:r w:rsidR="00434128">
        <w:t xml:space="preserve">éninku. Model tyto data nevidí </w:t>
      </w:r>
      <w:r w:rsidR="008038FA">
        <w:t xml:space="preserve">přímo </w:t>
      </w:r>
      <w:r w:rsidR="00434128">
        <w:t xml:space="preserve">v </w:t>
      </w:r>
      <w:r>
        <w:t xml:space="preserve">průběhu </w:t>
      </w:r>
      <w:r w:rsidR="008038FA">
        <w:t xml:space="preserve">učení, tj. neoptimalizuje na nich parametry, ale po ukončení každé epochy na nich jako na nezávislých datech vyhodnotí </w:t>
      </w:r>
      <w:r w:rsidR="00434128">
        <w:t>přesnost</w:t>
      </w:r>
      <w:r w:rsidR="008038FA">
        <w:t xml:space="preserve"> modelu. Hlavním důvodem přítomnosti validační části v datasetu je</w:t>
      </w:r>
      <w:r w:rsidR="00DD01DC">
        <w:t xml:space="preserve"> částečné</w:t>
      </w:r>
      <w:r w:rsidR="008038FA">
        <w:t xml:space="preserve"> </w:t>
      </w:r>
      <w:r w:rsidR="008214A7">
        <w:t>předejití</w:t>
      </w:r>
      <w:r w:rsidR="008038FA">
        <w:t xml:space="preserve"> přeučení</w:t>
      </w:r>
      <w:r w:rsidR="00DD01DC">
        <w:t xml:space="preserve"> modelu (viz </w:t>
      </w:r>
      <w:r w:rsidR="00DD01DC">
        <w:fldChar w:fldCharType="begin"/>
      </w:r>
      <w:r w:rsidR="00DD01DC">
        <w:instrText xml:space="preserve"> REF _Ref195089825 \r \h </w:instrText>
      </w:r>
      <w:r w:rsidR="00DD01DC">
        <w:fldChar w:fldCharType="separate"/>
      </w:r>
      <w:r w:rsidR="00DD01DC">
        <w:t>3.1.3.1</w:t>
      </w:r>
      <w:r w:rsidR="00DD01DC">
        <w:fldChar w:fldCharType="end"/>
      </w:r>
      <w:r w:rsidR="00DD01DC">
        <w:t>)</w:t>
      </w:r>
      <w:r w:rsidR="008214A7">
        <w:t>.</w:t>
      </w:r>
      <w:r w:rsidR="00330E8A">
        <w:t xml:space="preserve"> Pokud se model v průběhu epoch zlepšuje na trénovacích datech, ale predikce validačních dat se zhoršují, trénink modelu je ukončen.</w:t>
      </w:r>
    </w:p>
    <w:p w14:paraId="3BF26596" w14:textId="0679CB59" w:rsidR="003A1ADB" w:rsidRDefault="003A1ADB" w:rsidP="003A1ADB">
      <w:pPr>
        <w:pStyle w:val="Nadpis4"/>
        <w:numPr>
          <w:ilvl w:val="0"/>
          <w:numId w:val="0"/>
        </w:numPr>
        <w:ind w:left="864" w:hanging="864"/>
      </w:pPr>
      <w:r>
        <w:lastRenderedPageBreak/>
        <w:t>Testovací data</w:t>
      </w:r>
    </w:p>
    <w:p w14:paraId="45AD47ED" w14:textId="0F3FA74F" w:rsidR="003A1ADB" w:rsidRDefault="003A1ADB" w:rsidP="008038FA">
      <w:r>
        <w:t xml:space="preserve">Trénovací data </w:t>
      </w:r>
      <w:r w:rsidR="007D6F57">
        <w:t xml:space="preserve">(asi 10 % datasetu) </w:t>
      </w:r>
      <w:r>
        <w:t>jsou část datasetu, která se během trénování vůbec nepoužívá a slouží až k finálnímu vyhodnocení modelu. Výhodou těchto dat je jejich úplná nezávislost</w:t>
      </w:r>
      <w:r w:rsidR="005A2D37">
        <w:t xml:space="preserve"> na trénovacím procesu</w:t>
      </w:r>
      <w:r>
        <w:t xml:space="preserve">, </w:t>
      </w:r>
      <w:r w:rsidR="005A2D37">
        <w:t xml:space="preserve">což </w:t>
      </w:r>
      <w:r w:rsidR="007D6F57">
        <w:t>umožňuje objektivnější a realističtější hodnocení</w:t>
      </w:r>
      <w:r w:rsidR="005A2D37">
        <w:t xml:space="preserve"> modelu</w:t>
      </w:r>
      <w:r w:rsidR="007D6F57">
        <w:t>.</w:t>
      </w:r>
    </w:p>
    <w:p w14:paraId="7E3464D4" w14:textId="2DFEB12B" w:rsidR="00B22C79" w:rsidRDefault="003A1ADB" w:rsidP="009004F2">
      <w:r>
        <w:t>Při tvorbě datasetu se i přes rozdělení videí zachovává příslušnost každého snímku</w:t>
      </w:r>
      <w:r w:rsidR="00F864D8">
        <w:t xml:space="preserve"> k jeho pacientovi</w:t>
      </w:r>
      <w:r>
        <w:t>.</w:t>
      </w:r>
      <w:r w:rsidR="00F864D8">
        <w:t xml:space="preserve"> Následně se </w:t>
      </w:r>
      <w:r w:rsidR="0069260E">
        <w:t>dataset děl</w:t>
      </w:r>
      <w:r w:rsidR="00ED7629">
        <w:t>í</w:t>
      </w:r>
      <w:r w:rsidR="0069260E">
        <w:t xml:space="preserve"> do zmíněných 3 skupin přibližným poměrem </w:t>
      </w:r>
      <w:ins w:id="1181" w:author="Ingr Jiri [2]" w:date="2025-04-29T14:33:00Z" w16du:dateUtc="2025-04-29T12:33:00Z">
        <w:r w:rsidR="000A7105">
          <w:t xml:space="preserve">80 % – 10 % – 10 % </w:t>
        </w:r>
      </w:ins>
      <w:del w:id="1182" w:author="Ingr Jiri [2]" w:date="2025-04-29T14:33:00Z" w16du:dateUtc="2025-04-29T12:33:00Z">
        <w:r w:rsidR="0069260E" w:rsidDel="000A7105">
          <w:delText xml:space="preserve">80 – 10 – 10 </w:delText>
        </w:r>
      </w:del>
      <w:r w:rsidR="0069260E">
        <w:t xml:space="preserve">a všechny snímky každého pacienta se vyskytují vždy jen v jedné části datasetu. </w:t>
      </w:r>
      <w:r w:rsidR="009004F2">
        <w:t xml:space="preserve">Toto rozložení zajišťuje, že si model nezapamatuje konkrétní rysy </w:t>
      </w:r>
      <w:r w:rsidR="00764FDD">
        <w:t xml:space="preserve">hlasivek určitých pacientů, jejichž snímky by se vyskytli jak v trénovací, tak ve vyhodnocovací části datasetu, ale učí se obecné rysy společné pro každé hlasivkové ústrojí. Zároveň trénování a vyhodnocování modelu probíhá na zcela odlišných pacientech a přináší realističtější výsledky, které lépe simulují reálné použití modelu v praxi na neznámé hlasivky nového pacienta. Toto rozdělení </w:t>
      </w:r>
      <w:commentRangeStart w:id="1183"/>
      <w:r w:rsidR="00F74519">
        <w:t>respektující jednotlivé pacienty</w:t>
      </w:r>
      <w:commentRangeEnd w:id="1183"/>
      <w:r w:rsidR="00F74519">
        <w:rPr>
          <w:rStyle w:val="Odkaznakoment"/>
        </w:rPr>
        <w:commentReference w:id="1183"/>
      </w:r>
      <w:r w:rsidR="00764FDD">
        <w:t xml:space="preserve"> poskytuje realističtější generalizaci modelu, snižuje možnost přeučení na jednotlivých pacientech a</w:t>
      </w:r>
      <w:r w:rsidR="00597EC5">
        <w:t xml:space="preserve"> vytváří</w:t>
      </w:r>
      <w:r w:rsidR="00F74519">
        <w:t xml:space="preserve"> nenadhodnocené model</w:t>
      </w:r>
      <w:r w:rsidR="00597EC5">
        <w:t>y</w:t>
      </w:r>
      <w:r w:rsidR="00764FDD">
        <w:t>, kvůli sdílení informací mezi částmi datasetu, díky čemuž jsou metriky modelu robustnější a důvěryhodnější.</w:t>
      </w:r>
    </w:p>
    <w:p w14:paraId="2FFEB870" w14:textId="351D6C2E" w:rsidR="00DD01DC" w:rsidRDefault="00DD01DC" w:rsidP="00DD01DC">
      <w:pPr>
        <w:pStyle w:val="Nadpis4"/>
      </w:pPr>
      <w:bookmarkStart w:id="1184" w:name="_Přeučení"/>
      <w:bookmarkStart w:id="1185" w:name="_Ref195089825"/>
      <w:bookmarkEnd w:id="1184"/>
      <w:r>
        <w:t>Přeučení</w:t>
      </w:r>
      <w:bookmarkEnd w:id="1185"/>
    </w:p>
    <w:p w14:paraId="60AC3B6F" w14:textId="043E432C" w:rsidR="003A1ADB" w:rsidRDefault="008214A7" w:rsidP="008038FA">
      <w:r>
        <w:t>Přeučení je jev, při kterém dochází k nadměrnému přizpůsobení k trénovacím datům, kdy model vykazuje velmi dobré výsledky na vlastním</w:t>
      </w:r>
      <w:r w:rsidR="007C433C">
        <w:t xml:space="preserve"> trénovacím</w:t>
      </w:r>
      <w:r>
        <w:t xml:space="preserve"> datasetu. Při jeho použití na neznámá data se ale výkonnost modelu razantně </w:t>
      </w:r>
      <w:r w:rsidR="007C433C">
        <w:t>zhoršuje</w:t>
      </w:r>
      <w:r>
        <w:t xml:space="preserve">. </w:t>
      </w:r>
      <w:commentRangeStart w:id="1186"/>
      <w:r w:rsidR="00F74519">
        <w:t>K přeučení dochází především tehdy, pokud architektura modelu obsahuje více parametrů, než kolik je možné vzhledem k poskytnutým datům smysluplně odůvodnit.</w:t>
      </w:r>
      <w:r w:rsidR="003A1ADB">
        <w:t xml:space="preserve"> </w:t>
      </w:r>
      <w:commentRangeEnd w:id="1186"/>
      <w:r w:rsidR="00597EC5">
        <w:rPr>
          <w:rStyle w:val="Odkaznakoment"/>
        </w:rPr>
        <w:commentReference w:id="1186"/>
      </w:r>
      <w:r w:rsidR="003A1ADB">
        <w:fldChar w:fldCharType="begin"/>
      </w:r>
      <w:r w:rsidR="004E4571">
        <w:instrText xml:space="preserve"> ADDIN EN.CITE &lt;EndNote&gt;&lt;Cite&gt;&lt;Author&gt;Paris&lt;/Author&gt;&lt;Year&gt;2004&lt;/Year&gt;&lt;RecNum&gt;29&lt;/RecNum&gt;&lt;DisplayText&gt;[31]&lt;/DisplayText&gt;&lt;record&gt;&lt;rec-number&gt;29&lt;/rec-number&gt;&lt;foreign-keys&gt;&lt;key app="EN" db-id="epv0etvs2pfr99e5xxpv5027xe05stzr22vd" timestamp="1744191177"&gt;29&lt;/key&gt;&lt;/foreign-keys&gt;&lt;ref-type name="Book Section"&gt;5&lt;/ref-type&gt;&lt;contributors&gt;&lt;authors&gt;&lt;author&gt;&lt;style face="normal" font="default" size="100%"&gt;Paris&lt;/style&gt;&lt;style face="normal" font="default" charset="238" size="100%"&gt;,&lt;/style&gt;&lt;style face="normal" font="default" size="100%"&gt; G.&lt;/style&gt;&lt;/author&gt;&lt;author&gt;&lt;style face="normal" font="default" size="100%"&gt;Robilliard&lt;/style&gt;&lt;style face="normal" font="default" charset="238" size="100%"&gt;,&lt;/style&gt;&lt;style face="normal" font="default" size="100%"&gt; D.&lt;/style&gt;&lt;/author&gt;&lt;author&gt;&lt;style face="normal" font="default" size="100%"&gt;Fonlupt&lt;/style&gt;&lt;style face="normal" font="default" charset="238" size="100%"&gt;,&lt;/style&gt;&lt;style face="normal" font="default" size="100%"&gt; C.&lt;/style&gt;&lt;/author&gt;&lt;/authors&gt;&lt;secondary-authors&gt;&lt;author&gt;Liardet, Pierre&lt;/author&gt;&lt;author&gt;Collet, Pierre&lt;/author&gt;&lt;author&gt;Fonlupt, Cyril&lt;/author&gt;&lt;author&gt;Lutton, Evelyne&lt;/author&gt;&lt;author&gt;Schoenauer, Marc&lt;/author&gt;&lt;/secondary-authors&gt;&lt;/contributors&gt;&lt;titles&gt;&lt;title&gt;Exploring Overfitting in Genetic Programming&lt;/title&gt;&lt;secondary-title&gt;Artificial Evolution&lt;/secondary-title&gt;&lt;/titles&gt;&lt;pages&gt;267--277&lt;/pages&gt;&lt;dates&gt;&lt;year&gt;2004&lt;/year&gt;&lt;/dates&gt;&lt;pub-location&gt;Berlin, Heidelberg&lt;/pub-location&gt;&lt;publisher&gt;Springer Berlin Heidelberg&lt;/publisher&gt;&lt;isbn&gt;978-3-540-24621-3&lt;/isbn&gt;&lt;urls&gt;&lt;/urls&gt;&lt;/record&gt;&lt;/Cite&gt;&lt;/EndNote&gt;</w:instrText>
      </w:r>
      <w:r w:rsidR="003A1ADB">
        <w:fldChar w:fldCharType="separate"/>
      </w:r>
      <w:r w:rsidR="004E4571">
        <w:rPr>
          <w:noProof/>
        </w:rPr>
        <w:t>[31]</w:t>
      </w:r>
      <w:r w:rsidR="003A1ADB">
        <w:fldChar w:fldCharType="end"/>
      </w:r>
      <w:r w:rsidR="00330E8A">
        <w:t>.</w:t>
      </w:r>
    </w:p>
    <w:p w14:paraId="246BFD79" w14:textId="74FB2FC7" w:rsidR="00B22C79" w:rsidRDefault="00B22C79" w:rsidP="00B22C79">
      <w:pPr>
        <w:pStyle w:val="Nadpis3"/>
      </w:pPr>
      <w:bookmarkStart w:id="1187" w:name="_Toc196943595"/>
      <w:r>
        <w:t>Křížová validace</w:t>
      </w:r>
      <w:bookmarkEnd w:id="1187"/>
    </w:p>
    <w:p w14:paraId="2D7DB0A6" w14:textId="02CCCC4D" w:rsidR="00B22C79" w:rsidRDefault="00B22C79" w:rsidP="00B22C79">
      <w:pPr>
        <w:rPr>
          <w:ins w:id="1188" w:author="Ingr Jiri [2]" w:date="2025-04-29T21:10:00Z" w16du:dateUtc="2025-04-29T19:10:00Z"/>
        </w:rPr>
      </w:pPr>
      <w:r>
        <w:t xml:space="preserve">Při použití </w:t>
      </w:r>
      <w:commentRangeStart w:id="1189"/>
      <w:r>
        <w:t xml:space="preserve">rozložení </w:t>
      </w:r>
      <w:r w:rsidR="00F74519">
        <w:t xml:space="preserve">datasetu po pacientech </w:t>
      </w:r>
      <w:commentRangeEnd w:id="1189"/>
      <w:r w:rsidR="00F74519">
        <w:rPr>
          <w:rStyle w:val="Odkaznakoment"/>
        </w:rPr>
        <w:commentReference w:id="1189"/>
      </w:r>
      <w:r>
        <w:t xml:space="preserve">závisí vyhodnocovací metriky (zejména při malém datasetu) na výběru konkrétních pacientů do části validačních a testovacích dat. </w:t>
      </w:r>
      <w:r w:rsidR="005C5492">
        <w:t>Pokud by do vyhodnocovací množiny připadly snímky pacientů náročnějších na predikci, výsledné metriky by mohly podhodnotit skutečnou schopnost modelu generalizovat.</w:t>
      </w:r>
      <w:r w:rsidR="009905BA">
        <w:t xml:space="preserve"> </w:t>
      </w:r>
      <w:r w:rsidR="005C5492">
        <w:t xml:space="preserve">Naopak při zařazení jednodušších případů by mohly metriky modelu nadhodnocovat výsledky. </w:t>
      </w:r>
      <w:r w:rsidR="009905BA">
        <w:t>Pro zajištění objektivního zhodnocení byla výsledná výkonost modelu získaná metodou křížové validace</w:t>
      </w:r>
      <w:r w:rsidR="00C057CE">
        <w:t>. Při ní je vybrána</w:t>
      </w:r>
      <w:r w:rsidR="005C5492" w:rsidRPr="005C5492">
        <w:t xml:space="preserve"> </w:t>
      </w:r>
      <w:r w:rsidR="005C5492">
        <w:t>a oddělena</w:t>
      </w:r>
      <w:r w:rsidR="00C057CE">
        <w:t xml:space="preserve"> skupina testovacích dat, zbylá část datasetu se rozdělí </w:t>
      </w:r>
      <w:r w:rsidR="009905BA">
        <w:t xml:space="preserve">v tomto případě na </w:t>
      </w:r>
      <w:r w:rsidR="00C057CE">
        <w:t xml:space="preserve">9 </w:t>
      </w:r>
      <w:r w:rsidR="009905BA">
        <w:t xml:space="preserve">podobně objemných částí. </w:t>
      </w:r>
      <w:r w:rsidR="00C057CE">
        <w:t>Poté</w:t>
      </w:r>
      <w:r w:rsidR="009905BA">
        <w:t xml:space="preserve"> se vytvoří d</w:t>
      </w:r>
      <w:r w:rsidR="00C057CE">
        <w:t>evět</w:t>
      </w:r>
      <w:r w:rsidR="009905BA">
        <w:t xml:space="preserve"> </w:t>
      </w:r>
      <w:r w:rsidR="001B0A85">
        <w:t>verzí datasetu</w:t>
      </w:r>
      <w:r w:rsidR="009905BA">
        <w:t xml:space="preserve">, </w:t>
      </w:r>
      <w:r w:rsidR="00844789">
        <w:t xml:space="preserve">které </w:t>
      </w:r>
      <w:r w:rsidR="00C057CE">
        <w:t>použijí postupně každou část jako validační data a do trénovacích dat zahrnou zbylých 8 částí</w:t>
      </w:r>
      <w:ins w:id="1190" w:author="Ingr Jiri [2]" w:date="2025-04-29T21:12:00Z" w16du:dateUtc="2025-04-29T19:12:00Z">
        <w:r w:rsidR="000421A9">
          <w:t xml:space="preserve"> (</w:t>
        </w:r>
        <w:r w:rsidR="000421A9">
          <w:fldChar w:fldCharType="begin"/>
        </w:r>
        <w:r w:rsidR="000421A9">
          <w:instrText xml:space="preserve"> REF _Ref196853586 \h </w:instrText>
        </w:r>
      </w:ins>
      <w:ins w:id="1191" w:author="Ingr Jiri [2]" w:date="2025-04-29T21:12:00Z" w16du:dateUtc="2025-04-29T19:12:00Z">
        <w:r w:rsidR="000421A9">
          <w:fldChar w:fldCharType="separate"/>
        </w:r>
        <w:r w:rsidR="000421A9">
          <w:rPr>
            <w:b/>
            <w:bCs/>
          </w:rPr>
          <w:t>O</w:t>
        </w:r>
        <w:r w:rsidR="000421A9" w:rsidRPr="0073196C">
          <w:rPr>
            <w:b/>
            <w:rPrChange w:id="1192" w:author="Ingr Jiri [2]" w:date="2025-04-29T21:11:00Z" w16du:dateUtc="2025-04-29T19:11:00Z">
              <w:rPr/>
            </w:rPrChange>
          </w:rPr>
          <w:t xml:space="preserve">br. </w:t>
        </w:r>
        <w:r w:rsidR="000421A9" w:rsidRPr="0073196C">
          <w:rPr>
            <w:b/>
            <w:noProof/>
            <w:rPrChange w:id="1193" w:author="Ingr Jiri [2]" w:date="2025-04-29T21:11:00Z" w16du:dateUtc="2025-04-29T19:11:00Z">
              <w:rPr>
                <w:noProof/>
              </w:rPr>
            </w:rPrChange>
          </w:rPr>
          <w:lastRenderedPageBreak/>
          <w:t>3</w:t>
        </w:r>
        <w:r w:rsidR="000421A9" w:rsidRPr="0073196C">
          <w:rPr>
            <w:b/>
            <w:rPrChange w:id="1194" w:author="Ingr Jiri [2]" w:date="2025-04-29T21:11:00Z" w16du:dateUtc="2025-04-29T19:11:00Z">
              <w:rPr/>
            </w:rPrChange>
          </w:rPr>
          <w:t>.</w:t>
        </w:r>
        <w:r w:rsidR="000421A9" w:rsidRPr="0073196C">
          <w:rPr>
            <w:b/>
            <w:noProof/>
            <w:rPrChange w:id="1195" w:author="Ingr Jiri [2]" w:date="2025-04-29T21:11:00Z" w16du:dateUtc="2025-04-29T19:11:00Z">
              <w:rPr>
                <w:noProof/>
              </w:rPr>
            </w:rPrChange>
          </w:rPr>
          <w:t>1</w:t>
        </w:r>
        <w:r w:rsidR="000421A9">
          <w:fldChar w:fldCharType="end"/>
        </w:r>
        <w:r w:rsidR="000421A9">
          <w:t>)</w:t>
        </w:r>
      </w:ins>
      <w:r w:rsidR="00C057CE">
        <w:t>.</w:t>
      </w:r>
      <w:r w:rsidR="001B0A85">
        <w:t xml:space="preserve"> Vznikne tedy 9 obdobných datasetů se stejnými testovacími daty, ale jiným rozložením snímků mezi validační a trénovací část</w:t>
      </w:r>
      <w:r w:rsidR="005D20B0">
        <w:t>í</w:t>
      </w:r>
      <w:r w:rsidR="001B0A85">
        <w:t xml:space="preserve">. Po natrénovaní modelu na každém z těchto datasetů se jako </w:t>
      </w:r>
      <w:r w:rsidR="00955E4B">
        <w:t>finální</w:t>
      </w:r>
      <w:r w:rsidR="001B0A85">
        <w:t xml:space="preserve"> výkonost </w:t>
      </w:r>
      <w:r w:rsidR="00955E4B">
        <w:t xml:space="preserve">modelu </w:t>
      </w:r>
      <w:r w:rsidR="001B0A85">
        <w:t>použije metrika spočítaná zprůměrováním je</w:t>
      </w:r>
      <w:r w:rsidR="00955E4B">
        <w:t>d</w:t>
      </w:r>
      <w:r w:rsidR="001B0A85">
        <w:t>no</w:t>
      </w:r>
      <w:r w:rsidR="00955E4B">
        <w:t>t</w:t>
      </w:r>
      <w:r w:rsidR="001B0A85">
        <w:t>livých výsledků.</w:t>
      </w:r>
    </w:p>
    <w:p w14:paraId="7C93A9FD" w14:textId="77777777" w:rsidR="0073196C" w:rsidRDefault="0073196C">
      <w:pPr>
        <w:keepNext/>
        <w:rPr>
          <w:ins w:id="1196" w:author="Ingr Jiri [2]" w:date="2025-04-29T21:11:00Z" w16du:dateUtc="2025-04-29T19:11:00Z"/>
        </w:rPr>
        <w:pPrChange w:id="1197" w:author="Ingr Jiri [2]" w:date="2025-04-29T21:11:00Z" w16du:dateUtc="2025-04-29T19:11:00Z">
          <w:pPr/>
        </w:pPrChange>
      </w:pPr>
      <w:ins w:id="1198" w:author="Ingr Jiri [2]" w:date="2025-04-29T21:10:00Z" w16du:dateUtc="2025-04-29T19:10:00Z">
        <w:r>
          <w:rPr>
            <w:noProof/>
          </w:rPr>
          <w:drawing>
            <wp:inline distT="0" distB="0" distL="0" distR="0" wp14:anchorId="43253255" wp14:editId="5B376285">
              <wp:extent cx="5753100" cy="2621280"/>
              <wp:effectExtent l="0" t="0" r="0" b="7620"/>
              <wp:docPr id="1977658460" name="Obrázek 7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1"/>
                      <pic:cNvPicPr>
                        <a:picLocks noChangeAspect="1" noChangeArrowheads="1"/>
                      </pic:cNvPicPr>
                    </pic:nvPicPr>
                    <pic:blipFill>
                      <a:blip r:embed="rId26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5753100" cy="262128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ins>
    </w:p>
    <w:p w14:paraId="5BA02448" w14:textId="00388B47" w:rsidR="0073196C" w:rsidRPr="00B22C79" w:rsidRDefault="0073196C">
      <w:pPr>
        <w:pStyle w:val="Titulek"/>
        <w:pPrChange w:id="1199" w:author="Ingr Jiri [2]" w:date="2025-04-29T21:11:00Z" w16du:dateUtc="2025-04-29T19:11:00Z">
          <w:pPr/>
        </w:pPrChange>
      </w:pPr>
      <w:bookmarkStart w:id="1200" w:name="_Ref196853586"/>
      <w:ins w:id="1201" w:author="Ingr Jiri [2]" w:date="2025-04-29T21:11:00Z" w16du:dateUtc="2025-04-29T19:11:00Z">
        <w:r>
          <w:rPr>
            <w:b/>
            <w:bCs w:val="0"/>
          </w:rPr>
          <w:t>O</w:t>
        </w:r>
        <w:r w:rsidRPr="0073196C">
          <w:rPr>
            <w:b/>
            <w:bCs w:val="0"/>
            <w:rPrChange w:id="1202" w:author="Ingr Jiri [2]" w:date="2025-04-29T21:11:00Z" w16du:dateUtc="2025-04-29T19:11:00Z">
              <w:rPr/>
            </w:rPrChange>
          </w:rPr>
          <w:t xml:space="preserve">br. </w:t>
        </w:r>
      </w:ins>
      <w:ins w:id="1203" w:author="Ingr Jiri [2]" w:date="2025-05-02T20:09:00Z" w16du:dateUtc="2025-05-02T18:09:00Z"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TYLEREF 1 \s </w:instrText>
        </w:r>
      </w:ins>
      <w:r w:rsidR="00F626E8">
        <w:rPr>
          <w:b/>
          <w:bCs w:val="0"/>
        </w:rPr>
        <w:fldChar w:fldCharType="separate"/>
      </w:r>
      <w:r w:rsidR="00F626E8">
        <w:rPr>
          <w:b/>
          <w:bCs w:val="0"/>
          <w:noProof/>
        </w:rPr>
        <w:t>3</w:t>
      </w:r>
      <w:ins w:id="1204" w:author="Ingr Jiri [2]" w:date="2025-05-02T20:09:00Z" w16du:dateUtc="2025-05-02T18:09:00Z">
        <w:r w:rsidR="00F626E8">
          <w:rPr>
            <w:b/>
            <w:bCs w:val="0"/>
          </w:rPr>
          <w:fldChar w:fldCharType="end"/>
        </w:r>
        <w:r w:rsidR="00F626E8">
          <w:rPr>
            <w:b/>
            <w:bCs w:val="0"/>
          </w:rPr>
          <w:t>.</w:t>
        </w:r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EQ obr. \* ARABIC \s 1 </w:instrText>
        </w:r>
      </w:ins>
      <w:r w:rsidR="00F626E8">
        <w:rPr>
          <w:b/>
          <w:bCs w:val="0"/>
        </w:rPr>
        <w:fldChar w:fldCharType="separate"/>
      </w:r>
      <w:ins w:id="1205" w:author="Ingr Jiri [2]" w:date="2025-05-02T20:09:00Z" w16du:dateUtc="2025-05-02T18:09:00Z">
        <w:r w:rsidR="00F626E8">
          <w:rPr>
            <w:b/>
            <w:bCs w:val="0"/>
            <w:noProof/>
          </w:rPr>
          <w:t>3</w:t>
        </w:r>
        <w:r w:rsidR="00F626E8">
          <w:rPr>
            <w:b/>
            <w:bCs w:val="0"/>
          </w:rPr>
          <w:fldChar w:fldCharType="end"/>
        </w:r>
      </w:ins>
      <w:bookmarkEnd w:id="1200"/>
      <w:ins w:id="1206" w:author="Ingr Jiri [2]" w:date="2025-04-29T21:11:00Z" w16du:dateUtc="2025-04-29T19:11:00Z">
        <w:r>
          <w:t>: Schéma trénování modelu AI pomocí křížové validace</w:t>
        </w:r>
      </w:ins>
    </w:p>
    <w:p w14:paraId="2EA2FF47" w14:textId="52A61205" w:rsidR="002C66FE" w:rsidRDefault="0012018C" w:rsidP="0012018C">
      <w:pPr>
        <w:pStyle w:val="Nadpis2"/>
      </w:pPr>
      <w:bookmarkStart w:id="1207" w:name="_Toc196943596"/>
      <w:r>
        <w:t>Trénování modelu</w:t>
      </w:r>
      <w:bookmarkEnd w:id="1207"/>
    </w:p>
    <w:p w14:paraId="656CD8F2" w14:textId="122C9FD2" w:rsidR="0012018C" w:rsidRDefault="00AD2EC2" w:rsidP="0012018C">
      <w:r>
        <w:t>K vytvoření modelu pro detekci částí hlasivek v obrazech z laryngoskopického vyšetření byl použit algoritmus YOLO, konktrétně různé varianty YOLOv11.</w:t>
      </w:r>
      <w:r w:rsidR="001A21A6">
        <w:t xml:space="preserve"> Model byl trénován </w:t>
      </w:r>
      <w:ins w:id="1208" w:author="Ingr Jiri [2]" w:date="2025-05-01T16:46:00Z" w16du:dateUtc="2025-05-01T14:46:00Z">
        <w:r w:rsidR="004D7FED">
          <w:t xml:space="preserve">na </w:t>
        </w:r>
      </w:ins>
      <w:r w:rsidR="001B0A85">
        <w:t xml:space="preserve">velikostech </w:t>
      </w:r>
      <w:r w:rsidR="001A21A6">
        <w:t>YOLOv11n</w:t>
      </w:r>
      <w:r w:rsidR="001B0A85">
        <w:t xml:space="preserve">, </w:t>
      </w:r>
      <w:r w:rsidR="001A21A6">
        <w:t>YOLOv11s</w:t>
      </w:r>
      <w:r w:rsidR="001B0A85">
        <w:t>,</w:t>
      </w:r>
      <w:r w:rsidR="001A21A6">
        <w:t xml:space="preserve"> </w:t>
      </w:r>
      <w:r w:rsidR="00667F5C">
        <w:t xml:space="preserve">YOLOv11m </w:t>
      </w:r>
      <w:r w:rsidR="001A21A6">
        <w:t>a YOLOv11</w:t>
      </w:r>
      <w:r w:rsidR="00667F5C">
        <w:t>l</w:t>
      </w:r>
      <w:r w:rsidR="001B0A85">
        <w:t xml:space="preserve">. </w:t>
      </w:r>
      <w:r w:rsidR="00873DE6">
        <w:t xml:space="preserve">Pro </w:t>
      </w:r>
      <w:r w:rsidR="00667F5C">
        <w:t xml:space="preserve">správné natrénování modelu </w:t>
      </w:r>
      <w:r w:rsidR="00873DE6">
        <w:t xml:space="preserve">je třeba vhodně nastavit řadu </w:t>
      </w:r>
      <w:proofErr w:type="spellStart"/>
      <w:r w:rsidR="00873DE6">
        <w:t>hyperparametrů</w:t>
      </w:r>
      <w:proofErr w:type="spellEnd"/>
      <w:r w:rsidR="00873DE6">
        <w:t xml:space="preserve">, jejichž hodnoty mohou značně ovlivnit výslednou </w:t>
      </w:r>
      <w:del w:id="1209" w:author="Ingr Jiri [2]" w:date="2025-05-01T16:46:00Z" w16du:dateUtc="2025-05-01T14:46:00Z">
        <w:r w:rsidR="00873DE6" w:rsidDel="004D7FED">
          <w:delText xml:space="preserve">výkonnost </w:delText>
        </w:r>
      </w:del>
      <w:ins w:id="1210" w:author="Ingr Jiri [2]" w:date="2025-05-01T16:46:00Z" w16du:dateUtc="2025-05-01T14:46:00Z">
        <w:r w:rsidR="004D7FED">
          <w:t>přesnost detekce</w:t>
        </w:r>
        <w:r w:rsidR="004D7FED">
          <w:t xml:space="preserve"> </w:t>
        </w:r>
      </w:ins>
      <w:r w:rsidR="00873DE6">
        <w:t xml:space="preserve">modelu. Dále jsou v pro ukázku vysvětleny </w:t>
      </w:r>
      <w:proofErr w:type="spellStart"/>
      <w:ins w:id="1211" w:author="Ingr Jiri [2]" w:date="2025-05-01T16:48:00Z" w16du:dateUtc="2025-05-01T14:48:00Z">
        <w:r w:rsidR="00EB631F">
          <w:t>nškteré</w:t>
        </w:r>
        <w:proofErr w:type="spellEnd"/>
        <w:r w:rsidR="00EB631F">
          <w:t xml:space="preserve"> ze </w:t>
        </w:r>
      </w:ins>
      <w:ins w:id="1212" w:author="Ingr Jiri [2]" w:date="2025-05-01T16:47:00Z" w16du:dateUtc="2025-05-01T14:47:00Z">
        <w:r w:rsidR="00EB631F">
          <w:t>základní</w:t>
        </w:r>
      </w:ins>
      <w:ins w:id="1213" w:author="Ingr Jiri [2]" w:date="2025-05-01T16:48:00Z" w16du:dateUtc="2025-05-01T14:48:00Z">
        <w:r w:rsidR="00EB631F">
          <w:t>ch</w:t>
        </w:r>
      </w:ins>
      <w:del w:id="1214" w:author="Ingr Jiri [2]" w:date="2025-05-01T16:47:00Z" w16du:dateUtc="2025-05-01T14:47:00Z">
        <w:r w:rsidR="00873DE6" w:rsidDel="00EB631F">
          <w:delText xml:space="preserve">některé </w:delText>
        </w:r>
        <w:r w:rsidR="00667F5C" w:rsidDel="004D7FED">
          <w:delText>h</w:delText>
        </w:r>
      </w:del>
      <w:del w:id="1215" w:author="Ingr Jiri [2]" w:date="2025-05-01T16:46:00Z" w16du:dateUtc="2025-05-01T14:46:00Z">
        <w:r w:rsidR="00667F5C" w:rsidDel="004D7FED">
          <w:delText xml:space="preserve">lavní </w:delText>
        </w:r>
      </w:del>
      <w:del w:id="1216" w:author="Ingr Jiri [2]" w:date="2025-05-01T16:48:00Z" w16du:dateUtc="2025-05-01T14:48:00Z">
        <w:r w:rsidR="00667F5C" w:rsidDel="00EB631F">
          <w:delText>z testovaných</w:delText>
        </w:r>
      </w:del>
      <w:r w:rsidR="00873DE6">
        <w:t xml:space="preserve"> </w:t>
      </w:r>
      <w:proofErr w:type="spellStart"/>
      <w:r w:rsidR="00873DE6">
        <w:t>hyperparametrů</w:t>
      </w:r>
      <w:proofErr w:type="spellEnd"/>
      <w:r w:rsidR="00873DE6">
        <w:t>.</w:t>
      </w:r>
    </w:p>
    <w:p w14:paraId="7D720473" w14:textId="748043C6" w:rsidR="00332E15" w:rsidRDefault="00332E15" w:rsidP="00332E15">
      <w:pPr>
        <w:pStyle w:val="Nadpis3"/>
      </w:pPr>
      <w:bookmarkStart w:id="1217" w:name="_Toc196943597"/>
      <w:r>
        <w:t>Počet epoch</w:t>
      </w:r>
      <w:bookmarkEnd w:id="1217"/>
    </w:p>
    <w:p w14:paraId="25280FA6" w14:textId="2A1F8693" w:rsidR="009E3D5C" w:rsidRDefault="009E3D5C" w:rsidP="009E3D5C">
      <w:r>
        <w:t>Jedna epocha představuje kompletní průchod dat a zpětnou propagaci</w:t>
      </w:r>
      <w:ins w:id="1218" w:author="Ingr Jiri [2]" w:date="2025-05-01T17:47:00Z" w16du:dateUtc="2025-05-01T15:47:00Z">
        <w:r w:rsidR="004627E2">
          <w:t xml:space="preserve"> chyb</w:t>
        </w:r>
      </w:ins>
      <w:r>
        <w:t xml:space="preserve"> </w:t>
      </w:r>
      <w:del w:id="1219" w:author="Ingr Jiri [2]" w:date="2025-05-01T17:48:00Z" w16du:dateUtc="2025-05-01T15:48:00Z">
        <w:r w:rsidDel="004627E2">
          <w:delText xml:space="preserve">přes </w:delText>
        </w:r>
      </w:del>
      <w:ins w:id="1220" w:author="Ingr Jiri [2]" w:date="2025-05-01T17:48:00Z" w16du:dateUtc="2025-05-01T15:48:00Z">
        <w:r w:rsidR="004627E2">
          <w:t xml:space="preserve">skrze </w:t>
        </w:r>
      </w:ins>
      <w:r>
        <w:t xml:space="preserve">neuronovou síť. Počet epoch tedy udává, kolikrát model projde celým trénovacím </w:t>
      </w:r>
      <w:proofErr w:type="spellStart"/>
      <w:r>
        <w:t>datasetem</w:t>
      </w:r>
      <w:proofErr w:type="spellEnd"/>
      <w:r>
        <w:t>. V průběhu epoch</w:t>
      </w:r>
      <w:del w:id="1221" w:author="Ingr Jiri [2]" w:date="2025-04-29T14:34:00Z" w16du:dateUtc="2025-04-29T12:34:00Z">
        <w:r w:rsidDel="002D02DA">
          <w:delText>o</w:delText>
        </w:r>
      </w:del>
      <w:r>
        <w:t xml:space="preserve"> dochází k optimalizaci vah a </w:t>
      </w:r>
      <w:proofErr w:type="spellStart"/>
      <w:r>
        <w:t>biasů</w:t>
      </w:r>
      <w:proofErr w:type="spellEnd"/>
      <w:r>
        <w:t xml:space="preserve"> </w:t>
      </w:r>
      <w:r w:rsidR="00B32818">
        <w:t>modelu</w:t>
      </w:r>
      <w:r>
        <w:t>, který se postupně optimalizuje na míru předloženým datům. Při nastavení nedostatečného počtu epoch model nemá dostatek času naučit se správně reprezentovat data, při nastavení příliš vysokého počtu epoch může docházet k přeučení na trénovací data. V této práci byla zjištěna jako optimální hodnota počtu epoch 300</w:t>
      </w:r>
      <w:r w:rsidR="00555D74">
        <w:t xml:space="preserve"> s přidáním doplňujícího </w:t>
      </w:r>
      <w:proofErr w:type="spellStart"/>
      <w:r w:rsidR="00555D74">
        <w:t>hyperparametrů</w:t>
      </w:r>
      <w:proofErr w:type="spellEnd"/>
      <w:r w:rsidR="00555D74">
        <w:t xml:space="preserve"> </w:t>
      </w:r>
      <w:proofErr w:type="spellStart"/>
      <w:r w:rsidR="00555D74">
        <w:t>patience</w:t>
      </w:r>
      <w:proofErr w:type="spellEnd"/>
      <w:ins w:id="1222" w:author="Ingr Jiri [2]" w:date="2025-05-01T17:49:00Z" w16du:dateUtc="2025-05-01T15:49:00Z">
        <w:r w:rsidR="004627E2">
          <w:t xml:space="preserve"> (</w:t>
        </w:r>
      </w:ins>
      <w:ins w:id="1223" w:author="Ingr Jiri [2]" w:date="2025-05-01T17:50:00Z" w16du:dateUtc="2025-05-01T15:50:00Z">
        <w:r w:rsidR="004627E2">
          <w:fldChar w:fldCharType="begin"/>
        </w:r>
        <w:r w:rsidR="004627E2">
          <w:instrText xml:space="preserve"> REF _Ref197014222 \r \h </w:instrText>
        </w:r>
        <w:r w:rsidR="004627E2">
          <w:fldChar w:fldCharType="separate"/>
        </w:r>
        <w:r w:rsidR="004627E2">
          <w:t>3.2.2</w:t>
        </w:r>
        <w:r w:rsidR="004627E2">
          <w:fldChar w:fldCharType="end"/>
        </w:r>
      </w:ins>
      <w:ins w:id="1224" w:author="Ingr Jiri [2]" w:date="2025-05-01T17:49:00Z" w16du:dateUtc="2025-05-01T15:49:00Z">
        <w:r w:rsidR="004627E2">
          <w:t>)</w:t>
        </w:r>
      </w:ins>
      <w:r>
        <w:t>.</w:t>
      </w:r>
    </w:p>
    <w:p w14:paraId="41438BE5" w14:textId="708E5F2B" w:rsidR="009E3D5C" w:rsidRDefault="009E3D5C" w:rsidP="009E3D5C">
      <w:pPr>
        <w:pStyle w:val="Nadpis3"/>
      </w:pPr>
      <w:bookmarkStart w:id="1225" w:name="_Toc196943598"/>
      <w:bookmarkStart w:id="1226" w:name="_Ref197014222"/>
      <w:proofErr w:type="spellStart"/>
      <w:r>
        <w:lastRenderedPageBreak/>
        <w:t>Patience</w:t>
      </w:r>
      <w:bookmarkEnd w:id="1225"/>
      <w:bookmarkEnd w:id="1226"/>
      <w:proofErr w:type="spellEnd"/>
    </w:p>
    <w:p w14:paraId="2F1C695A" w14:textId="1415A3A3" w:rsidR="009E3D5C" w:rsidRDefault="00555D74" w:rsidP="009E3D5C">
      <w:pPr>
        <w:rPr>
          <w:ins w:id="1227" w:author="Ingr Jiri [2]" w:date="2025-04-30T09:43:00Z" w16du:dateUtc="2025-04-30T07:43:00Z"/>
        </w:rPr>
      </w:pPr>
      <w:proofErr w:type="spellStart"/>
      <w:r>
        <w:t>Hyperparametr</w:t>
      </w:r>
      <w:proofErr w:type="spellEnd"/>
      <w:r>
        <w:t xml:space="preserve"> </w:t>
      </w:r>
      <w:proofErr w:type="spellStart"/>
      <w:r>
        <w:t>patience</w:t>
      </w:r>
      <w:proofErr w:type="spellEnd"/>
      <w:r>
        <w:t xml:space="preserve"> je použit v kombinaci s počtem epoch. Slouží k ukončení tréninku v případě, že </w:t>
      </w:r>
      <w:r w:rsidR="00353E89">
        <w:t xml:space="preserve">se </w:t>
      </w:r>
      <w:r>
        <w:t xml:space="preserve">model po určitou dobu nezlepšuje na validačních datech. Parametr pomáhá zabránit přeučení modelu a zároveň šetří výpočetní čas. Pro model hlasivek byla hodnota </w:t>
      </w:r>
      <w:proofErr w:type="spellStart"/>
      <w:r>
        <w:t>patience</w:t>
      </w:r>
      <w:proofErr w:type="spellEnd"/>
      <w:r>
        <w:t xml:space="preserve"> nastavena na 50, trénink tedy byl v případě stagnace výkonosti během posledních 50 epoch ukončen.</w:t>
      </w:r>
    </w:p>
    <w:p w14:paraId="33079C15" w14:textId="5FDE6724" w:rsidR="00563E42" w:rsidRDefault="00563E42" w:rsidP="00563E42">
      <w:pPr>
        <w:pStyle w:val="Nadpis3"/>
        <w:rPr>
          <w:ins w:id="1228" w:author="Ingr Jiri [2]" w:date="2025-04-30T09:43:00Z" w16du:dateUtc="2025-04-30T07:43:00Z"/>
        </w:rPr>
      </w:pPr>
      <w:bookmarkStart w:id="1229" w:name="_Toc196943599"/>
      <w:ins w:id="1230" w:author="Ingr Jiri [2]" w:date="2025-04-30T09:43:00Z" w16du:dateUtc="2025-04-30T07:43:00Z">
        <w:r>
          <w:t>Optimalizační algoritmus</w:t>
        </w:r>
        <w:bookmarkEnd w:id="1229"/>
      </w:ins>
    </w:p>
    <w:p w14:paraId="5124EEB0" w14:textId="25989EB7" w:rsidR="00563E42" w:rsidRPr="00563E42" w:rsidRDefault="00E3669B" w:rsidP="00563E42">
      <w:ins w:id="1231" w:author="Ingr Jiri [2]" w:date="2025-04-30T09:46:00Z" w16du:dateUtc="2025-04-30T07:46:00Z">
        <w:r>
          <w:t>Optimalizační algoritm</w:t>
        </w:r>
      </w:ins>
      <w:ins w:id="1232" w:author="Ingr Jiri [2]" w:date="2025-04-30T09:49:00Z" w16du:dateUtc="2025-04-30T07:49:00Z">
        <w:r>
          <w:t>us</w:t>
        </w:r>
      </w:ins>
      <w:ins w:id="1233" w:author="Ingr Jiri [2]" w:date="2025-04-30T09:46:00Z" w16du:dateUtc="2025-04-30T07:46:00Z">
        <w:r>
          <w:t xml:space="preserve"> </w:t>
        </w:r>
      </w:ins>
      <w:ins w:id="1234" w:author="Ingr Jiri [2]" w:date="2025-05-01T17:50:00Z" w16du:dateUtc="2025-05-01T15:50:00Z">
        <w:r w:rsidR="004627E2">
          <w:t>(</w:t>
        </w:r>
      </w:ins>
      <w:ins w:id="1235" w:author="Ingr Jiri [2]" w:date="2025-04-30T09:46:00Z" w16du:dateUtc="2025-04-30T07:46:00Z">
        <w:r>
          <w:t>též optimalizátor</w:t>
        </w:r>
      </w:ins>
      <w:ins w:id="1236" w:author="Ingr Jiri [2]" w:date="2025-05-01T17:50:00Z" w16du:dateUtc="2025-05-01T15:50:00Z">
        <w:r w:rsidR="004627E2">
          <w:t>)</w:t>
        </w:r>
      </w:ins>
      <w:ins w:id="1237" w:author="Ingr Jiri [2]" w:date="2025-04-30T09:46:00Z" w16du:dateUtc="2025-04-30T07:46:00Z">
        <w:r>
          <w:t xml:space="preserve"> se star</w:t>
        </w:r>
      </w:ins>
      <w:ins w:id="1238" w:author="Ingr Jiri [2]" w:date="2025-04-30T09:49:00Z" w16du:dateUtc="2025-04-30T07:49:00Z">
        <w:r>
          <w:t>á</w:t>
        </w:r>
      </w:ins>
      <w:ins w:id="1239" w:author="Ingr Jiri [2]" w:date="2025-04-30T09:47:00Z" w16du:dateUtc="2025-04-30T07:47:00Z">
        <w:r>
          <w:t xml:space="preserve"> o</w:t>
        </w:r>
      </w:ins>
      <w:ins w:id="1240" w:author="Ingr Jiri [2]" w:date="2025-05-01T17:50:00Z" w16du:dateUtc="2025-05-01T15:50:00Z">
        <w:r w:rsidR="004627E2">
          <w:t xml:space="preserve"> průběžnou</w:t>
        </w:r>
      </w:ins>
      <w:ins w:id="1241" w:author="Ingr Jiri [2]" w:date="2025-04-30T09:47:00Z" w16du:dateUtc="2025-04-30T07:47:00Z">
        <w:r>
          <w:t xml:space="preserve"> aktualizaci v</w:t>
        </w:r>
      </w:ins>
      <w:ins w:id="1242" w:author="Ingr Jiri [2]" w:date="2025-05-01T17:51:00Z" w16du:dateUtc="2025-05-01T15:51:00Z">
        <w:r w:rsidR="004627E2">
          <w:t>á</w:t>
        </w:r>
      </w:ins>
      <w:ins w:id="1243" w:author="Ingr Jiri [2]" w:date="2025-04-30T09:47:00Z" w16du:dateUtc="2025-04-30T07:47:00Z">
        <w:r>
          <w:t>h</w:t>
        </w:r>
      </w:ins>
      <w:ins w:id="1244" w:author="Ingr Jiri [2]" w:date="2025-05-01T17:51:00Z" w16du:dateUtc="2025-05-01T15:51:00Z">
        <w:r w:rsidR="004627E2">
          <w:t>ových koeficientů</w:t>
        </w:r>
      </w:ins>
      <w:ins w:id="1245" w:author="Ingr Jiri [2]" w:date="2025-04-30T09:48:00Z" w16du:dateUtc="2025-04-30T07:48:00Z">
        <w:r>
          <w:t xml:space="preserve"> a </w:t>
        </w:r>
        <w:proofErr w:type="spellStart"/>
        <w:r>
          <w:t>biasů</w:t>
        </w:r>
        <w:proofErr w:type="spellEnd"/>
        <w:r>
          <w:t xml:space="preserve"> při zpětné propagaci</w:t>
        </w:r>
      </w:ins>
      <w:ins w:id="1246" w:author="Ingr Jiri [2]" w:date="2025-05-01T17:51:00Z" w16du:dateUtc="2025-05-01T15:51:00Z">
        <w:r w:rsidR="004627E2">
          <w:t xml:space="preserve"> chyb</w:t>
        </w:r>
      </w:ins>
      <w:ins w:id="1247" w:author="Ingr Jiri [2]" w:date="2025-04-30T09:47:00Z" w16du:dateUtc="2025-04-30T07:47:00Z">
        <w:r>
          <w:t xml:space="preserve"> na základě vypočtené chyby</w:t>
        </w:r>
      </w:ins>
      <w:ins w:id="1248" w:author="Ingr Jiri [2]" w:date="2025-04-30T09:48:00Z" w16du:dateUtc="2025-04-30T07:48:00Z">
        <w:r>
          <w:t xml:space="preserve">. </w:t>
        </w:r>
      </w:ins>
      <w:ins w:id="1249" w:author="Ingr Jiri [2]" w:date="2025-05-01T17:51:00Z">
        <w:r w:rsidR="004627E2" w:rsidRPr="004627E2">
          <w:t xml:space="preserve">Výběr vhodného optimalizátoru má zásadní vliv na rychlost </w:t>
        </w:r>
      </w:ins>
      <w:ins w:id="1250" w:author="Ingr Jiri [2]" w:date="2025-05-01T17:52:00Z" w16du:dateUtc="2025-05-01T15:52:00Z">
        <w:r w:rsidR="004627E2">
          <w:t>konvergence</w:t>
        </w:r>
      </w:ins>
      <w:ins w:id="1251" w:author="Ingr Jiri [2]" w:date="2025-05-01T17:51:00Z">
        <w:r w:rsidR="004627E2" w:rsidRPr="004627E2">
          <w:t xml:space="preserve"> modelu ke správnému řešení i na jeho stabilitu</w:t>
        </w:r>
      </w:ins>
      <w:ins w:id="1252" w:author="Ingr Jiri [2]" w:date="2025-04-30T09:51:00Z" w16du:dateUtc="2025-04-30T07:51:00Z">
        <w:r>
          <w:t>, p</w:t>
        </w:r>
      </w:ins>
      <w:ins w:id="1253" w:author="Ingr Jiri [2]" w:date="2025-04-30T09:50:00Z" w16du:dateUtc="2025-04-30T07:50:00Z">
        <w:r>
          <w:t xml:space="preserve">ro každou úlohu je tedy třeba vybrat </w:t>
        </w:r>
      </w:ins>
      <w:ins w:id="1254" w:author="Ingr Jiri [2]" w:date="2025-04-30T09:51:00Z" w16du:dateUtc="2025-04-30T07:51:00Z">
        <w:r>
          <w:t xml:space="preserve">co </w:t>
        </w:r>
      </w:ins>
      <w:ins w:id="1255" w:author="Ingr Jiri [2]" w:date="2025-04-30T09:50:00Z" w16du:dateUtc="2025-04-30T07:50:00Z">
        <w:r>
          <w:t xml:space="preserve">nejvhodnější </w:t>
        </w:r>
      </w:ins>
      <w:ins w:id="1256" w:author="Ingr Jiri [2]" w:date="2025-04-30T09:51:00Z" w16du:dateUtc="2025-04-30T07:51:00Z">
        <w:r>
          <w:t xml:space="preserve">optimalizační </w:t>
        </w:r>
      </w:ins>
      <w:ins w:id="1257" w:author="Ingr Jiri [2]" w:date="2025-04-30T09:50:00Z" w16du:dateUtc="2025-04-30T07:50:00Z">
        <w:r>
          <w:t>metodu</w:t>
        </w:r>
      </w:ins>
      <w:ins w:id="1258" w:author="Ingr Jiri [2]" w:date="2025-04-30T09:51:00Z" w16du:dateUtc="2025-04-30T07:51:00Z">
        <w:r>
          <w:t xml:space="preserve">. YOLO </w:t>
        </w:r>
      </w:ins>
      <w:ins w:id="1259" w:author="Ingr Jiri [2]" w:date="2025-04-30T09:52:00Z" w16du:dateUtc="2025-04-30T07:52:00Z">
        <w:r>
          <w:t>umožňuje</w:t>
        </w:r>
      </w:ins>
      <w:ins w:id="1260" w:author="Ingr Jiri [2]" w:date="2025-04-30T09:53:00Z" w16du:dateUtc="2025-04-30T07:53:00Z">
        <w:r>
          <w:t xml:space="preserve"> použití</w:t>
        </w:r>
      </w:ins>
      <w:ins w:id="1261" w:author="Ingr Jiri [2]" w:date="2025-04-30T09:51:00Z" w16du:dateUtc="2025-04-30T07:51:00Z">
        <w:r>
          <w:t xml:space="preserve"> optimalizační</w:t>
        </w:r>
      </w:ins>
      <w:ins w:id="1262" w:author="Ingr Jiri [2]" w:date="2025-04-30T10:00:00Z" w16du:dateUtc="2025-04-30T08:00:00Z">
        <w:r w:rsidR="00966354">
          <w:t>ch</w:t>
        </w:r>
      </w:ins>
      <w:ins w:id="1263" w:author="Ingr Jiri [2]" w:date="2025-04-30T09:51:00Z" w16du:dateUtc="2025-04-30T07:51:00Z">
        <w:r>
          <w:t xml:space="preserve"> algoritm</w:t>
        </w:r>
      </w:ins>
      <w:ins w:id="1264" w:author="Ingr Jiri [2]" w:date="2025-04-30T10:00:00Z" w16du:dateUtc="2025-04-30T08:00:00Z">
        <w:r w:rsidR="00966354">
          <w:t>ů</w:t>
        </w:r>
      </w:ins>
      <w:ins w:id="1265" w:author="Ingr Jiri [2]" w:date="2025-05-01T17:53:00Z" w16du:dateUtc="2025-05-01T15:53:00Z">
        <w:r w:rsidR="004627E2">
          <w:t xml:space="preserve">, mezi něž patří např. </w:t>
        </w:r>
      </w:ins>
      <w:proofErr w:type="spellStart"/>
      <w:ins w:id="1266" w:author="Ingr Jiri [2]" w:date="2025-04-30T09:54:00Z" w16du:dateUtc="2025-04-30T07:54:00Z">
        <w:r w:rsidR="00966354">
          <w:t>Scholastic</w:t>
        </w:r>
        <w:proofErr w:type="spellEnd"/>
        <w:r w:rsidR="00966354">
          <w:t xml:space="preserve"> gradient </w:t>
        </w:r>
        <w:proofErr w:type="spellStart"/>
        <w:r w:rsidR="00966354">
          <w:t>descent</w:t>
        </w:r>
      </w:ins>
      <w:proofErr w:type="spellEnd"/>
      <w:ins w:id="1267" w:author="Ingr Jiri [2]" w:date="2025-04-30T10:02:00Z" w16du:dateUtc="2025-04-30T08:02:00Z">
        <w:r w:rsidR="00966354">
          <w:t xml:space="preserve"> (SGD)</w:t>
        </w:r>
      </w:ins>
      <w:ins w:id="1268" w:author="Ingr Jiri [2]" w:date="2025-04-30T09:53:00Z" w16du:dateUtc="2025-04-30T07:53:00Z">
        <w:r>
          <w:t xml:space="preserve">, </w:t>
        </w:r>
      </w:ins>
      <w:proofErr w:type="spellStart"/>
      <w:ins w:id="1269" w:author="Ingr Jiri [2]" w:date="2025-04-30T09:56:00Z" w16du:dateUtc="2025-04-30T07:56:00Z">
        <w:r w:rsidR="00966354" w:rsidRPr="00966354">
          <w:t>Root</w:t>
        </w:r>
        <w:proofErr w:type="spellEnd"/>
        <w:r w:rsidR="00966354" w:rsidRPr="00966354">
          <w:t xml:space="preserve"> </w:t>
        </w:r>
        <w:proofErr w:type="spellStart"/>
        <w:r w:rsidR="00966354" w:rsidRPr="00966354">
          <w:t>Mean</w:t>
        </w:r>
        <w:proofErr w:type="spellEnd"/>
        <w:r w:rsidR="00966354" w:rsidRPr="00966354">
          <w:t xml:space="preserve"> Square </w:t>
        </w:r>
        <w:proofErr w:type="spellStart"/>
        <w:r w:rsidR="00966354" w:rsidRPr="00966354">
          <w:t>Propagation</w:t>
        </w:r>
      </w:ins>
      <w:proofErr w:type="spellEnd"/>
      <w:ins w:id="1270" w:author="Ingr Jiri [2]" w:date="2025-04-30T10:02:00Z" w16du:dateUtc="2025-04-30T08:02:00Z">
        <w:r w:rsidR="00966354">
          <w:t xml:space="preserve"> (</w:t>
        </w:r>
        <w:proofErr w:type="spellStart"/>
        <w:r w:rsidR="00966354">
          <w:t>RMSProp</w:t>
        </w:r>
        <w:proofErr w:type="spellEnd"/>
        <w:r w:rsidR="00966354">
          <w:t>)</w:t>
        </w:r>
      </w:ins>
      <w:ins w:id="1271" w:author="Ingr Jiri [2]" w:date="2025-04-30T09:53:00Z" w16du:dateUtc="2025-04-30T07:53:00Z">
        <w:r>
          <w:t xml:space="preserve">, </w:t>
        </w:r>
      </w:ins>
      <w:proofErr w:type="spellStart"/>
      <w:ins w:id="1272" w:author="Ingr Jiri [2]" w:date="2025-04-30T09:56:00Z">
        <w:r w:rsidR="00966354" w:rsidRPr="00966354">
          <w:rPr>
            <w:rPrChange w:id="1273" w:author="Ingr Jiri [2]" w:date="2025-04-30T09:56:00Z" w16du:dateUtc="2025-04-30T07:56:00Z">
              <w:rPr>
                <w:b/>
                <w:bCs/>
              </w:rPr>
            </w:rPrChange>
          </w:rPr>
          <w:t>Adaptive</w:t>
        </w:r>
        <w:proofErr w:type="spellEnd"/>
        <w:r w:rsidR="00966354" w:rsidRPr="00966354">
          <w:rPr>
            <w:rPrChange w:id="1274" w:author="Ingr Jiri [2]" w:date="2025-04-30T09:56:00Z" w16du:dateUtc="2025-04-30T07:56:00Z">
              <w:rPr>
                <w:b/>
                <w:bCs/>
              </w:rPr>
            </w:rPrChange>
          </w:rPr>
          <w:t xml:space="preserve"> Moment </w:t>
        </w:r>
        <w:proofErr w:type="spellStart"/>
        <w:r w:rsidR="00966354" w:rsidRPr="00966354">
          <w:rPr>
            <w:rPrChange w:id="1275" w:author="Ingr Jiri [2]" w:date="2025-04-30T09:56:00Z" w16du:dateUtc="2025-04-30T07:56:00Z">
              <w:rPr>
                <w:b/>
                <w:bCs/>
              </w:rPr>
            </w:rPrChange>
          </w:rPr>
          <w:t>Estimation</w:t>
        </w:r>
      </w:ins>
      <w:proofErr w:type="spellEnd"/>
      <w:ins w:id="1276" w:author="Ingr Jiri [2]" w:date="2025-04-30T10:02:00Z" w16du:dateUtc="2025-04-30T08:02:00Z">
        <w:r w:rsidR="00966354">
          <w:t xml:space="preserve"> (Adam)</w:t>
        </w:r>
      </w:ins>
      <w:ins w:id="1277" w:author="Ingr Jiri [2]" w:date="2025-04-30T09:54:00Z" w16du:dateUtc="2025-04-30T07:54:00Z">
        <w:r>
          <w:t xml:space="preserve">, </w:t>
        </w:r>
        <w:proofErr w:type="spellStart"/>
        <w:r>
          <w:t>AdamW</w:t>
        </w:r>
      </w:ins>
      <w:proofErr w:type="spellEnd"/>
      <w:ins w:id="1278" w:author="Ingr Jiri [2]" w:date="2025-05-01T17:53:00Z" w16du:dateUtc="2025-05-01T15:53:00Z">
        <w:r w:rsidR="004627E2">
          <w:t xml:space="preserve">, což je modifikovaná </w:t>
        </w:r>
      </w:ins>
      <w:ins w:id="1279" w:author="Ingr Jiri [2]" w:date="2025-04-30T09:57:00Z" w16du:dateUtc="2025-04-30T07:57:00Z">
        <w:r w:rsidR="00966354">
          <w:t>verze optimalizátoru Adam</w:t>
        </w:r>
      </w:ins>
      <w:ins w:id="1280" w:author="Ingr Jiri [2]" w:date="2025-04-30T09:58:00Z" w16du:dateUtc="2025-04-30T07:58:00Z">
        <w:r w:rsidR="00966354">
          <w:t xml:space="preserve">, který </w:t>
        </w:r>
      </w:ins>
      <w:ins w:id="1281" w:author="Ingr Jiri [2]" w:date="2025-05-01T17:53:00Z" w16du:dateUtc="2025-05-01T15:53:00Z">
        <w:r w:rsidR="004627E2">
          <w:t>efektivněji</w:t>
        </w:r>
      </w:ins>
      <w:ins w:id="1282" w:author="Ingr Jiri [2]" w:date="2025-04-30T09:58:00Z" w16du:dateUtc="2025-04-30T07:58:00Z">
        <w:r w:rsidR="00966354">
          <w:t xml:space="preserve"> pracuje s</w:t>
        </w:r>
      </w:ins>
      <w:ins w:id="1283" w:author="Ingr Jiri [2]" w:date="2025-05-01T17:54:00Z" w16du:dateUtc="2025-05-01T15:54:00Z">
        <w:r w:rsidR="004627E2">
          <w:t xml:space="preserve"> regularizačním </w:t>
        </w:r>
      </w:ins>
      <w:proofErr w:type="spellStart"/>
      <w:ins w:id="1284" w:author="Ingr Jiri [2]" w:date="2025-04-30T09:58:00Z" w16du:dateUtc="2025-04-30T07:58:00Z">
        <w:r w:rsidR="00966354">
          <w:t>hyperparametrem</w:t>
        </w:r>
        <w:proofErr w:type="spellEnd"/>
        <w:r w:rsidR="00966354">
          <w:t xml:space="preserve"> </w:t>
        </w:r>
        <w:proofErr w:type="spellStart"/>
        <w:r w:rsidR="00966354">
          <w:t>weight</w:t>
        </w:r>
        <w:proofErr w:type="spellEnd"/>
        <w:r w:rsidR="00966354">
          <w:t xml:space="preserve"> </w:t>
        </w:r>
        <w:proofErr w:type="spellStart"/>
        <w:r w:rsidR="00966354">
          <w:t>decay</w:t>
        </w:r>
      </w:ins>
      <w:proofErr w:type="spellEnd"/>
      <w:ins w:id="1285" w:author="Ingr Jiri [2]" w:date="2025-04-30T09:54:00Z" w16du:dateUtc="2025-04-30T07:54:00Z">
        <w:r>
          <w:t>.</w:t>
        </w:r>
      </w:ins>
    </w:p>
    <w:p w14:paraId="354F760F" w14:textId="38E1EEFD" w:rsidR="00332E15" w:rsidRDefault="00332E15" w:rsidP="00332E15">
      <w:pPr>
        <w:pStyle w:val="Nadpis3"/>
      </w:pPr>
      <w:bookmarkStart w:id="1286" w:name="_Toc196943600"/>
      <w:r>
        <w:t>Rychlost učení</w:t>
      </w:r>
      <w:bookmarkEnd w:id="1286"/>
    </w:p>
    <w:p w14:paraId="0C1C7E25" w14:textId="1C398EF5" w:rsidR="00332E15" w:rsidRDefault="00EB060D" w:rsidP="00332E15">
      <w:commentRangeStart w:id="1287"/>
      <w:r>
        <w:t xml:space="preserve">Při </w:t>
      </w:r>
      <w:ins w:id="1288" w:author="Ingr Jiri [2]" w:date="2025-05-02T10:02:00Z" w16du:dateUtc="2025-05-02T08:02:00Z">
        <w:r w:rsidR="001F6CF5">
          <w:t xml:space="preserve">každé </w:t>
        </w:r>
      </w:ins>
      <w:r>
        <w:t xml:space="preserve">aktualizaci </w:t>
      </w:r>
      <w:ins w:id="1289" w:author="Ingr Jiri [2]" w:date="2025-05-02T10:02:00Z" w16du:dateUtc="2025-05-02T08:02:00Z">
        <w:r w:rsidR="001F6CF5">
          <w:t xml:space="preserve">vektoru </w:t>
        </w:r>
      </w:ins>
      <w:r>
        <w:t xml:space="preserve">vah a </w:t>
      </w:r>
      <w:proofErr w:type="spellStart"/>
      <w:r>
        <w:t>biasů</w:t>
      </w:r>
      <w:proofErr w:type="spellEnd"/>
      <w:r>
        <w:t xml:space="preserve"> je </w:t>
      </w:r>
      <w:del w:id="1290" w:author="Ingr Jiri [2]" w:date="2025-05-02T10:03:00Z" w16du:dateUtc="2025-05-02T08:03:00Z">
        <w:r w:rsidDel="001F6CF5">
          <w:delText xml:space="preserve">vypočítaná </w:delText>
        </w:r>
      </w:del>
      <w:ins w:id="1291" w:author="Ingr Jiri [2]" w:date="2025-05-02T10:03:00Z" w16du:dateUtc="2025-05-02T08:03:00Z">
        <w:r w:rsidR="001F6CF5">
          <w:t xml:space="preserve">vypočtená </w:t>
        </w:r>
      </w:ins>
      <w:r>
        <w:t xml:space="preserve">změna </w:t>
      </w:r>
      <w:del w:id="1292" w:author="Ingr Jiri [2]" w:date="2025-05-02T10:03:00Z" w16du:dateUtc="2025-05-02T08:03:00Z">
        <w:r w:rsidDel="001F6CF5">
          <w:delText>vy</w:delText>
        </w:r>
      </w:del>
      <w:r>
        <w:t xml:space="preserve">násobena velikostí </w:t>
      </w:r>
      <w:proofErr w:type="spellStart"/>
      <w:r>
        <w:t>hyperparametru</w:t>
      </w:r>
      <w:proofErr w:type="spellEnd"/>
      <w:r>
        <w:t xml:space="preserve"> rychlosti učení. </w:t>
      </w:r>
      <w:del w:id="1293" w:author="Ingr Jiri [2]" w:date="2025-05-02T10:03:00Z" w16du:dateUtc="2025-05-02T08:03:00Z">
        <w:r w:rsidDel="001F6CF5">
          <w:delText>Ten udává</w:delText>
        </w:r>
      </w:del>
      <w:ins w:id="1294" w:author="Ingr Jiri [2]" w:date="2025-05-02T10:03:00Z" w16du:dateUtc="2025-05-02T08:03:00Z">
        <w:r w:rsidR="001F6CF5">
          <w:t>Tento parametr určuje</w:t>
        </w:r>
      </w:ins>
      <w:r>
        <w:t xml:space="preserve">, </w:t>
      </w:r>
      <w:del w:id="1295" w:author="Ingr Jiri [2]" w:date="2025-05-02T10:04:00Z" w16du:dateUtc="2025-05-02T08:04:00Z">
        <w:r w:rsidDel="001F6CF5">
          <w:delText xml:space="preserve">o </w:delText>
        </w:r>
      </w:del>
      <w:r>
        <w:t>jak velký</w:t>
      </w:r>
      <w:ins w:id="1296" w:author="Ingr Jiri [2]" w:date="2025-05-02T10:04:00Z" w16du:dateUtc="2025-05-02T08:04:00Z">
        <w:r w:rsidR="001F6CF5">
          <w:t>m</w:t>
        </w:r>
      </w:ins>
      <w:r>
        <w:t xml:space="preserve"> krok</w:t>
      </w:r>
      <w:ins w:id="1297" w:author="Ingr Jiri [2]" w:date="2025-05-02T10:04:00Z" w16du:dateUtc="2025-05-02T08:04:00Z">
        <w:r w:rsidR="001F6CF5">
          <w:t>em</w:t>
        </w:r>
      </w:ins>
      <w:r>
        <w:t xml:space="preserve"> se mají parametry modelu </w:t>
      </w:r>
      <w:del w:id="1298" w:author="Ingr Jiri [2]" w:date="2025-05-02T10:04:00Z" w16du:dateUtc="2025-05-02T08:04:00Z">
        <w:r w:rsidDel="001F6CF5">
          <w:delText>z</w:delText>
        </w:r>
      </w:del>
      <w:r>
        <w:t>měnit ve směru vypočítané</w:t>
      </w:r>
      <w:ins w:id="1299" w:author="Ingr Jiri [2]" w:date="2025-05-02T10:04:00Z" w16du:dateUtc="2025-05-02T08:04:00Z">
        <w:r w:rsidR="001F6CF5">
          <w:t>ho</w:t>
        </w:r>
      </w:ins>
      <w:r>
        <w:t xml:space="preserve"> </w:t>
      </w:r>
      <w:del w:id="1300" w:author="Ingr Jiri [2]" w:date="2025-05-02T10:04:00Z" w16du:dateUtc="2025-05-02T08:04:00Z">
        <w:r w:rsidDel="001F6CF5">
          <w:delText>změny</w:delText>
        </w:r>
      </w:del>
      <w:ins w:id="1301" w:author="Ingr Jiri [2]" w:date="2025-05-02T10:04:00Z" w16du:dateUtc="2025-05-02T08:04:00Z">
        <w:r w:rsidR="001F6CF5">
          <w:t>gradientu</w:t>
        </w:r>
      </w:ins>
      <w:r>
        <w:t xml:space="preserve">. </w:t>
      </w:r>
      <w:del w:id="1302" w:author="Ingr Jiri [2]" w:date="2025-05-02T10:05:00Z" w16du:dateUtc="2025-05-02T08:05:00Z">
        <w:r w:rsidDel="001F6CF5">
          <w:delText>Při nastavení</w:delText>
        </w:r>
      </w:del>
      <w:ins w:id="1303" w:author="Ingr Jiri [2]" w:date="2025-05-02T10:05:00Z" w16du:dateUtc="2025-05-02T08:05:00Z">
        <w:r w:rsidR="001F6CF5">
          <w:t>Nastavení</w:t>
        </w:r>
      </w:ins>
      <w:r>
        <w:t xml:space="preserve"> příliš nízké rychlosti učení </w:t>
      </w:r>
      <w:ins w:id="1304" w:author="Ingr Jiri [2]" w:date="2025-05-02T10:06:00Z" w16du:dateUtc="2025-05-02T08:06:00Z">
        <w:r w:rsidR="001F6CF5">
          <w:t>způsobuje pomalou konvergenci modelu</w:t>
        </w:r>
      </w:ins>
      <w:del w:id="1305" w:author="Ingr Jiri [2]" w:date="2025-05-02T10:06:00Z" w16du:dateUtc="2025-05-02T08:06:00Z">
        <w:r w:rsidDel="001F6CF5">
          <w:delText xml:space="preserve">model </w:delText>
        </w:r>
      </w:del>
      <w:ins w:id="1306" w:author="Ingr Jiri [2]" w:date="2025-05-02T10:06:00Z" w16du:dateUtc="2025-05-02T08:06:00Z">
        <w:r w:rsidR="001F6CF5">
          <w:t xml:space="preserve"> </w:t>
        </w:r>
      </w:ins>
      <w:del w:id="1307" w:author="Ingr Jiri [2]" w:date="2025-05-02T10:06:00Z" w16du:dateUtc="2025-05-02T08:06:00Z">
        <w:r w:rsidDel="001F6CF5">
          <w:delText xml:space="preserve">konverguje </w:delText>
        </w:r>
      </w:del>
      <w:r>
        <w:t>k optimálnímu řešení</w:t>
      </w:r>
      <w:del w:id="1308" w:author="Ingr Jiri [2]" w:date="2025-05-02T10:06:00Z" w16du:dateUtc="2025-05-02T08:06:00Z">
        <w:r w:rsidDel="001F6CF5">
          <w:delText xml:space="preserve"> příliš pomalu</w:delText>
        </w:r>
      </w:del>
      <w:r>
        <w:t xml:space="preserve">, </w:t>
      </w:r>
      <w:ins w:id="1309" w:author="Ingr Jiri [2]" w:date="2025-05-02T10:06:00Z" w16du:dateUtc="2025-05-02T08:06:00Z">
        <w:r w:rsidR="001F6CF5">
          <w:t xml:space="preserve">což </w:t>
        </w:r>
      </w:ins>
      <w:del w:id="1310" w:author="Ingr Jiri [2]" w:date="2025-05-02T10:06:00Z" w16du:dateUtc="2025-05-02T08:06:00Z">
        <w:r w:rsidDel="001F6CF5">
          <w:delText xml:space="preserve">vyžaduje velký </w:delText>
        </w:r>
      </w:del>
      <w:ins w:id="1311" w:author="Ingr Jiri [2]" w:date="2025-05-02T10:06:00Z" w16du:dateUtc="2025-05-02T08:06:00Z">
        <w:r w:rsidR="001F6CF5">
          <w:t>vede k</w:t>
        </w:r>
      </w:ins>
      <w:ins w:id="1312" w:author="Ingr Jiri [2]" w:date="2025-05-02T10:07:00Z" w16du:dateUtc="2025-05-02T08:07:00Z">
        <w:r w:rsidR="001F6CF5">
          <w:t> </w:t>
        </w:r>
      </w:ins>
      <w:ins w:id="1313" w:author="Ingr Jiri [2]" w:date="2025-05-02T10:06:00Z" w16du:dateUtc="2025-05-02T08:06:00Z">
        <w:r w:rsidR="001F6CF5">
          <w:t>prodloužení</w:t>
        </w:r>
      </w:ins>
      <w:ins w:id="1314" w:author="Ingr Jiri [2]" w:date="2025-05-02T10:07:00Z" w16du:dateUtc="2025-05-02T08:07:00Z">
        <w:r w:rsidR="001F6CF5">
          <w:t xml:space="preserve"> </w:t>
        </w:r>
      </w:ins>
      <w:del w:id="1315" w:author="Ingr Jiri [2]" w:date="2025-05-02T10:07:00Z" w16du:dateUtc="2025-05-02T08:07:00Z">
        <w:r w:rsidDel="001F6CF5">
          <w:delText xml:space="preserve">výpočetní </w:delText>
        </w:r>
      </w:del>
      <w:ins w:id="1316" w:author="Ingr Jiri [2]" w:date="2025-05-02T10:07:00Z" w16du:dateUtc="2025-05-02T08:07:00Z">
        <w:r w:rsidR="001F6CF5">
          <w:t xml:space="preserve">tréninkového </w:t>
        </w:r>
      </w:ins>
      <w:r>
        <w:t>čas</w:t>
      </w:r>
      <w:ins w:id="1317" w:author="Ingr Jiri [2]" w:date="2025-05-02T10:07:00Z" w16du:dateUtc="2025-05-02T08:07:00Z">
        <w:r w:rsidR="001F6CF5">
          <w:t>u,</w:t>
        </w:r>
      </w:ins>
      <w:r>
        <w:t xml:space="preserve"> </w:t>
      </w:r>
      <w:del w:id="1318" w:author="Ingr Jiri [2]" w:date="2025-05-02T10:07:00Z" w16du:dateUtc="2025-05-02T08:07:00Z">
        <w:r w:rsidDel="001F6CF5">
          <w:delText xml:space="preserve">nebo </w:delText>
        </w:r>
      </w:del>
      <w:ins w:id="1319" w:author="Ingr Jiri [2]" w:date="2025-05-02T10:07:00Z" w16du:dateUtc="2025-05-02T08:07:00Z">
        <w:r w:rsidR="001F6CF5">
          <w:t>případně</w:t>
        </w:r>
        <w:r w:rsidR="001F6CF5">
          <w:t xml:space="preserve"> </w:t>
        </w:r>
      </w:ins>
      <w:del w:id="1320" w:author="Ingr Jiri [2]" w:date="2025-05-02T10:08:00Z" w16du:dateUtc="2025-05-02T08:08:00Z">
        <w:r w:rsidDel="001F6CF5">
          <w:delText>k </w:delText>
        </w:r>
      </w:del>
      <w:r>
        <w:t>ideální</w:t>
      </w:r>
      <w:ins w:id="1321" w:author="Ingr Jiri [2]" w:date="2025-05-02T10:08:00Z" w16du:dateUtc="2025-05-02T08:08:00Z">
        <w:r w:rsidR="001F6CF5">
          <w:t>ho</w:t>
        </w:r>
      </w:ins>
      <w:del w:id="1322" w:author="Ingr Jiri [2]" w:date="2025-05-02T10:08:00Z" w16du:dateUtc="2025-05-02T08:08:00Z">
        <w:r w:rsidDel="001F6CF5">
          <w:delText>mu</w:delText>
        </w:r>
      </w:del>
      <w:r>
        <w:t xml:space="preserve"> výsledku </w:t>
      </w:r>
      <w:ins w:id="1323" w:author="Ingr Jiri [2]" w:date="2025-05-02T10:08:00Z" w16du:dateUtc="2025-05-02T08:08:00Z">
        <w:r w:rsidR="001F6CF5">
          <w:t xml:space="preserve">není dosaženo </w:t>
        </w:r>
      </w:ins>
      <w:r>
        <w:t>vůbec</w:t>
      </w:r>
      <w:del w:id="1324" w:author="Ingr Jiri [2]" w:date="2025-05-02T10:08:00Z" w16du:dateUtc="2025-05-02T08:08:00Z">
        <w:r w:rsidDel="001F6CF5">
          <w:delText xml:space="preserve"> nedojde</w:delText>
        </w:r>
      </w:del>
      <w:r>
        <w:t xml:space="preserve">. </w:t>
      </w:r>
      <w:del w:id="1325" w:author="Ingr Jiri [2]" w:date="2025-05-02T10:08:00Z" w16du:dateUtc="2025-05-02T08:08:00Z">
        <w:r w:rsidDel="001F6CF5">
          <w:delText xml:space="preserve">Případně </w:delText>
        </w:r>
      </w:del>
      <w:ins w:id="1326" w:author="Ingr Jiri [2]" w:date="2025-05-02T10:08:00Z" w16du:dateUtc="2025-05-02T08:08:00Z">
        <w:r w:rsidR="001F6CF5">
          <w:t xml:space="preserve">V některých případech se model může </w:t>
        </w:r>
      </w:ins>
      <w:del w:id="1327" w:author="Ingr Jiri [2]" w:date="2025-05-02T10:08:00Z" w16du:dateUtc="2025-05-02T08:08:00Z">
        <w:r w:rsidDel="001F6CF5">
          <w:delText xml:space="preserve">se může </w:delText>
        </w:r>
      </w:del>
      <w:r>
        <w:t xml:space="preserve">ustálit v lokálním minimu ztrátové funkce, které není nejlepším řešením. </w:t>
      </w:r>
      <w:del w:id="1328" w:author="Ingr Jiri [2]" w:date="2025-05-02T10:08:00Z" w16du:dateUtc="2025-05-02T08:08:00Z">
        <w:r w:rsidDel="001F6CF5">
          <w:delText xml:space="preserve">Pokud je rychlost učení příliš vysoká, </w:delText>
        </w:r>
      </w:del>
      <w:ins w:id="1329" w:author="Ingr Jiri [2]" w:date="2025-05-02T10:08:00Z" w16du:dateUtc="2025-05-02T08:08:00Z">
        <w:r w:rsidR="001F6CF5">
          <w:t>Naopak příliš vyso</w:t>
        </w:r>
      </w:ins>
      <w:ins w:id="1330" w:author="Ingr Jiri [2]" w:date="2025-05-02T10:09:00Z" w16du:dateUtc="2025-05-02T08:09:00Z">
        <w:r w:rsidR="001F6CF5">
          <w:t xml:space="preserve">ká rychlost učení </w:t>
        </w:r>
        <w:r w:rsidR="00D050C7">
          <w:t xml:space="preserve">způsobuje velké změny </w:t>
        </w:r>
      </w:ins>
      <w:ins w:id="1331" w:author="Ingr Jiri [2]" w:date="2025-05-02T10:10:00Z" w16du:dateUtc="2025-05-02T08:10:00Z">
        <w:r w:rsidR="00D050C7">
          <w:t>v </w:t>
        </w:r>
      </w:ins>
      <w:ins w:id="1332" w:author="Ingr Jiri [2]" w:date="2025-05-02T10:09:00Z" w16du:dateUtc="2025-05-02T08:09:00Z">
        <w:r w:rsidR="00D050C7">
          <w:t>parametr</w:t>
        </w:r>
      </w:ins>
      <w:ins w:id="1333" w:author="Ingr Jiri [2]" w:date="2025-05-02T10:10:00Z" w16du:dateUtc="2025-05-02T08:10:00Z">
        <w:r w:rsidR="00D050C7">
          <w:t xml:space="preserve">ech modelu, což se </w:t>
        </w:r>
      </w:ins>
      <w:del w:id="1334" w:author="Ingr Jiri [2]" w:date="2025-05-02T10:10:00Z" w16du:dateUtc="2025-05-02T08:10:00Z">
        <w:r w:rsidDel="00D050C7">
          <w:delText>velké změny v parametrech se p</w:delText>
        </w:r>
      </w:del>
      <w:ins w:id="1335" w:author="Ingr Jiri [2]" w:date="2025-05-02T10:10:00Z" w16du:dateUtc="2025-05-02T08:10:00Z">
        <w:r w:rsidR="00D050C7">
          <w:t>p</w:t>
        </w:r>
      </w:ins>
      <w:r>
        <w:t>rojev</w:t>
      </w:r>
      <w:ins w:id="1336" w:author="Ingr Jiri [2]" w:date="2025-05-02T10:11:00Z" w16du:dateUtc="2025-05-02T08:11:00Z">
        <w:r w:rsidR="00D050C7">
          <w:t>uje</w:t>
        </w:r>
      </w:ins>
      <w:del w:id="1337" w:author="Ingr Jiri [2]" w:date="2025-05-02T10:11:00Z" w16du:dateUtc="2025-05-02T08:11:00Z">
        <w:r w:rsidDel="00D050C7">
          <w:delText>í</w:delText>
        </w:r>
      </w:del>
      <w:r>
        <w:t xml:space="preserve"> </w:t>
      </w:r>
      <w:ins w:id="1338" w:author="Ingr Jiri [2]" w:date="2025-05-02T10:11:00Z" w16du:dateUtc="2025-05-02T08:11:00Z">
        <w:r w:rsidR="00D050C7">
          <w:t xml:space="preserve">zvýšenou </w:t>
        </w:r>
      </w:ins>
      <w:r>
        <w:t xml:space="preserve">nestabilitou tréninku a model </w:t>
      </w:r>
      <w:del w:id="1339" w:author="Ingr Jiri [2]" w:date="2025-05-02T10:12:00Z" w16du:dateUtc="2025-05-02T08:12:00Z">
        <w:r w:rsidDel="00D050C7">
          <w:delText>k žádnému řešení nekonverguje</w:delText>
        </w:r>
      </w:del>
      <w:ins w:id="1340" w:author="Ingr Jiri [2]" w:date="2025-05-02T10:12:00Z" w16du:dateUtc="2025-05-02T08:12:00Z">
        <w:r w:rsidR="00D050C7">
          <w:t>nemusí konvergovat k ideálnímu řešení problému</w:t>
        </w:r>
      </w:ins>
      <w:r>
        <w:t>.</w:t>
      </w:r>
      <w:commentRangeEnd w:id="1287"/>
      <w:r w:rsidR="00353E89">
        <w:rPr>
          <w:rStyle w:val="Odkaznakoment"/>
        </w:rPr>
        <w:commentReference w:id="1287"/>
      </w:r>
      <w:ins w:id="1341" w:author="Ingr Jiri [2]" w:date="2025-04-30T11:40:00Z" w16du:dateUtc="2025-04-30T09:40:00Z">
        <w:r w:rsidR="00442A20">
          <w:t xml:space="preserve"> Hodnota r</w:t>
        </w:r>
      </w:ins>
      <w:ins w:id="1342" w:author="Ingr Jiri [2]" w:date="2025-04-30T11:41:00Z" w16du:dateUtc="2025-04-30T09:41:00Z">
        <w:r w:rsidR="00442A20">
          <w:t>ychlosti učení je během tréninku modelu zakomponována</w:t>
        </w:r>
      </w:ins>
      <w:ins w:id="1343" w:author="Ingr Jiri [2]" w:date="2025-04-30T11:43:00Z" w16du:dateUtc="2025-04-30T09:43:00Z">
        <w:r w:rsidR="005829DE">
          <w:t>,</w:t>
        </w:r>
      </w:ins>
      <w:ins w:id="1344" w:author="Ingr Jiri [2]" w:date="2025-04-30T11:41:00Z" w16du:dateUtc="2025-04-30T09:41:00Z">
        <w:r w:rsidR="00442A20">
          <w:t xml:space="preserve"> </w:t>
        </w:r>
        <w:r w:rsidR="005829DE">
          <w:t>v závislosti na zvoleném optimalizačním algoritmu</w:t>
        </w:r>
      </w:ins>
      <w:ins w:id="1345" w:author="Ingr Jiri [2]" w:date="2025-04-30T11:43:00Z" w16du:dateUtc="2025-04-30T09:43:00Z">
        <w:r w:rsidR="005829DE">
          <w:t>,</w:t>
        </w:r>
      </w:ins>
      <w:ins w:id="1346" w:author="Ingr Jiri [2]" w:date="2025-04-30T11:41:00Z" w16du:dateUtc="2025-04-30T09:41:00Z">
        <w:r w:rsidR="005829DE">
          <w:t xml:space="preserve"> </w:t>
        </w:r>
      </w:ins>
      <w:ins w:id="1347" w:author="Ingr Jiri [2]" w:date="2025-04-30T11:42:00Z" w16du:dateUtc="2025-04-30T09:42:00Z">
        <w:r w:rsidR="005829DE">
          <w:t xml:space="preserve">v rovnici pro výpočet </w:t>
        </w:r>
      </w:ins>
      <w:ins w:id="1348" w:author="Ingr Jiri [2]" w:date="2025-05-02T10:13:00Z" w16du:dateUtc="2025-05-02T08:13:00Z">
        <w:r w:rsidR="00D050C7">
          <w:t>aktualizace</w:t>
        </w:r>
      </w:ins>
      <w:ins w:id="1349" w:author="Ingr Jiri [2]" w:date="2025-04-30T11:42:00Z" w16du:dateUtc="2025-04-30T09:42:00Z">
        <w:r w:rsidR="005829DE">
          <w:t xml:space="preserve"> vektoru va</w:t>
        </w:r>
      </w:ins>
      <w:ins w:id="1350" w:author="Ingr Jiri [2]" w:date="2025-05-02T10:02:00Z" w16du:dateUtc="2025-05-02T08:02:00Z">
        <w:r w:rsidR="000107EE">
          <w:t>h. V</w:t>
        </w:r>
      </w:ins>
      <w:ins w:id="1351" w:author="Ingr Jiri [2]" w:date="2025-04-30T11:42:00Z" w16du:dateUtc="2025-04-30T09:42:00Z">
        <w:r w:rsidR="005829DE">
          <w:t xml:space="preserve"> případě </w:t>
        </w:r>
      </w:ins>
      <w:ins w:id="1352" w:author="Ingr Jiri [2]" w:date="2025-04-30T11:43:00Z" w16du:dateUtc="2025-04-30T09:43:00Z">
        <w:r w:rsidR="005829DE">
          <w:t xml:space="preserve">této práce se vyskytuje </w:t>
        </w:r>
      </w:ins>
      <w:ins w:id="1353" w:author="Ingr Jiri [2]" w:date="2025-05-02T10:01:00Z" w16du:dateUtc="2025-05-02T08:01:00Z">
        <w:r w:rsidR="000107EE">
          <w:t xml:space="preserve">jako konstanta </w:t>
        </w:r>
      </w:ins>
      <m:oMath>
        <m:r>
          <w:ins w:id="1354" w:author="Ingr Jiri [2]" w:date="2025-05-02T10:01:00Z" w16du:dateUtc="2025-05-02T08:01:00Z">
            <w:rPr>
              <w:rFonts w:ascii="Cambria Math" w:hAnsi="Cambria Math"/>
            </w:rPr>
            <m:t>η</m:t>
          </w:ins>
        </m:r>
      </m:oMath>
      <w:ins w:id="1355" w:author="Ingr Jiri [2]" w:date="2025-04-30T11:43:00Z" w16du:dateUtc="2025-04-30T09:43:00Z">
        <w:r w:rsidR="005829DE">
          <w:t xml:space="preserve"> </w:t>
        </w:r>
      </w:ins>
      <w:ins w:id="1356" w:author="Ingr Jiri [2]" w:date="2025-05-02T10:01:00Z" w16du:dateUtc="2025-05-02T08:01:00Z">
        <w:r w:rsidR="000107EE">
          <w:t xml:space="preserve">ve výpočtu vektoru vah pomocí optimalizátoru </w:t>
        </w:r>
        <w:proofErr w:type="spellStart"/>
        <w:r w:rsidR="000107EE">
          <w:t>AdamW</w:t>
        </w:r>
      </w:ins>
      <w:proofErr w:type="spellEnd"/>
      <w:ins w:id="1357" w:author="Ingr Jiri [2]" w:date="2025-05-02T10:02:00Z" w16du:dateUtc="2025-05-02T08:02:00Z">
        <w:r w:rsidR="000107EE">
          <w:t xml:space="preserve"> (</w:t>
        </w:r>
      </w:ins>
      <w:ins w:id="1358" w:author="Ingr Jiri [2]" w:date="2025-04-30T11:43:00Z" w16du:dateUtc="2025-04-30T09:43:00Z">
        <w:r w:rsidR="005829DE">
          <w:t>rovnic</w:t>
        </w:r>
      </w:ins>
      <w:ins w:id="1359" w:author="Ingr Jiri [2]" w:date="2025-05-02T10:02:00Z" w16du:dateUtc="2025-05-02T08:02:00Z">
        <w:r w:rsidR="000107EE">
          <w:t>e</w:t>
        </w:r>
      </w:ins>
      <w:ins w:id="1360" w:author="Ingr Jiri [2]" w:date="2025-04-30T11:43:00Z" w16du:dateUtc="2025-04-30T09:43:00Z">
        <w:r w:rsidR="005829DE">
          <w:t xml:space="preserve"> 3.5).</w:t>
        </w:r>
      </w:ins>
    </w:p>
    <w:p w14:paraId="31B77093" w14:textId="1F41E6C2" w:rsidR="00332E15" w:rsidRDefault="00332E15" w:rsidP="00332E15">
      <w:pPr>
        <w:pStyle w:val="Nadpis3"/>
      </w:pPr>
      <w:bookmarkStart w:id="1361" w:name="_Toc196943601"/>
      <w:proofErr w:type="spellStart"/>
      <w:r>
        <w:t>Batch</w:t>
      </w:r>
      <w:proofErr w:type="spellEnd"/>
      <w:r>
        <w:t xml:space="preserve"> </w:t>
      </w:r>
      <w:proofErr w:type="spellStart"/>
      <w:r>
        <w:t>size</w:t>
      </w:r>
      <w:bookmarkEnd w:id="1361"/>
      <w:proofErr w:type="spellEnd"/>
    </w:p>
    <w:p w14:paraId="7855873D" w14:textId="75EA8FF2" w:rsidR="00332E15" w:rsidRDefault="000101A5" w:rsidP="00332E15">
      <w:proofErr w:type="spellStart"/>
      <w:r>
        <w:t>Batch</w:t>
      </w:r>
      <w:proofErr w:type="spellEnd"/>
      <w:r>
        <w:t xml:space="preserve"> </w:t>
      </w:r>
      <w:proofErr w:type="spellStart"/>
      <w:r>
        <w:t>size</w:t>
      </w:r>
      <w:proofErr w:type="spellEnd"/>
      <w:r>
        <w:t xml:space="preserve"> určuje, kolik </w:t>
      </w:r>
      <w:del w:id="1362" w:author="Ingr Jiri [2]" w:date="2025-05-02T10:14:00Z" w16du:dateUtc="2025-05-02T08:14:00Z">
        <w:r w:rsidDel="00D050C7">
          <w:delText xml:space="preserve">obrázku </w:delText>
        </w:r>
      </w:del>
      <w:ins w:id="1363" w:author="Ingr Jiri [2]" w:date="2025-05-02T10:14:00Z" w16du:dateUtc="2025-05-02T08:14:00Z">
        <w:r w:rsidR="00D050C7">
          <w:t>vzorků</w:t>
        </w:r>
        <w:r w:rsidR="00D050C7">
          <w:t xml:space="preserve"> </w:t>
        </w:r>
      </w:ins>
      <w:r>
        <w:t xml:space="preserve">z datasetu se zpracuje najednou při jednom dopředném průchodu neuronovou sítí, než </w:t>
      </w:r>
      <w:ins w:id="1364" w:author="Ingr Jiri [2]" w:date="2025-05-02T10:14:00Z" w16du:dateUtc="2025-05-02T08:14:00Z">
        <w:r w:rsidR="00D050C7">
          <w:t xml:space="preserve">dojde </w:t>
        </w:r>
      </w:ins>
      <w:del w:id="1365" w:author="Ingr Jiri [2]" w:date="2025-05-02T10:14:00Z" w16du:dateUtc="2025-05-02T08:14:00Z">
        <w:r w:rsidDel="00D050C7">
          <w:delText>se znovu</w:delText>
        </w:r>
      </w:del>
      <w:ins w:id="1366" w:author="Ingr Jiri [2]" w:date="2025-05-02T10:14:00Z" w16du:dateUtc="2025-05-02T08:14:00Z">
        <w:r w:rsidR="00D050C7">
          <w:t>k</w:t>
        </w:r>
      </w:ins>
      <w:r>
        <w:t xml:space="preserve"> aktualiz</w:t>
      </w:r>
      <w:ins w:id="1367" w:author="Ingr Jiri [2]" w:date="2025-05-02T10:14:00Z" w16du:dateUtc="2025-05-02T08:14:00Z">
        <w:r w:rsidR="00D050C7">
          <w:t>aci</w:t>
        </w:r>
      </w:ins>
      <w:del w:id="1368" w:author="Ingr Jiri [2]" w:date="2025-05-02T10:14:00Z" w16du:dateUtc="2025-05-02T08:14:00Z">
        <w:r w:rsidDel="00D050C7">
          <w:delText>ují</w:delText>
        </w:r>
      </w:del>
      <w:r>
        <w:t xml:space="preserve"> parametr</w:t>
      </w:r>
      <w:ins w:id="1369" w:author="Ingr Jiri [2]" w:date="2025-05-02T10:14:00Z" w16du:dateUtc="2025-05-02T08:14:00Z">
        <w:r w:rsidR="00D050C7">
          <w:t>ů</w:t>
        </w:r>
      </w:ins>
      <w:del w:id="1370" w:author="Ingr Jiri [2]" w:date="2025-05-02T10:14:00Z" w16du:dateUtc="2025-05-02T08:14:00Z">
        <w:r w:rsidDel="00D050C7">
          <w:delText>y</w:delText>
        </w:r>
      </w:del>
      <w:r>
        <w:t xml:space="preserve"> modelu. </w:t>
      </w:r>
      <w:del w:id="1371" w:author="Ingr Jiri [2]" w:date="2025-05-02T10:15:00Z" w16du:dateUtc="2025-05-02T08:15:00Z">
        <w:r w:rsidDel="00D050C7">
          <w:delText xml:space="preserve">Projití </w:delText>
        </w:r>
      </w:del>
      <w:ins w:id="1372" w:author="Ingr Jiri [2]" w:date="2025-05-02T10:15:00Z" w16du:dateUtc="2025-05-02T08:15:00Z">
        <w:r w:rsidR="00D050C7">
          <w:t xml:space="preserve">Zpracování </w:t>
        </w:r>
      </w:ins>
      <w:r>
        <w:t>cel</w:t>
      </w:r>
      <w:r w:rsidR="00483E98">
        <w:t>ého</w:t>
      </w:r>
      <w:r>
        <w:t xml:space="preserve"> </w:t>
      </w:r>
      <w:r>
        <w:lastRenderedPageBreak/>
        <w:t>dataset</w:t>
      </w:r>
      <w:r w:rsidR="00483E98">
        <w:t>u</w:t>
      </w:r>
      <w:r>
        <w:t xml:space="preserve"> zároveň by bylo příliš paměťově náročné</w:t>
      </w:r>
      <w:ins w:id="1373" w:author="Ingr Jiri [2]" w:date="2025-05-02T10:15:00Z" w16du:dateUtc="2025-05-02T08:15:00Z">
        <w:r w:rsidR="00D050C7">
          <w:t xml:space="preserve">, zatímco </w:t>
        </w:r>
      </w:ins>
      <w:del w:id="1374" w:author="Ingr Jiri [2]" w:date="2025-05-02T10:15:00Z" w16du:dateUtc="2025-05-02T08:15:00Z">
        <w:r w:rsidR="00483E98" w:rsidDel="00D050C7">
          <w:delText>. P</w:delText>
        </w:r>
      </w:del>
      <w:ins w:id="1375" w:author="Ingr Jiri [2]" w:date="2025-05-02T10:15:00Z" w16du:dateUtc="2025-05-02T08:15:00Z">
        <w:r w:rsidR="00D050C7">
          <w:t>p</w:t>
        </w:r>
      </w:ins>
      <w:r>
        <w:t>ři procházení snímků jednotlivě</w:t>
      </w:r>
      <w:r w:rsidR="00353E89">
        <w:t xml:space="preserve"> by se zvyšovala </w:t>
      </w:r>
      <w:r>
        <w:t>výpočetní náročnost a nestabilit</w:t>
      </w:r>
      <w:r w:rsidR="00483E98">
        <w:t>a</w:t>
      </w:r>
      <w:r>
        <w:t xml:space="preserve"> tréninku kvůli častým aktualizacím vah. </w:t>
      </w:r>
      <w:proofErr w:type="spellStart"/>
      <w:r>
        <w:t>Batch</w:t>
      </w:r>
      <w:proofErr w:type="spellEnd"/>
      <w:r>
        <w:t xml:space="preserve"> </w:t>
      </w:r>
      <w:proofErr w:type="spellStart"/>
      <w:r>
        <w:t>size</w:t>
      </w:r>
      <w:proofErr w:type="spellEnd"/>
      <w:r>
        <w:t xml:space="preserve"> </w:t>
      </w:r>
      <w:ins w:id="1376" w:author="Ingr Jiri [2]" w:date="2025-05-02T10:16:00Z" w16du:dateUtc="2025-05-02T08:16:00Z">
        <w:r w:rsidR="00D050C7">
          <w:t>představuje</w:t>
        </w:r>
      </w:ins>
      <w:del w:id="1377" w:author="Ingr Jiri [2]" w:date="2025-05-02T10:15:00Z" w16du:dateUtc="2025-05-02T08:15:00Z">
        <w:r w:rsidDel="00D050C7">
          <w:delText>je</w:delText>
        </w:r>
      </w:del>
      <w:del w:id="1378" w:author="Ingr Jiri [2]" w:date="2025-05-02T10:16:00Z" w16du:dateUtc="2025-05-02T08:16:00Z">
        <w:r w:rsidDel="00D050C7">
          <w:delText xml:space="preserve"> tedy</w:delText>
        </w:r>
      </w:del>
      <w:r>
        <w:t xml:space="preserve"> kompromis</w:t>
      </w:r>
      <w:del w:id="1379" w:author="Ingr Jiri [2]" w:date="2025-05-02T10:16:00Z" w16du:dateUtc="2025-05-02T08:16:00Z">
        <w:r w:rsidDel="00D050C7">
          <w:delText>em</w:delText>
        </w:r>
      </w:del>
      <w:r>
        <w:t xml:space="preserve"> mezi těmito </w:t>
      </w:r>
      <w:ins w:id="1380" w:author="Ingr Jiri [2]" w:date="2025-05-02T10:16:00Z" w16du:dateUtc="2025-05-02T08:16:00Z">
        <w:r w:rsidR="00D050C7">
          <w:t xml:space="preserve">dvěma </w:t>
        </w:r>
      </w:ins>
      <w:r>
        <w:t>extrémy</w:t>
      </w:r>
      <w:r w:rsidR="00483E98">
        <w:t>, optimalizuje výkon modelu i dobu tréninku v závislosti na dostupném výpočetním hardwaru.</w:t>
      </w:r>
    </w:p>
    <w:p w14:paraId="15DC82B0" w14:textId="26359512" w:rsidR="00332E15" w:rsidRDefault="00332E15" w:rsidP="00332E15">
      <w:pPr>
        <w:pStyle w:val="Nadpis3"/>
      </w:pPr>
      <w:bookmarkStart w:id="1381" w:name="_Toc196943602"/>
      <w:commentRangeStart w:id="1382"/>
      <w:r>
        <w:t>Augmentace</w:t>
      </w:r>
      <w:commentRangeEnd w:id="1382"/>
      <w:r w:rsidR="00353E89">
        <w:rPr>
          <w:rStyle w:val="Odkaznakoment"/>
          <w:rFonts w:cs="Times New Roman"/>
          <w:b w:val="0"/>
          <w:bCs w:val="0"/>
        </w:rPr>
        <w:commentReference w:id="1382"/>
      </w:r>
      <w:bookmarkEnd w:id="1381"/>
    </w:p>
    <w:p w14:paraId="475EC69F" w14:textId="1150413D" w:rsidR="00635A94" w:rsidRDefault="00C26F0C" w:rsidP="00635A94">
      <w:del w:id="1383" w:author="Ingr Jiri [2]" w:date="2025-05-02T10:18:00Z" w16du:dateUtc="2025-05-02T08:18:00Z">
        <w:r w:rsidDel="00D050C7">
          <w:delText>Jedná se o skupinu hyperparametrů</w:delText>
        </w:r>
        <w:r w:rsidR="005F558D" w:rsidDel="00D050C7">
          <w:delText xml:space="preserve"> běžně používaných </w:delText>
        </w:r>
      </w:del>
      <w:ins w:id="1384" w:author="Ingr Jiri [2]" w:date="2025-05-02T10:18:00Z" w16du:dateUtc="2025-05-02T08:18:00Z">
        <w:r w:rsidR="00D050C7">
          <w:t xml:space="preserve">Augmentace dat představuje soubor technik, které </w:t>
        </w:r>
      </w:ins>
      <w:del w:id="1385" w:author="Ingr Jiri [2]" w:date="2025-05-02T10:20:00Z" w16du:dateUtc="2025-05-02T08:20:00Z">
        <w:r w:rsidR="005F558D" w:rsidDel="00BF407C">
          <w:delText>při trénování modelů strojového učení</w:delText>
        </w:r>
      </w:del>
      <w:ins w:id="1386" w:author="Ingr Jiri [2]" w:date="2025-05-02T10:18:00Z" w16du:dateUtc="2025-05-02T08:18:00Z">
        <w:r w:rsidR="00D050C7">
          <w:t>slouží k</w:t>
        </w:r>
      </w:ins>
      <w:del w:id="1387" w:author="Ingr Jiri [2]" w:date="2025-05-02T10:18:00Z" w16du:dateUtc="2025-05-02T08:18:00Z">
        <w:r w:rsidDel="00D050C7">
          <w:delText>, která</w:delText>
        </w:r>
      </w:del>
      <w:r>
        <w:t xml:space="preserve"> rozš</w:t>
      </w:r>
      <w:ins w:id="1388" w:author="Ingr Jiri [2]" w:date="2025-05-02T10:18:00Z" w16du:dateUtc="2025-05-02T08:18:00Z">
        <w:r w:rsidR="00D050C7">
          <w:t>íření</w:t>
        </w:r>
      </w:ins>
      <w:del w:id="1389" w:author="Ingr Jiri [2]" w:date="2025-05-02T10:18:00Z" w16du:dateUtc="2025-05-02T08:18:00Z">
        <w:r w:rsidDel="00D050C7">
          <w:delText>iřuje</w:delText>
        </w:r>
      </w:del>
      <w:r>
        <w:t xml:space="preserve"> a obohac</w:t>
      </w:r>
      <w:ins w:id="1390" w:author="Ingr Jiri [2]" w:date="2025-05-02T10:18:00Z" w16du:dateUtc="2025-05-02T08:18:00Z">
        <w:r w:rsidR="00D050C7">
          <w:t>ení</w:t>
        </w:r>
      </w:ins>
      <w:del w:id="1391" w:author="Ingr Jiri [2]" w:date="2025-05-02T10:18:00Z" w16du:dateUtc="2025-05-02T08:18:00Z">
        <w:r w:rsidDel="00D050C7">
          <w:delText>uje</w:delText>
        </w:r>
      </w:del>
      <w:r>
        <w:t xml:space="preserve"> dataset</w:t>
      </w:r>
      <w:ins w:id="1392" w:author="Ingr Jiri [2]" w:date="2025-05-02T10:18:00Z" w16du:dateUtc="2025-05-02T08:18:00Z">
        <w:r w:rsidR="00D050C7">
          <w:t>u</w:t>
        </w:r>
      </w:ins>
      <w:r>
        <w:t xml:space="preserve"> aplikací </w:t>
      </w:r>
      <w:del w:id="1393" w:author="Ingr Jiri [2]" w:date="2025-05-02T10:19:00Z" w16du:dateUtc="2025-05-02T08:19:00Z">
        <w:r w:rsidDel="00D050C7">
          <w:delText xml:space="preserve">řady </w:delText>
        </w:r>
      </w:del>
      <w:ins w:id="1394" w:author="Ingr Jiri [2]" w:date="2025-05-02T10:19:00Z" w16du:dateUtc="2025-05-02T08:19:00Z">
        <w:r w:rsidR="00D050C7">
          <w:t>různých</w:t>
        </w:r>
        <w:r w:rsidR="00D050C7">
          <w:t xml:space="preserve"> </w:t>
        </w:r>
      </w:ins>
      <w:r>
        <w:t xml:space="preserve">transformací na snímky. Mezi obvyklé </w:t>
      </w:r>
      <w:del w:id="1395" w:author="Ingr Jiri [2]" w:date="2025-05-02T10:20:00Z" w16du:dateUtc="2025-05-02T08:20:00Z">
        <w:r w:rsidDel="00BF407C">
          <w:delText>metody</w:delText>
        </w:r>
      </w:del>
      <w:ins w:id="1396" w:author="Ingr Jiri [2]" w:date="2025-05-02T10:20:00Z" w16du:dateUtc="2025-05-02T08:20:00Z">
        <w:r w:rsidR="00BF407C">
          <w:t>techniky</w:t>
        </w:r>
      </w:ins>
      <w:r>
        <w:t xml:space="preserve"> augmentace patří např. změna měřítka, rotace, horizontální a vertikální zrcadlení, změna jasu, či přidání šumu. Cílem augmentace je zvýšit </w:t>
      </w:r>
      <w:ins w:id="1397" w:author="Ingr Jiri [2]" w:date="2025-05-02T10:21:00Z" w16du:dateUtc="2025-05-02T08:21:00Z">
        <w:r w:rsidR="00BF407C">
          <w:t xml:space="preserve">schopnost modelu </w:t>
        </w:r>
      </w:ins>
      <w:r>
        <w:t>generali</w:t>
      </w:r>
      <w:ins w:id="1398" w:author="Ingr Jiri [2]" w:date="2025-05-02T10:21:00Z" w16du:dateUtc="2025-05-02T08:21:00Z">
        <w:r w:rsidR="00BF407C">
          <w:t>zovat, tedy</w:t>
        </w:r>
      </w:ins>
      <w:del w:id="1399" w:author="Ingr Jiri [2]" w:date="2025-05-02T10:21:00Z" w16du:dateUtc="2025-05-02T08:21:00Z">
        <w:r w:rsidDel="00BF407C">
          <w:delText>zační</w:delText>
        </w:r>
      </w:del>
      <w:ins w:id="1400" w:author="Ingr Jiri [2]" w:date="2025-05-02T10:21:00Z" w16du:dateUtc="2025-05-02T08:21:00Z">
        <w:r w:rsidR="00BF407C">
          <w:t xml:space="preserve"> na</w:t>
        </w:r>
      </w:ins>
      <w:ins w:id="1401" w:author="Ingr Jiri [2]" w:date="2025-05-02T10:22:00Z" w16du:dateUtc="2025-05-02T08:22:00Z">
        <w:r w:rsidR="00BF407C">
          <w:t>učení modelu</w:t>
        </w:r>
      </w:ins>
      <w:del w:id="1402" w:author="Ingr Jiri [2]" w:date="2025-05-02T10:21:00Z" w16du:dateUtc="2025-05-02T08:21:00Z">
        <w:r w:rsidDel="00BF407C">
          <w:delText xml:space="preserve"> schopnost modelu tím, že se</w:delText>
        </w:r>
      </w:del>
      <w:del w:id="1403" w:author="Ingr Jiri [2]" w:date="2025-05-02T10:22:00Z" w16du:dateUtc="2025-05-02T08:22:00Z">
        <w:r w:rsidDel="00BF407C">
          <w:delText xml:space="preserve"> naučí </w:delText>
        </w:r>
      </w:del>
      <w:ins w:id="1404" w:author="Ingr Jiri [2]" w:date="2025-05-02T10:22:00Z" w16du:dateUtc="2025-05-02T08:22:00Z">
        <w:r w:rsidR="00BF407C">
          <w:t xml:space="preserve"> správně </w:t>
        </w:r>
      </w:ins>
      <w:r>
        <w:t>rozpoznávat objekty i v situacích, které nejsou přesně zastoupeny v datasetu. Tyto úpravy obrázků simulují různorodé reálné podmínky a pomáhají se adaptovat na variabilitu dat v praxi, čímž se také snižuje riziko přeučení modelu.</w:t>
      </w:r>
    </w:p>
    <w:p w14:paraId="54000BEB" w14:textId="55D0E616" w:rsidR="00E543B9" w:rsidRDefault="00B61EB1" w:rsidP="00E543B9">
      <w:pPr>
        <w:rPr>
          <w:ins w:id="1405" w:author="Ingr Jiri [2]" w:date="2025-04-30T14:05:00Z" w16du:dateUtc="2025-04-30T12:05:00Z"/>
        </w:rPr>
      </w:pPr>
      <w:del w:id="1406" w:author="Ingr Jiri [2]" w:date="2025-05-02T10:23:00Z" w16du:dateUtc="2025-05-02T08:23:00Z">
        <w:r w:rsidDel="00BF407C">
          <w:delText xml:space="preserve">Speciální </w:delText>
        </w:r>
      </w:del>
      <w:ins w:id="1407" w:author="Ingr Jiri [2]" w:date="2025-05-02T10:23:00Z" w16du:dateUtc="2025-05-02T08:23:00Z">
        <w:r w:rsidR="00BF407C">
          <w:t>Specifickou</w:t>
        </w:r>
        <w:r w:rsidR="00BF407C">
          <w:t xml:space="preserve"> </w:t>
        </w:r>
      </w:ins>
      <w:r>
        <w:t xml:space="preserve">formou augmentace dat </w:t>
      </w:r>
      <w:del w:id="1408" w:author="Ingr Jiri [2]" w:date="2025-05-02T10:23:00Z" w16du:dateUtc="2025-05-02T08:23:00Z">
        <w:r w:rsidDel="00BF407C">
          <w:delText xml:space="preserve">specifickou </w:delText>
        </w:r>
      </w:del>
      <w:r>
        <w:t xml:space="preserve">pro algoritmy YOLO je </w:t>
      </w:r>
      <w:ins w:id="1409" w:author="Ingr Jiri [2]" w:date="2025-05-02T10:23:00Z" w16du:dateUtc="2025-05-02T08:23:00Z">
        <w:r w:rsidR="00BF407C">
          <w:t xml:space="preserve">tzv. </w:t>
        </w:r>
      </w:ins>
      <w:r>
        <w:t xml:space="preserve">mozaiková augmentace. Tato technika </w:t>
      </w:r>
      <w:ins w:id="1410" w:author="Ingr Jiri [2]" w:date="2025-05-02T10:23:00Z" w16du:dateUtc="2025-05-02T08:23:00Z">
        <w:r w:rsidR="00BF407C">
          <w:t xml:space="preserve">náhodně </w:t>
        </w:r>
      </w:ins>
      <w:r>
        <w:t>vyb</w:t>
      </w:r>
      <w:ins w:id="1411" w:author="Ingr Jiri [2]" w:date="2025-05-02T10:23:00Z" w16du:dateUtc="2025-05-02T08:23:00Z">
        <w:r w:rsidR="00BF407C">
          <w:t>írá</w:t>
        </w:r>
      </w:ins>
      <w:del w:id="1412" w:author="Ingr Jiri [2]" w:date="2025-05-02T10:23:00Z" w16du:dateUtc="2025-05-02T08:23:00Z">
        <w:r w:rsidDel="00BF407C">
          <w:delText>ere</w:delText>
        </w:r>
      </w:del>
      <w:r>
        <w:t xml:space="preserve"> 4 snímky z trénovacích dat</w:t>
      </w:r>
      <w:ins w:id="1413" w:author="Ingr Jiri [2]" w:date="2025-05-02T10:24:00Z" w16du:dateUtc="2025-05-02T08:24:00Z">
        <w:r w:rsidR="00BF407C">
          <w:t xml:space="preserve">, na které aplikuje </w:t>
        </w:r>
      </w:ins>
      <w:del w:id="1414" w:author="Ingr Jiri [2]" w:date="2025-05-02T10:24:00Z" w16du:dateUtc="2025-05-02T08:24:00Z">
        <w:r w:rsidDel="00BF407C">
          <w:delText xml:space="preserve"> a </w:delText>
        </w:r>
      </w:del>
      <w:ins w:id="1415" w:author="Ingr Jiri [2]" w:date="2025-05-02T10:24:00Z" w16du:dateUtc="2025-05-02T08:24:00Z">
        <w:r w:rsidR="00BF407C">
          <w:t xml:space="preserve">běžné </w:t>
        </w:r>
      </w:ins>
      <w:del w:id="1416" w:author="Ingr Jiri [2]" w:date="2025-05-02T10:24:00Z" w16du:dateUtc="2025-05-02T08:24:00Z">
        <w:r w:rsidDel="00BF407C">
          <w:delText xml:space="preserve">po použití </w:delText>
        </w:r>
      </w:del>
      <w:del w:id="1417" w:author="Ingr Jiri [2]" w:date="2025-05-02T10:23:00Z" w16du:dateUtc="2025-05-02T08:23:00Z">
        <w:r w:rsidDel="00BF407C">
          <w:delText xml:space="preserve">jiných </w:delText>
        </w:r>
      </w:del>
      <w:del w:id="1418" w:author="Ingr Jiri [2]" w:date="2025-05-02T10:24:00Z" w16du:dateUtc="2025-05-02T08:24:00Z">
        <w:r w:rsidDel="00BF407C">
          <w:delText xml:space="preserve">metod klasické </w:delText>
        </w:r>
      </w:del>
      <w:r>
        <w:t>augment</w:t>
      </w:r>
      <w:ins w:id="1419" w:author="Ingr Jiri [2]" w:date="2025-05-02T10:24:00Z" w16du:dateUtc="2025-05-02T08:24:00Z">
        <w:r w:rsidR="00BF407C">
          <w:t>ační transformace</w:t>
        </w:r>
      </w:ins>
      <w:del w:id="1420" w:author="Ingr Jiri [2]" w:date="2025-05-02T10:24:00Z" w16du:dateUtc="2025-05-02T08:24:00Z">
        <w:r w:rsidDel="00BF407C">
          <w:delText>ace</w:delText>
        </w:r>
      </w:del>
      <w:r>
        <w:t xml:space="preserve"> jako oříznutí, změna měřítka atd. </w:t>
      </w:r>
      <w:ins w:id="1421" w:author="Ingr Jiri [2]" w:date="2025-05-02T10:25:00Z" w16du:dateUtc="2025-05-02T08:25:00Z">
        <w:r w:rsidR="00BF407C">
          <w:t xml:space="preserve">a následně </w:t>
        </w:r>
      </w:ins>
      <w:r>
        <w:t xml:space="preserve">je spojí do jednoho obrázku </w:t>
      </w:r>
      <w:ins w:id="1422" w:author="Ingr Jiri [2]" w:date="2025-05-02T10:25:00Z" w16du:dateUtc="2025-05-02T08:25:00Z">
        <w:r w:rsidR="00BF407C">
          <w:t xml:space="preserve">ve </w:t>
        </w:r>
      </w:ins>
      <w:r>
        <w:t>form</w:t>
      </w:r>
      <w:ins w:id="1423" w:author="Ingr Jiri [2]" w:date="2025-05-02T10:25:00Z" w16du:dateUtc="2025-05-02T08:25:00Z">
        <w:r w:rsidR="00BF407C">
          <w:t>ě</w:t>
        </w:r>
      </w:ins>
      <w:del w:id="1424" w:author="Ingr Jiri [2]" w:date="2025-05-02T10:25:00Z" w16du:dateUtc="2025-05-02T08:25:00Z">
        <w:r w:rsidDel="00BF407C">
          <w:delText>ou</w:delText>
        </w:r>
      </w:del>
      <w:r>
        <w:t xml:space="preserve"> mřížky o rozměrech 2 </w:t>
      </w:r>
      <w:r w:rsidRPr="006F26FB">
        <w:t>×</w:t>
      </w:r>
      <w:r>
        <w:t> 2</w:t>
      </w:r>
      <w:ins w:id="1425" w:author="Ingr Jiri [2]" w:date="2025-04-30T14:10:00Z" w16du:dateUtc="2025-04-30T12:10:00Z">
        <w:r w:rsidR="00043ADF">
          <w:t xml:space="preserve"> (</w:t>
        </w:r>
        <w:r w:rsidR="00043ADF">
          <w:fldChar w:fldCharType="begin"/>
        </w:r>
        <w:r w:rsidR="00043ADF">
          <w:instrText xml:space="preserve"> REF _Ref196914661 \h </w:instrText>
        </w:r>
      </w:ins>
      <w:ins w:id="1426" w:author="Ingr Jiri [2]" w:date="2025-04-30T14:10:00Z" w16du:dateUtc="2025-04-30T12:10:00Z">
        <w:r w:rsidR="00043ADF">
          <w:fldChar w:fldCharType="separate"/>
        </w:r>
        <w:r w:rsidR="00043ADF">
          <w:rPr>
            <w:b/>
            <w:bCs/>
          </w:rPr>
          <w:t>O</w:t>
        </w:r>
        <w:r w:rsidR="00043ADF" w:rsidRPr="00BB4856">
          <w:rPr>
            <w:b/>
            <w:rPrChange w:id="1427" w:author="Ingr Jiri [2]" w:date="2025-04-30T14:10:00Z" w16du:dateUtc="2025-04-30T12:10:00Z">
              <w:rPr/>
            </w:rPrChange>
          </w:rPr>
          <w:t xml:space="preserve">br. </w:t>
        </w:r>
        <w:r w:rsidR="00043ADF" w:rsidRPr="00BB4856">
          <w:rPr>
            <w:b/>
            <w:noProof/>
            <w:rPrChange w:id="1428" w:author="Ingr Jiri [2]" w:date="2025-04-30T14:10:00Z" w16du:dateUtc="2025-04-30T12:10:00Z">
              <w:rPr>
                <w:noProof/>
              </w:rPr>
            </w:rPrChange>
          </w:rPr>
          <w:t>3</w:t>
        </w:r>
        <w:r w:rsidR="00043ADF" w:rsidRPr="00BB4856">
          <w:rPr>
            <w:b/>
            <w:rPrChange w:id="1429" w:author="Ingr Jiri [2]" w:date="2025-04-30T14:10:00Z" w16du:dateUtc="2025-04-30T12:10:00Z">
              <w:rPr/>
            </w:rPrChange>
          </w:rPr>
          <w:t>.</w:t>
        </w:r>
        <w:r w:rsidR="00043ADF" w:rsidRPr="00BB4856">
          <w:rPr>
            <w:b/>
            <w:noProof/>
            <w:rPrChange w:id="1430" w:author="Ingr Jiri [2]" w:date="2025-04-30T14:10:00Z" w16du:dateUtc="2025-04-30T12:10:00Z">
              <w:rPr>
                <w:noProof/>
              </w:rPr>
            </w:rPrChange>
          </w:rPr>
          <w:t>4</w:t>
        </w:r>
        <w:r w:rsidR="00043ADF">
          <w:fldChar w:fldCharType="end"/>
        </w:r>
        <w:r w:rsidR="00043ADF">
          <w:t>)</w:t>
        </w:r>
      </w:ins>
      <w:r>
        <w:t>.</w:t>
      </w:r>
      <w:r w:rsidR="00FD1B95">
        <w:t xml:space="preserve"> Mozaiková augmentace zvyšuje robustnost modelu, protože umožňuje trénovat model na nezvyklých kompozicích či při částečném zakrytí objektů, zároveň zvyšuje rozmanitost pozadí. </w:t>
      </w:r>
      <w:del w:id="1431" w:author="Ingr Jiri [2]" w:date="2025-05-02T10:27:00Z" w16du:dateUtc="2025-05-02T08:27:00Z">
        <w:r w:rsidR="00FD1B95" w:rsidDel="00BF407C">
          <w:delText>Zároveň u</w:delText>
        </w:r>
      </w:del>
      <w:ins w:id="1432" w:author="Ingr Jiri [2]" w:date="2025-05-02T10:27:00Z" w16du:dateUtc="2025-05-02T08:27:00Z">
        <w:r w:rsidR="00BF407C">
          <w:t>U</w:t>
        </w:r>
      </w:ins>
      <w:r w:rsidR="00FD1B95">
        <w:t xml:space="preserve">možňuje </w:t>
      </w:r>
      <w:ins w:id="1433" w:author="Ingr Jiri [2]" w:date="2025-05-02T10:27:00Z" w16du:dateUtc="2025-05-02T08:27:00Z">
        <w:r w:rsidR="00BF407C">
          <w:t xml:space="preserve">také </w:t>
        </w:r>
      </w:ins>
      <w:r w:rsidR="00FD1B95">
        <w:t xml:space="preserve">efektivní trénink i při nutnosti nastavení nižší hodnoty </w:t>
      </w:r>
      <w:proofErr w:type="spellStart"/>
      <w:r w:rsidR="00FD1B95">
        <w:t>batch</w:t>
      </w:r>
      <w:proofErr w:type="spellEnd"/>
      <w:r w:rsidR="00FD1B95">
        <w:t xml:space="preserve"> </w:t>
      </w:r>
      <w:proofErr w:type="spellStart"/>
      <w:r w:rsidR="00FD1B95">
        <w:t>size</w:t>
      </w:r>
      <w:proofErr w:type="spellEnd"/>
      <w:r w:rsidR="00FD1B95">
        <w:t>.</w:t>
      </w:r>
    </w:p>
    <w:p w14:paraId="5B514860" w14:textId="77777777" w:rsidR="00BB4856" w:rsidRDefault="00BB4856">
      <w:pPr>
        <w:keepNext/>
        <w:rPr>
          <w:ins w:id="1434" w:author="Ingr Jiri [2]" w:date="2025-04-30T14:10:00Z" w16du:dateUtc="2025-04-30T12:10:00Z"/>
        </w:rPr>
        <w:pPrChange w:id="1435" w:author="Ingr Jiri [2]" w:date="2025-04-30T14:10:00Z" w16du:dateUtc="2025-04-30T12:10:00Z">
          <w:pPr/>
        </w:pPrChange>
      </w:pPr>
      <w:ins w:id="1436" w:author="Ingr Jiri [2]" w:date="2025-04-30T14:08:00Z" w16du:dateUtc="2025-04-30T12:08:00Z">
        <w:r>
          <w:rPr>
            <w:noProof/>
          </w:rPr>
          <w:drawing>
            <wp:inline distT="0" distB="0" distL="0" distR="0" wp14:anchorId="0CCCE3B5" wp14:editId="35355CD7">
              <wp:extent cx="5753100" cy="2613660"/>
              <wp:effectExtent l="0" t="0" r="0" b="0"/>
              <wp:docPr id="1423684536" name="Obrázek 14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8"/>
                      <pic:cNvPicPr>
                        <a:picLocks noChangeAspect="1" noChangeArrowheads="1"/>
                      </pic:cNvPicPr>
                    </pic:nvPicPr>
                    <pic:blipFill>
                      <a:blip r:embed="rId27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5753100" cy="261366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ins>
    </w:p>
    <w:p w14:paraId="248422F0" w14:textId="27D95233" w:rsidR="00BB4856" w:rsidRDefault="00BB4856">
      <w:pPr>
        <w:pStyle w:val="Titulek"/>
        <w:pPrChange w:id="1437" w:author="Ingr Jiri [2]" w:date="2025-04-30T14:10:00Z" w16du:dateUtc="2025-04-30T12:10:00Z">
          <w:pPr/>
        </w:pPrChange>
      </w:pPr>
      <w:bookmarkStart w:id="1438" w:name="_Ref196914661"/>
      <w:ins w:id="1439" w:author="Ingr Jiri [2]" w:date="2025-04-30T14:10:00Z" w16du:dateUtc="2025-04-30T12:10:00Z">
        <w:r>
          <w:rPr>
            <w:b/>
            <w:bCs w:val="0"/>
          </w:rPr>
          <w:t>O</w:t>
        </w:r>
        <w:r w:rsidRPr="00BB4856">
          <w:rPr>
            <w:b/>
            <w:bCs w:val="0"/>
            <w:rPrChange w:id="1440" w:author="Ingr Jiri [2]" w:date="2025-04-30T14:10:00Z" w16du:dateUtc="2025-04-30T12:10:00Z">
              <w:rPr>
                <w:bCs/>
              </w:rPr>
            </w:rPrChange>
          </w:rPr>
          <w:t xml:space="preserve">br. </w:t>
        </w:r>
      </w:ins>
      <w:ins w:id="1441" w:author="Ingr Jiri [2]" w:date="2025-05-02T20:09:00Z" w16du:dateUtc="2025-05-02T18:09:00Z"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TYLEREF 1 \s </w:instrText>
        </w:r>
      </w:ins>
      <w:r w:rsidR="00F626E8">
        <w:rPr>
          <w:b/>
          <w:bCs w:val="0"/>
        </w:rPr>
        <w:fldChar w:fldCharType="separate"/>
      </w:r>
      <w:r w:rsidR="00F626E8">
        <w:rPr>
          <w:b/>
          <w:bCs w:val="0"/>
          <w:noProof/>
        </w:rPr>
        <w:t>3</w:t>
      </w:r>
      <w:ins w:id="1442" w:author="Ingr Jiri [2]" w:date="2025-05-02T20:09:00Z" w16du:dateUtc="2025-05-02T18:09:00Z">
        <w:r w:rsidR="00F626E8">
          <w:rPr>
            <w:b/>
            <w:bCs w:val="0"/>
          </w:rPr>
          <w:fldChar w:fldCharType="end"/>
        </w:r>
        <w:r w:rsidR="00F626E8">
          <w:rPr>
            <w:b/>
            <w:bCs w:val="0"/>
          </w:rPr>
          <w:t>.</w:t>
        </w:r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EQ obr. \* ARABIC \s 1 </w:instrText>
        </w:r>
      </w:ins>
      <w:r w:rsidR="00F626E8">
        <w:rPr>
          <w:b/>
          <w:bCs w:val="0"/>
        </w:rPr>
        <w:fldChar w:fldCharType="separate"/>
      </w:r>
      <w:ins w:id="1443" w:author="Ingr Jiri [2]" w:date="2025-05-02T20:09:00Z" w16du:dateUtc="2025-05-02T18:09:00Z">
        <w:r w:rsidR="00F626E8">
          <w:rPr>
            <w:b/>
            <w:bCs w:val="0"/>
            <w:noProof/>
          </w:rPr>
          <w:t>4</w:t>
        </w:r>
        <w:r w:rsidR="00F626E8">
          <w:rPr>
            <w:b/>
            <w:bCs w:val="0"/>
          </w:rPr>
          <w:fldChar w:fldCharType="end"/>
        </w:r>
      </w:ins>
      <w:bookmarkEnd w:id="1438"/>
      <w:ins w:id="1444" w:author="Ingr Jiri [2]" w:date="2025-04-30T14:10:00Z" w16du:dateUtc="2025-04-30T12:10:00Z">
        <w:r>
          <w:t xml:space="preserve">: </w:t>
        </w:r>
        <w:proofErr w:type="spellStart"/>
        <w:r>
          <w:t>Oanotované</w:t>
        </w:r>
        <w:proofErr w:type="spellEnd"/>
        <w:r>
          <w:t xml:space="preserve"> snímky modelem YOLO vytvořené pomocí mozaikové augmentace</w:t>
        </w:r>
      </w:ins>
    </w:p>
    <w:p w14:paraId="1AC699C6" w14:textId="23BE8770" w:rsidR="00A3494E" w:rsidRDefault="00A3494E" w:rsidP="00A3494E">
      <w:pPr>
        <w:pStyle w:val="Nadpis3"/>
      </w:pPr>
      <w:bookmarkStart w:id="1445" w:name="_Toc196943603"/>
      <w:r>
        <w:lastRenderedPageBreak/>
        <w:t>Testování velikostí YOLO modelů</w:t>
      </w:r>
      <w:bookmarkEnd w:id="1445"/>
    </w:p>
    <w:p w14:paraId="4D620F28" w14:textId="3BFC9C7F" w:rsidR="00A3494E" w:rsidRDefault="00455D08" w:rsidP="001B6EEE">
      <w:pPr>
        <w:rPr>
          <w:ins w:id="1446" w:author="Ingr Jiri [2]" w:date="2025-04-30T09:59:00Z" w16du:dateUtc="2025-04-30T07:59:00Z"/>
        </w:rPr>
      </w:pPr>
      <w:r>
        <w:t xml:space="preserve">K vytvoření dobře fungujícího modelu je třeba zvolit vhodnou velikost YOLO </w:t>
      </w:r>
      <w:r w:rsidR="00353E89">
        <w:t>modelu</w:t>
      </w:r>
      <w:r>
        <w:t xml:space="preserve">, proto bylo </w:t>
      </w:r>
      <w:r w:rsidR="00C93428">
        <w:t xml:space="preserve">vytvořeno </w:t>
      </w:r>
      <w:r>
        <w:t xml:space="preserve">5 modelů všech dostupných velikostí (n, s, m, l a x) YOLO11 a jejich výsledné metriky </w:t>
      </w:r>
      <m:oMath>
        <m:r>
          <w:rPr>
            <w:rFonts w:ascii="Cambria Math" w:hAnsi="Cambria Math"/>
          </w:rPr>
          <m:t>@mAP50</m:t>
        </m:r>
      </m:oMath>
      <w:r>
        <w:t xml:space="preserve"> a </w:t>
      </w:r>
      <m:oMath>
        <m:r>
          <w:rPr>
            <w:rFonts w:ascii="Cambria Math" w:hAnsi="Cambria Math"/>
          </w:rPr>
          <m:t>@mAP50:95</m:t>
        </m:r>
      </m:oMath>
      <w:r>
        <w:t xml:space="preserve"> byly porovnány na </w:t>
      </w:r>
      <w:r w:rsidR="00C93428">
        <w:fldChar w:fldCharType="begin"/>
      </w:r>
      <w:r w:rsidR="00C93428">
        <w:instrText xml:space="preserve"> REF _Ref196424510 \h </w:instrText>
      </w:r>
      <w:r w:rsidR="00C93428">
        <w:fldChar w:fldCharType="separate"/>
      </w:r>
      <w:r w:rsidR="00C93428">
        <w:rPr>
          <w:b/>
          <w:bCs/>
        </w:rPr>
        <w:t>O</w:t>
      </w:r>
      <w:r w:rsidR="00C93428" w:rsidRPr="00455D08">
        <w:rPr>
          <w:b/>
          <w:bCs/>
        </w:rPr>
        <w:t xml:space="preserve">br. </w:t>
      </w:r>
      <w:r w:rsidR="00C93428" w:rsidRPr="00455D08">
        <w:rPr>
          <w:b/>
          <w:bCs/>
          <w:noProof/>
        </w:rPr>
        <w:t>3</w:t>
      </w:r>
      <w:r w:rsidR="00C93428" w:rsidRPr="00455D08">
        <w:rPr>
          <w:b/>
          <w:bCs/>
        </w:rPr>
        <w:t>.</w:t>
      </w:r>
      <w:r w:rsidR="00C93428" w:rsidRPr="00455D08">
        <w:rPr>
          <w:b/>
          <w:bCs/>
          <w:noProof/>
        </w:rPr>
        <w:t>1</w:t>
      </w:r>
      <w:r w:rsidR="00C93428">
        <w:fldChar w:fldCharType="end"/>
      </w:r>
      <w:r w:rsidR="00EC3A88">
        <w:t>. Trénování</w:t>
      </w:r>
      <w:r w:rsidR="00C93428">
        <w:t xml:space="preserve"> </w:t>
      </w:r>
      <w:r w:rsidR="00EC3A88">
        <w:t xml:space="preserve">všech modelů probíhalo </w:t>
      </w:r>
      <w:r w:rsidR="00C93428">
        <w:t xml:space="preserve">na </w:t>
      </w:r>
      <w:r w:rsidR="00EC3A88">
        <w:t xml:space="preserve">stejném </w:t>
      </w:r>
      <w:r w:rsidR="00C93428">
        <w:t xml:space="preserve">datasetu </w:t>
      </w:r>
      <w:r w:rsidR="00EC3A88">
        <w:t>(</w:t>
      </w:r>
      <w:r w:rsidR="00C93428">
        <w:t xml:space="preserve">viz </w:t>
      </w:r>
      <w:r w:rsidR="00C93428">
        <w:fldChar w:fldCharType="begin"/>
      </w:r>
      <w:r w:rsidR="00C93428">
        <w:instrText xml:space="preserve"> REF _Ref196424666 \r \h </w:instrText>
      </w:r>
      <w:r w:rsidR="00C93428">
        <w:fldChar w:fldCharType="separate"/>
      </w:r>
      <w:r w:rsidR="00C93428">
        <w:t>3.1</w:t>
      </w:r>
      <w:r w:rsidR="00C93428">
        <w:fldChar w:fldCharType="end"/>
      </w:r>
      <w:r w:rsidR="00EC3A88">
        <w:t>)</w:t>
      </w:r>
      <w:r w:rsidR="00C93428">
        <w:t xml:space="preserve"> za identického nastavení </w:t>
      </w:r>
      <w:proofErr w:type="spellStart"/>
      <w:r w:rsidR="00C93428">
        <w:t>hyperparametrů</w:t>
      </w:r>
      <w:proofErr w:type="spellEnd"/>
      <w:r w:rsidR="00C93428">
        <w:t xml:space="preserve">. </w:t>
      </w:r>
      <w:r w:rsidR="001B6EEE" w:rsidRPr="001B6EEE">
        <w:t xml:space="preserve">Z grafu je patrné, že výsledné metriky různých velikostí modelu dosáhly velmi podobné úrovně výkonnosti. Všechny testované varianty modelů tedy vykazují schopnost relativně přesně a konzistentně reprezentovat vlastnosti trénovacích dat. Nejlepších hodnot metrik </w:t>
      </w:r>
      <m:oMath>
        <m:r>
          <w:rPr>
            <w:rFonts w:ascii="Cambria Math" w:hAnsi="Cambria Math"/>
          </w:rPr>
          <m:t>@mAP50</m:t>
        </m:r>
      </m:oMath>
      <w:r w:rsidR="001B6EEE" w:rsidRPr="001B6EEE">
        <w:t xml:space="preserve"> a </w:t>
      </w:r>
      <m:oMath>
        <m:r>
          <w:rPr>
            <w:rFonts w:ascii="Cambria Math" w:hAnsi="Cambria Math"/>
          </w:rPr>
          <m:t xml:space="preserve">@mAP50:95 </m:t>
        </m:r>
      </m:oMath>
      <w:r w:rsidR="001B6EEE">
        <w:t xml:space="preserve">však </w:t>
      </w:r>
      <w:r w:rsidR="001B6EEE" w:rsidRPr="001B6EEE">
        <w:t xml:space="preserve">dosáhl model YOLOv11m, což odpovídá očekávání, neboť tato velikost modelu představuje rovnováhu mezi složitostí architektury a množstvím dostupných trénovacích dat (přibližně 13 000 snímků). </w:t>
      </w:r>
      <w:commentRangeStart w:id="1447"/>
      <w:r w:rsidR="001B6EEE" w:rsidRPr="00EC3A88">
        <w:t>Tento výsledek podporuje hypotézu, že volba modelu přiměřené velikosti vzhledem k datovému objemu je klíčová pro dosažení optimálního výkonu.</w:t>
      </w:r>
      <w:commentRangeEnd w:id="1447"/>
      <w:r w:rsidR="00EC3A88">
        <w:rPr>
          <w:rStyle w:val="Odkaznakoment"/>
        </w:rPr>
        <w:commentReference w:id="1447"/>
      </w:r>
      <w:r w:rsidR="00DE22DB">
        <w:rPr>
          <w:noProof/>
          <w:lang w:eastAsia="cs-CZ"/>
        </w:rPr>
        <w:drawing>
          <wp:inline distT="0" distB="0" distL="0" distR="0" wp14:anchorId="6F31D233" wp14:editId="5808C641">
            <wp:extent cx="5753100" cy="1920240"/>
            <wp:effectExtent l="0" t="0" r="0" b="3810"/>
            <wp:docPr id="428267225" name="Obrázek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19202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Start w:id="1448" w:name="_Ref196424510"/>
      <w:r>
        <w:rPr>
          <w:b/>
          <w:bCs/>
        </w:rPr>
        <w:t>O</w:t>
      </w:r>
      <w:r w:rsidRPr="00455D08">
        <w:rPr>
          <w:b/>
          <w:bCs/>
        </w:rPr>
        <w:t xml:space="preserve">br. </w:t>
      </w:r>
      <w:ins w:id="1449" w:author="Ingr Jiri [2]" w:date="2025-05-02T20:09:00Z" w16du:dateUtc="2025-05-02T18:09:00Z">
        <w:r w:rsidR="00F626E8">
          <w:rPr>
            <w:b/>
            <w:bCs/>
          </w:rPr>
          <w:fldChar w:fldCharType="begin"/>
        </w:r>
        <w:r w:rsidR="00F626E8">
          <w:rPr>
            <w:b/>
            <w:bCs/>
          </w:rPr>
          <w:instrText xml:space="preserve"> STYLEREF 1 \s </w:instrText>
        </w:r>
      </w:ins>
      <w:r w:rsidR="00F626E8">
        <w:rPr>
          <w:b/>
          <w:bCs/>
        </w:rPr>
        <w:fldChar w:fldCharType="separate"/>
      </w:r>
      <w:r w:rsidR="00F626E8">
        <w:rPr>
          <w:b/>
          <w:bCs/>
          <w:noProof/>
        </w:rPr>
        <w:t>3</w:t>
      </w:r>
      <w:ins w:id="1450" w:author="Ingr Jiri [2]" w:date="2025-05-02T20:09:00Z" w16du:dateUtc="2025-05-02T18:09:00Z">
        <w:r w:rsidR="00F626E8">
          <w:rPr>
            <w:b/>
            <w:bCs/>
          </w:rPr>
          <w:fldChar w:fldCharType="end"/>
        </w:r>
        <w:r w:rsidR="00F626E8">
          <w:rPr>
            <w:b/>
            <w:bCs/>
          </w:rPr>
          <w:t>.</w:t>
        </w:r>
        <w:r w:rsidR="00F626E8">
          <w:rPr>
            <w:b/>
            <w:bCs/>
          </w:rPr>
          <w:fldChar w:fldCharType="begin"/>
        </w:r>
        <w:r w:rsidR="00F626E8">
          <w:rPr>
            <w:b/>
            <w:bCs/>
          </w:rPr>
          <w:instrText xml:space="preserve"> SEQ obr. \* ARABIC \s 1 </w:instrText>
        </w:r>
      </w:ins>
      <w:r w:rsidR="00F626E8">
        <w:rPr>
          <w:b/>
          <w:bCs/>
        </w:rPr>
        <w:fldChar w:fldCharType="separate"/>
      </w:r>
      <w:ins w:id="1451" w:author="Ingr Jiri [2]" w:date="2025-05-02T20:09:00Z" w16du:dateUtc="2025-05-02T18:09:00Z">
        <w:r w:rsidR="00F626E8">
          <w:rPr>
            <w:b/>
            <w:bCs/>
            <w:noProof/>
          </w:rPr>
          <w:t>5</w:t>
        </w:r>
        <w:r w:rsidR="00F626E8">
          <w:rPr>
            <w:b/>
            <w:bCs/>
          </w:rPr>
          <w:fldChar w:fldCharType="end"/>
        </w:r>
      </w:ins>
      <w:del w:id="1452" w:author="Ingr Jiri [2]" w:date="2025-04-29T21:11:00Z" w16du:dateUtc="2025-04-29T19:11:00Z">
        <w:r w:rsidR="001431A9" w:rsidDel="0073196C">
          <w:rPr>
            <w:b/>
            <w:bCs/>
          </w:rPr>
          <w:fldChar w:fldCharType="begin"/>
        </w:r>
        <w:r w:rsidR="001431A9" w:rsidDel="0073196C">
          <w:rPr>
            <w:b/>
            <w:bCs/>
          </w:rPr>
          <w:delInstrText xml:space="preserve"> STYLEREF 1 \s </w:delInstrText>
        </w:r>
        <w:r w:rsidR="001431A9" w:rsidDel="0073196C">
          <w:rPr>
            <w:b/>
            <w:bCs/>
          </w:rPr>
          <w:fldChar w:fldCharType="separate"/>
        </w:r>
        <w:r w:rsidR="001431A9" w:rsidDel="0073196C">
          <w:rPr>
            <w:b/>
            <w:bCs/>
            <w:noProof/>
          </w:rPr>
          <w:delText>3</w:delText>
        </w:r>
        <w:r w:rsidR="001431A9" w:rsidDel="0073196C">
          <w:rPr>
            <w:b/>
            <w:bCs/>
          </w:rPr>
          <w:fldChar w:fldCharType="end"/>
        </w:r>
        <w:r w:rsidR="001431A9" w:rsidDel="0073196C">
          <w:rPr>
            <w:b/>
            <w:bCs/>
          </w:rPr>
          <w:delText>.</w:delText>
        </w:r>
        <w:r w:rsidR="001431A9" w:rsidDel="0073196C">
          <w:rPr>
            <w:b/>
            <w:bCs/>
          </w:rPr>
          <w:fldChar w:fldCharType="begin"/>
        </w:r>
        <w:r w:rsidR="001431A9" w:rsidDel="0073196C">
          <w:rPr>
            <w:b/>
            <w:bCs/>
          </w:rPr>
          <w:delInstrText xml:space="preserve"> SEQ obr. \* ARABIC \s 1 </w:delInstrText>
        </w:r>
        <w:r w:rsidR="001431A9" w:rsidDel="0073196C">
          <w:rPr>
            <w:b/>
            <w:bCs/>
          </w:rPr>
          <w:fldChar w:fldCharType="separate"/>
        </w:r>
        <w:r w:rsidR="001431A9" w:rsidDel="0073196C">
          <w:rPr>
            <w:b/>
            <w:bCs/>
            <w:noProof/>
          </w:rPr>
          <w:delText>1</w:delText>
        </w:r>
        <w:r w:rsidR="001431A9" w:rsidDel="0073196C">
          <w:rPr>
            <w:b/>
            <w:bCs/>
          </w:rPr>
          <w:fldChar w:fldCharType="end"/>
        </w:r>
      </w:del>
      <w:bookmarkEnd w:id="1448"/>
      <w:r>
        <w:t xml:space="preserve">: Porovnání </w:t>
      </w:r>
      <w:r w:rsidR="00EC3A88">
        <w:t xml:space="preserve">metrik </w:t>
      </w:r>
      <w:proofErr w:type="spellStart"/>
      <w:r>
        <w:t>r</w:t>
      </w:r>
      <w:ins w:id="1453" w:author="Ingr Jiri [2]" w:date="2025-05-01T15:39:00Z" w16du:dateUtc="2025-05-01T13:39:00Z">
        <w:r w:rsidR="000521D4">
          <w:t>úzných</w:t>
        </w:r>
      </w:ins>
      <w:proofErr w:type="spellEnd"/>
      <w:del w:id="1454" w:author="Ingr Jiri [2]" w:date="2025-05-01T15:39:00Z" w16du:dateUtc="2025-05-01T13:39:00Z">
        <w:r w:rsidDel="000521D4">
          <w:delText>ozdílných</w:delText>
        </w:r>
      </w:del>
      <w:r>
        <w:t xml:space="preserve"> velikostí modelů YOLO</w:t>
      </w:r>
      <w:ins w:id="1455" w:author="Ingr Jiri [2]" w:date="2025-05-01T15:39:00Z" w16du:dateUtc="2025-05-01T13:39:00Z">
        <w:r w:rsidR="000521D4">
          <w:t>v</w:t>
        </w:r>
      </w:ins>
      <w:r>
        <w:t>11</w:t>
      </w:r>
      <w:r w:rsidR="00EC3A88">
        <w:t xml:space="preserve"> spočítaných na testovacích datech</w:t>
      </w:r>
    </w:p>
    <w:p w14:paraId="633C5C87" w14:textId="69E94CE2" w:rsidR="00966354" w:rsidRDefault="00966354" w:rsidP="00966354">
      <w:pPr>
        <w:pStyle w:val="Nadpis3"/>
        <w:rPr>
          <w:ins w:id="1456" w:author="Ingr Jiri [2]" w:date="2025-04-30T10:01:00Z" w16du:dateUtc="2025-04-30T08:01:00Z"/>
        </w:rPr>
      </w:pPr>
      <w:bookmarkStart w:id="1457" w:name="_Toc196943604"/>
      <w:ins w:id="1458" w:author="Ingr Jiri [2]" w:date="2025-04-30T09:59:00Z" w16du:dateUtc="2025-04-30T07:59:00Z">
        <w:r>
          <w:t>Volba optimalizačního</w:t>
        </w:r>
      </w:ins>
      <w:ins w:id="1459" w:author="Ingr Jiri [2]" w:date="2025-04-30T10:00:00Z" w16du:dateUtc="2025-04-30T08:00:00Z">
        <w:r>
          <w:t xml:space="preserve"> algoritmu</w:t>
        </w:r>
      </w:ins>
      <w:bookmarkEnd w:id="1457"/>
    </w:p>
    <w:p w14:paraId="7494368B" w14:textId="22638053" w:rsidR="00966354" w:rsidRDefault="00966354" w:rsidP="00966354">
      <w:pPr>
        <w:rPr>
          <w:ins w:id="1460" w:author="Ingr Jiri [2]" w:date="2025-04-30T11:00:00Z" w16du:dateUtc="2025-04-30T09:00:00Z"/>
        </w:rPr>
      </w:pPr>
      <w:ins w:id="1461" w:author="Ingr Jiri [2]" w:date="2025-04-30T10:03:00Z" w16du:dateUtc="2025-04-30T08:03:00Z">
        <w:r>
          <w:t>Při výběru nejvhod</w:t>
        </w:r>
      </w:ins>
      <w:ins w:id="1462" w:author="Ingr Jiri [2]" w:date="2025-04-30T10:04:00Z" w16du:dateUtc="2025-04-30T08:04:00Z">
        <w:r>
          <w:t>nějšího optimalizátoru byl</w:t>
        </w:r>
        <w:r w:rsidR="009E1A62">
          <w:t xml:space="preserve">y testování optimalizační algoritmy SGD, Adam, </w:t>
        </w:r>
        <w:proofErr w:type="spellStart"/>
        <w:r w:rsidR="009E1A62">
          <w:t>AdamW</w:t>
        </w:r>
      </w:ins>
      <w:proofErr w:type="spellEnd"/>
      <w:ins w:id="1463" w:author="Ingr Jiri [2]" w:date="2025-04-30T10:14:00Z" w16du:dateUtc="2025-04-30T08:14:00Z">
        <w:r w:rsidR="009E1A62">
          <w:t xml:space="preserve"> a</w:t>
        </w:r>
      </w:ins>
      <w:ins w:id="1464" w:author="Ingr Jiri [2]" w:date="2025-04-30T10:04:00Z" w16du:dateUtc="2025-04-30T08:04:00Z">
        <w:r w:rsidR="009E1A62">
          <w:t xml:space="preserve"> </w:t>
        </w:r>
        <w:proofErr w:type="spellStart"/>
        <w:r w:rsidR="009E1A62">
          <w:t>RMSProp</w:t>
        </w:r>
      </w:ins>
      <w:proofErr w:type="spellEnd"/>
      <w:ins w:id="1465" w:author="Ingr Jiri [2]" w:date="2025-04-30T10:09:00Z" w16du:dateUtc="2025-04-30T08:09:00Z">
        <w:r w:rsidR="009E1A62">
          <w:t xml:space="preserve">. Jako optimalizační algoritmus pro </w:t>
        </w:r>
      </w:ins>
      <w:ins w:id="1466" w:author="Ingr Jiri [2]" w:date="2025-04-30T10:14:00Z" w16du:dateUtc="2025-04-30T08:14:00Z">
        <w:r w:rsidR="009E1A62">
          <w:t xml:space="preserve">tuto úlohu </w:t>
        </w:r>
      </w:ins>
      <w:ins w:id="1467" w:author="Ingr Jiri [2]" w:date="2025-04-30T10:09:00Z" w16du:dateUtc="2025-04-30T08:09:00Z">
        <w:r w:rsidR="009E1A62">
          <w:t xml:space="preserve">byl zvolen </w:t>
        </w:r>
        <w:proofErr w:type="spellStart"/>
        <w:r w:rsidR="009E1A62">
          <w:t>AdamW</w:t>
        </w:r>
        <w:proofErr w:type="spellEnd"/>
        <w:r w:rsidR="009E1A62">
          <w:t xml:space="preserve">, který </w:t>
        </w:r>
      </w:ins>
      <w:ins w:id="1468" w:author="Ingr Jiri [2]" w:date="2025-04-30T10:14:00Z" w16du:dateUtc="2025-04-30T08:14:00Z">
        <w:r w:rsidR="009E1A62">
          <w:t>poskytoval modely</w:t>
        </w:r>
      </w:ins>
      <w:ins w:id="1469" w:author="Ingr Jiri [2]" w:date="2025-04-30T10:10:00Z" w16du:dateUtc="2025-04-30T08:10:00Z">
        <w:r w:rsidR="009E1A62">
          <w:t xml:space="preserve"> s</w:t>
        </w:r>
      </w:ins>
      <w:ins w:id="1470" w:author="Ingr Jiri [2]" w:date="2025-04-30T10:14:00Z" w16du:dateUtc="2025-04-30T08:14:00Z">
        <w:r w:rsidR="009E1A62">
          <w:t xml:space="preserve"> nejvyšší </w:t>
        </w:r>
      </w:ins>
      <w:ins w:id="1471" w:author="Ingr Jiri [2]" w:date="2025-04-30T10:10:00Z" w16du:dateUtc="2025-04-30T08:10:00Z">
        <w:r w:rsidR="009E1A62">
          <w:t>přesností detekce</w:t>
        </w:r>
      </w:ins>
      <w:ins w:id="1472" w:author="Ingr Jiri [2]" w:date="2025-04-30T10:12:00Z" w16du:dateUtc="2025-04-30T08:12:00Z">
        <w:r w:rsidR="009E1A62">
          <w:t xml:space="preserve">. </w:t>
        </w:r>
      </w:ins>
      <w:ins w:id="1473" w:author="Ingr Jiri [2]" w:date="2025-04-30T10:13:00Z" w16du:dateUtc="2025-04-30T08:13:00Z">
        <w:r w:rsidR="009E1A62">
          <w:t>Zároveň</w:t>
        </w:r>
      </w:ins>
      <w:ins w:id="1474" w:author="Ingr Jiri [2]" w:date="2025-04-30T10:14:00Z" w16du:dateUtc="2025-04-30T08:14:00Z">
        <w:r w:rsidR="00C42FFD">
          <w:t>,</w:t>
        </w:r>
      </w:ins>
      <w:ins w:id="1475" w:author="Ingr Jiri [2]" w:date="2025-04-30T10:13:00Z" w16du:dateUtc="2025-04-30T08:13:00Z">
        <w:r w:rsidR="009E1A62">
          <w:t xml:space="preserve"> při</w:t>
        </w:r>
      </w:ins>
      <w:ins w:id="1476" w:author="Ingr Jiri [2]" w:date="2025-04-30T10:12:00Z" w16du:dateUtc="2025-04-30T08:12:00Z">
        <w:r w:rsidR="009E1A62">
          <w:t xml:space="preserve"> použití toho algoritmu</w:t>
        </w:r>
      </w:ins>
      <w:ins w:id="1477" w:author="Ingr Jiri [2]" w:date="2025-04-30T10:14:00Z" w16du:dateUtc="2025-04-30T08:14:00Z">
        <w:r w:rsidR="00C42FFD">
          <w:t>,</w:t>
        </w:r>
      </w:ins>
      <w:ins w:id="1478" w:author="Ingr Jiri [2]" w:date="2025-04-30T10:12:00Z" w16du:dateUtc="2025-04-30T08:12:00Z">
        <w:r w:rsidR="009E1A62">
          <w:t xml:space="preserve"> </w:t>
        </w:r>
      </w:ins>
      <w:ins w:id="1479" w:author="Ingr Jiri [2]" w:date="2025-04-30T10:13:00Z" w16du:dateUtc="2025-04-30T08:13:00Z">
        <w:r w:rsidR="009E1A62">
          <w:t>model konvergoval k optimálnímu řešení nejrychleji v porovnání s jinými testovanými optimalizátory.</w:t>
        </w:r>
      </w:ins>
      <w:ins w:id="1480" w:author="Ingr Jiri [2]" w:date="2025-04-30T11:01:00Z" w16du:dateUtc="2025-04-30T09:01:00Z">
        <w:r w:rsidR="00B62CD9">
          <w:t xml:space="preserve"> </w:t>
        </w:r>
      </w:ins>
      <w:proofErr w:type="spellStart"/>
      <w:ins w:id="1481" w:author="Ingr Jiri [2]" w:date="2025-04-30T11:02:00Z" w16du:dateUtc="2025-04-30T09:02:00Z">
        <w:r w:rsidR="00B62CD9">
          <w:t>AdamW</w:t>
        </w:r>
        <w:proofErr w:type="spellEnd"/>
        <w:r w:rsidR="00B62CD9">
          <w:t xml:space="preserve"> optimalizuje váhy modelu následovně. </w:t>
        </w:r>
      </w:ins>
      <w:ins w:id="1482" w:author="Ingr Jiri [2]" w:date="2025-04-30T11:04:00Z" w16du:dateUtc="2025-04-30T09:04:00Z">
        <w:r w:rsidR="00B62CD9">
          <w:t xml:space="preserve">Nejprve je vypočítán gradient ztrátové funkce </w:t>
        </w:r>
      </w:ins>
      <m:oMath>
        <m:sSub>
          <m:sSubPr>
            <m:ctrlPr>
              <w:ins w:id="1483" w:author="Ingr Jiri [2]" w:date="2025-04-30T11:04:00Z" w16du:dateUtc="2025-04-30T09:04:00Z">
                <w:rPr>
                  <w:rFonts w:ascii="Cambria Math" w:hAnsi="Cambria Math"/>
                  <w:i/>
                </w:rPr>
              </w:ins>
            </m:ctrlPr>
          </m:sSubPr>
          <m:e>
            <m:r>
              <w:ins w:id="1484" w:author="Ingr Jiri [2]" w:date="2025-04-30T11:04:00Z" w16du:dateUtc="2025-04-30T09:04:00Z">
                <w:rPr>
                  <w:rFonts w:ascii="Cambria Math" w:hAnsi="Cambria Math"/>
                </w:rPr>
                <m:t>g</m:t>
              </w:ins>
            </m:r>
          </m:e>
          <m:sub>
            <m:r>
              <w:ins w:id="1485" w:author="Ingr Jiri [2]" w:date="2025-04-30T11:04:00Z" w16du:dateUtc="2025-04-30T09:04:00Z">
                <w:rPr>
                  <w:rFonts w:ascii="Cambria Math" w:hAnsi="Cambria Math"/>
                </w:rPr>
                <m:t>t</m:t>
              </w:ins>
            </m:r>
          </m:sub>
        </m:sSub>
      </m:oMath>
      <w:ins w:id="1486" w:author="Ingr Jiri [2]" w:date="2025-04-30T11:05:00Z" w16du:dateUtc="2025-04-30T09:05:00Z">
        <w:r w:rsidR="00B62CD9">
          <w:t xml:space="preserve">, z něj je získán </w:t>
        </w:r>
      </w:ins>
      <w:ins w:id="1487" w:author="Ingr Jiri [2]" w:date="2025-04-30T11:06:00Z" w16du:dateUtc="2025-04-30T09:06:00Z">
        <w:r w:rsidR="00B62CD9">
          <w:t>první moment</w:t>
        </w:r>
      </w:ins>
      <w:ins w:id="1488" w:author="Ingr Jiri [2]" w:date="2025-04-30T11:07:00Z" w16du:dateUtc="2025-04-30T09:07:00Z">
        <w:r w:rsidR="00B62CD9">
          <w:t xml:space="preserve"> gradientu ztrátové funkce</w:t>
        </w:r>
      </w:ins>
      <w:ins w:id="1489" w:author="Ingr Jiri [2]" w:date="2025-04-30T11:08:00Z" w16du:dateUtc="2025-04-30T09:08:00Z">
        <w:r w:rsidR="00B62CD9">
          <w:t xml:space="preserve"> </w:t>
        </w:r>
      </w:ins>
      <m:oMath>
        <m:sSub>
          <m:sSubPr>
            <m:ctrlPr>
              <w:ins w:id="1490" w:author="Ingr Jiri [2]" w:date="2025-04-30T11:08:00Z" w16du:dateUtc="2025-04-30T09:08:00Z">
                <w:rPr>
                  <w:rFonts w:ascii="Cambria Math" w:hAnsi="Cambria Math"/>
                  <w:i/>
                </w:rPr>
              </w:ins>
            </m:ctrlPr>
          </m:sSubPr>
          <m:e>
            <m:r>
              <w:ins w:id="1491" w:author="Ingr Jiri [2]" w:date="2025-04-30T11:08:00Z" w16du:dateUtc="2025-04-30T09:08:00Z">
                <w:rPr>
                  <w:rFonts w:ascii="Cambria Math" w:hAnsi="Cambria Math"/>
                </w:rPr>
                <m:t>m</m:t>
              </w:ins>
            </m:r>
          </m:e>
          <m:sub>
            <m:r>
              <w:ins w:id="1492" w:author="Ingr Jiri [2]" w:date="2025-04-30T11:08:00Z" w16du:dateUtc="2025-04-30T09:08:00Z">
                <w:rPr>
                  <w:rFonts w:ascii="Cambria Math" w:hAnsi="Cambria Math"/>
                </w:rPr>
                <m:t>t</m:t>
              </w:ins>
            </m:r>
          </m:sub>
        </m:sSub>
      </m:oMath>
      <w:ins w:id="1493" w:author="Ingr Jiri [2]" w:date="2025-04-30T11:07:00Z" w16du:dateUtc="2025-04-30T09:07:00Z">
        <w:r w:rsidR="00B62CD9">
          <w:t xml:space="preserve"> v čase </w:t>
        </w:r>
      </w:ins>
      <m:oMath>
        <m:r>
          <w:ins w:id="1494" w:author="Ingr Jiri [2]" w:date="2025-04-30T11:07:00Z" w16du:dateUtc="2025-04-30T09:07:00Z">
            <w:rPr>
              <w:rFonts w:ascii="Cambria Math" w:hAnsi="Cambria Math"/>
            </w:rPr>
            <m:t>t</m:t>
          </w:ins>
        </m:r>
      </m:oMath>
      <w:ins w:id="1495" w:author="Ingr Jiri [2]" w:date="2025-04-30T11:07:00Z" w16du:dateUtc="2025-04-30T09:07:00Z">
        <w:r w:rsidR="00B62CD9">
          <w:t xml:space="preserve">, který je počítán jako průměr aktuálního </w:t>
        </w:r>
      </w:ins>
      <m:oMath>
        <m:sSub>
          <m:sSubPr>
            <m:ctrlPr>
              <w:ins w:id="1496" w:author="Ingr Jiri [2]" w:date="2025-04-30T11:08:00Z" w16du:dateUtc="2025-04-30T09:08:00Z">
                <w:rPr>
                  <w:rFonts w:ascii="Cambria Math" w:hAnsi="Cambria Math"/>
                  <w:i/>
                </w:rPr>
              </w:ins>
            </m:ctrlPr>
          </m:sSubPr>
          <m:e>
            <m:r>
              <w:ins w:id="1497" w:author="Ingr Jiri [2]" w:date="2025-04-30T11:08:00Z" w16du:dateUtc="2025-04-30T09:08:00Z">
                <w:rPr>
                  <w:rFonts w:ascii="Cambria Math" w:hAnsi="Cambria Math"/>
                </w:rPr>
                <m:t>g</m:t>
              </w:ins>
            </m:r>
          </m:e>
          <m:sub>
            <m:r>
              <w:ins w:id="1498" w:author="Ingr Jiri [2]" w:date="2025-04-30T11:08:00Z" w16du:dateUtc="2025-04-30T09:08:00Z">
                <w:rPr>
                  <w:rFonts w:ascii="Cambria Math" w:hAnsi="Cambria Math"/>
                </w:rPr>
                <m:t>t</m:t>
              </w:ins>
            </m:r>
          </m:sub>
        </m:sSub>
      </m:oMath>
      <w:ins w:id="1499" w:author="Ingr Jiri [2]" w:date="2025-04-30T11:08:00Z" w16du:dateUtc="2025-04-30T09:08:00Z">
        <w:r w:rsidR="00B62CD9">
          <w:t xml:space="preserve"> a předchozího prvního momentu</w:t>
        </w:r>
      </w:ins>
      <w:ins w:id="1500" w:author="Ingr Jiri [2]" w:date="2025-04-30T11:09:00Z" w16du:dateUtc="2025-04-30T09:09:00Z">
        <w:r w:rsidR="00B62CD9">
          <w:t xml:space="preserve"> </w:t>
        </w:r>
      </w:ins>
      <w:ins w:id="1501" w:author="Ingr Jiri [2]" w:date="2025-04-30T11:10:00Z" w16du:dateUtc="2025-04-30T09:10:00Z">
        <w:r w:rsidR="00B62CD9">
          <w:t xml:space="preserve">vážený </w:t>
        </w:r>
        <w:proofErr w:type="spellStart"/>
        <w:r w:rsidR="00B62CD9">
          <w:t>hyperparametrem</w:t>
        </w:r>
        <w:proofErr w:type="spellEnd"/>
        <w:r w:rsidR="00B62CD9">
          <w:t xml:space="preserve"> </w:t>
        </w:r>
      </w:ins>
      <m:oMath>
        <m:sSub>
          <m:sSubPr>
            <m:ctrlPr>
              <w:ins w:id="1502" w:author="Ingr Jiri [2]" w:date="2025-04-30T11:10:00Z" w16du:dateUtc="2025-04-30T09:10:00Z">
                <w:rPr>
                  <w:rFonts w:ascii="Cambria Math" w:hAnsi="Cambria Math"/>
                  <w:i/>
                </w:rPr>
              </w:ins>
            </m:ctrlPr>
          </m:sSubPr>
          <m:e>
            <m:r>
              <w:ins w:id="1503" w:author="Ingr Jiri [2]" w:date="2025-04-30T11:10:00Z" w16du:dateUtc="2025-04-30T09:10:00Z">
                <w:rPr>
                  <w:rFonts w:ascii="Cambria Math" w:hAnsi="Cambria Math"/>
                </w:rPr>
                <m:t>β</m:t>
              </w:ins>
            </m:r>
          </m:e>
          <m:sub>
            <m:r>
              <w:ins w:id="1504" w:author="Ingr Jiri [2]" w:date="2025-04-30T11:10:00Z" w16du:dateUtc="2025-04-30T09:10:00Z">
                <w:rPr>
                  <w:rFonts w:ascii="Cambria Math" w:hAnsi="Cambria Math"/>
                </w:rPr>
                <m:t>1</m:t>
              </w:ins>
            </m:r>
          </m:sub>
        </m:sSub>
      </m:oMath>
      <w:ins w:id="1505" w:author="Ingr Jiri [2]" w:date="2025-04-30T11:10:00Z" w16du:dateUtc="2025-04-30T09:10:00Z">
        <w:r w:rsidR="00B62CD9">
          <w:t>, který udává</w:t>
        </w:r>
      </w:ins>
      <w:ins w:id="1506" w:author="Ingr Jiri [2]" w:date="2025-04-30T11:11:00Z" w16du:dateUtc="2025-04-30T09:11:00Z">
        <w:r w:rsidR="009C390A">
          <w:t>, jakou váhu přikládáme minulým gradientům ztrátové funkce</w:t>
        </w:r>
      </w:ins>
      <w:ins w:id="1507" w:author="Ingr Jiri [2]" w:date="2025-04-30T11:08:00Z" w16du:dateUtc="2025-04-30T09:08:00Z">
        <w:r w:rsidR="00B62CD9">
          <w:t xml:space="preserve"> (</w:t>
        </w:r>
      </w:ins>
      <w:ins w:id="1508" w:author="Ingr Jiri [2]" w:date="2025-04-30T11:09:00Z" w16du:dateUtc="2025-04-30T09:09:00Z">
        <w:r w:rsidR="00B62CD9">
          <w:t>rovnice 3.1</w:t>
        </w:r>
      </w:ins>
      <w:ins w:id="1509" w:author="Ingr Jiri [2]" w:date="2025-04-30T11:08:00Z" w16du:dateUtc="2025-04-30T09:08:00Z">
        <w:r w:rsidR="00B62CD9">
          <w:t>).</w:t>
        </w:r>
      </w:ins>
    </w:p>
    <w:tbl>
      <w:tblPr>
        <w:tblStyle w:val="Mkatabulky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3"/>
        <w:gridCol w:w="1127"/>
      </w:tblGrid>
      <w:tr w:rsidR="00B62CD9" w14:paraId="30C7E9E0" w14:textId="77777777" w:rsidTr="00A87A73">
        <w:trPr>
          <w:trHeight w:val="293"/>
          <w:ins w:id="1510" w:author="Ingr Jiri [2]" w:date="2025-04-30T11:01:00Z"/>
        </w:trPr>
        <w:tc>
          <w:tcPr>
            <w:tcW w:w="7933" w:type="dxa"/>
            <w:vAlign w:val="center"/>
          </w:tcPr>
          <w:p w14:paraId="2243ADC5" w14:textId="77777777" w:rsidR="00B62CD9" w:rsidRPr="00FD4E65" w:rsidRDefault="00000000" w:rsidP="00A87A73">
            <w:pPr>
              <w:jc w:val="center"/>
              <w:rPr>
                <w:ins w:id="1511" w:author="Ingr Jiri [2]" w:date="2025-04-30T11:01:00Z" w16du:dateUtc="2025-04-30T09:01:00Z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ins w:id="1512" w:author="Ingr Jiri [2]" w:date="2025-04-30T11:01:00Z" w16du:dateUtc="2025-04-30T09:01:00Z">
                        <w:rPr>
                          <w:rFonts w:ascii="Cambria Math" w:hAnsi="Cambria Math"/>
                          <w:i/>
                        </w:rPr>
                      </w:ins>
                    </m:ctrlPr>
                  </m:sSubPr>
                  <m:e>
                    <m:r>
                      <w:ins w:id="1513" w:author="Ingr Jiri [2]" w:date="2025-04-30T11:01:00Z" w16du:dateUtc="2025-04-30T09:01:00Z">
                        <w:rPr>
                          <w:rFonts w:ascii="Cambria Math" w:hAnsi="Cambria Math"/>
                        </w:rPr>
                        <m:t>m</m:t>
                      </w:ins>
                    </m:r>
                  </m:e>
                  <m:sub>
                    <m:r>
                      <w:ins w:id="1514" w:author="Ingr Jiri [2]" w:date="2025-04-30T11:01:00Z" w16du:dateUtc="2025-04-30T09:01:00Z">
                        <w:rPr>
                          <w:rFonts w:ascii="Cambria Math" w:hAnsi="Cambria Math"/>
                        </w:rPr>
                        <m:t>t</m:t>
                      </w:ins>
                    </m:r>
                  </m:sub>
                </m:sSub>
                <m:r>
                  <w:ins w:id="1515" w:author="Ingr Jiri [2]" w:date="2025-04-30T11:01:00Z" w16du:dateUtc="2025-04-30T09:01:00Z">
                    <w:rPr>
                      <w:rFonts w:ascii="Cambria Math" w:hAnsi="Cambria Math"/>
                    </w:rPr>
                    <m:t>=</m:t>
                  </w:ins>
                </m:r>
                <m:sSub>
                  <m:sSubPr>
                    <m:ctrlPr>
                      <w:ins w:id="1516" w:author="Ingr Jiri [2]" w:date="2025-04-30T11:01:00Z" w16du:dateUtc="2025-04-30T09:01:00Z">
                        <w:rPr>
                          <w:rFonts w:ascii="Cambria Math" w:hAnsi="Cambria Math"/>
                          <w:i/>
                        </w:rPr>
                      </w:ins>
                    </m:ctrlPr>
                  </m:sSubPr>
                  <m:e>
                    <m:r>
                      <w:ins w:id="1517" w:author="Ingr Jiri [2]" w:date="2025-04-30T11:01:00Z" w16du:dateUtc="2025-04-30T09:01:00Z">
                        <w:rPr>
                          <w:rFonts w:ascii="Cambria Math" w:hAnsi="Cambria Math"/>
                        </w:rPr>
                        <m:t>β</m:t>
                      </w:ins>
                    </m:r>
                  </m:e>
                  <m:sub>
                    <m:r>
                      <w:ins w:id="1518" w:author="Ingr Jiri [2]" w:date="2025-04-30T11:01:00Z" w16du:dateUtc="2025-04-30T09:01:00Z">
                        <w:rPr>
                          <w:rFonts w:ascii="Cambria Math" w:hAnsi="Cambria Math"/>
                        </w:rPr>
                        <m:t>1</m:t>
                      </w:ins>
                    </m:r>
                  </m:sub>
                </m:sSub>
                <m:sSub>
                  <m:sSubPr>
                    <m:ctrlPr>
                      <w:ins w:id="1519" w:author="Ingr Jiri [2]" w:date="2025-04-30T11:01:00Z" w16du:dateUtc="2025-04-30T09:01:00Z">
                        <w:rPr>
                          <w:rFonts w:ascii="Cambria Math" w:hAnsi="Cambria Math"/>
                          <w:i/>
                        </w:rPr>
                      </w:ins>
                    </m:ctrlPr>
                  </m:sSubPr>
                  <m:e>
                    <m:r>
                      <w:ins w:id="1520" w:author="Ingr Jiri [2]" w:date="2025-04-30T11:01:00Z" w16du:dateUtc="2025-04-30T09:01:00Z">
                        <w:rPr>
                          <w:rFonts w:ascii="Cambria Math" w:hAnsi="Cambria Math"/>
                        </w:rPr>
                        <m:t>m</m:t>
                      </w:ins>
                    </m:r>
                  </m:e>
                  <m:sub>
                    <m:r>
                      <w:ins w:id="1521" w:author="Ingr Jiri [2]" w:date="2025-04-30T11:01:00Z" w16du:dateUtc="2025-04-30T09:01:00Z">
                        <w:rPr>
                          <w:rFonts w:ascii="Cambria Math" w:hAnsi="Cambria Math"/>
                        </w:rPr>
                        <m:t>t-1</m:t>
                      </w:ins>
                    </m:r>
                  </m:sub>
                </m:sSub>
                <m:r>
                  <w:ins w:id="1522" w:author="Ingr Jiri [2]" w:date="2025-04-30T11:01:00Z" w16du:dateUtc="2025-04-30T09:01:00Z">
                    <w:rPr>
                      <w:rFonts w:ascii="Cambria Math" w:hAnsi="Cambria Math"/>
                    </w:rPr>
                    <m:t>+</m:t>
                  </w:ins>
                </m:r>
                <m:d>
                  <m:dPr>
                    <m:ctrlPr>
                      <w:ins w:id="1523" w:author="Ingr Jiri [2]" w:date="2025-04-30T11:01:00Z" w16du:dateUtc="2025-04-30T09:01:00Z">
                        <w:rPr>
                          <w:rFonts w:ascii="Cambria Math" w:hAnsi="Cambria Math"/>
                          <w:i/>
                        </w:rPr>
                      </w:ins>
                    </m:ctrlPr>
                  </m:dPr>
                  <m:e>
                    <m:r>
                      <w:ins w:id="1524" w:author="Ingr Jiri [2]" w:date="2025-04-30T11:01:00Z" w16du:dateUtc="2025-04-30T09:01:00Z">
                        <w:rPr>
                          <w:rFonts w:ascii="Cambria Math" w:hAnsi="Cambria Math"/>
                        </w:rPr>
                        <m:t>1-</m:t>
                      </w:ins>
                    </m:r>
                    <m:sSub>
                      <m:sSubPr>
                        <m:ctrlPr>
                          <w:ins w:id="1525" w:author="Ingr Jiri [2]" w:date="2025-04-30T11:01:00Z" w16du:dateUtc="2025-04-30T09:01:00Z">
                            <w:rPr>
                              <w:rFonts w:ascii="Cambria Math" w:hAnsi="Cambria Math"/>
                              <w:i/>
                            </w:rPr>
                          </w:ins>
                        </m:ctrlPr>
                      </m:sSubPr>
                      <m:e>
                        <m:r>
                          <w:ins w:id="1526" w:author="Ingr Jiri [2]" w:date="2025-04-30T11:01:00Z" w16du:dateUtc="2025-04-30T09:01:00Z">
                            <w:rPr>
                              <w:rFonts w:ascii="Cambria Math" w:hAnsi="Cambria Math"/>
                            </w:rPr>
                            <m:t>β</m:t>
                          </w:ins>
                        </m:r>
                      </m:e>
                      <m:sub>
                        <m:r>
                          <w:ins w:id="1527" w:author="Ingr Jiri [2]" w:date="2025-04-30T11:01:00Z" w16du:dateUtc="2025-04-30T09:01:00Z">
                            <w:rPr>
                              <w:rFonts w:ascii="Cambria Math" w:hAnsi="Cambria Math"/>
                            </w:rPr>
                            <m:t>1</m:t>
                          </w:ins>
                        </m:r>
                      </m:sub>
                    </m:sSub>
                  </m:e>
                </m:d>
                <m:sSub>
                  <m:sSubPr>
                    <m:ctrlPr>
                      <w:ins w:id="1528" w:author="Ingr Jiri [2]" w:date="2025-04-30T11:01:00Z" w16du:dateUtc="2025-04-30T09:01:00Z">
                        <w:rPr>
                          <w:rFonts w:ascii="Cambria Math" w:hAnsi="Cambria Math"/>
                          <w:i/>
                        </w:rPr>
                      </w:ins>
                    </m:ctrlPr>
                  </m:sSubPr>
                  <m:e>
                    <m:r>
                      <w:ins w:id="1529" w:author="Ingr Jiri [2]" w:date="2025-04-30T11:01:00Z" w16du:dateUtc="2025-04-30T09:01:00Z">
                        <w:rPr>
                          <w:rFonts w:ascii="Cambria Math" w:hAnsi="Cambria Math"/>
                        </w:rPr>
                        <m:t>g</m:t>
                      </w:ins>
                    </m:r>
                  </m:e>
                  <m:sub>
                    <m:r>
                      <w:ins w:id="1530" w:author="Ingr Jiri [2]" w:date="2025-04-30T11:01:00Z" w16du:dateUtc="2025-04-30T09:01:00Z">
                        <w:rPr>
                          <w:rFonts w:ascii="Cambria Math" w:hAnsi="Cambria Math"/>
                        </w:rPr>
                        <m:t>t</m:t>
                      </w:ins>
                    </m:r>
                  </m:sub>
                </m:sSub>
              </m:oMath>
            </m:oMathPara>
          </w:p>
        </w:tc>
        <w:tc>
          <w:tcPr>
            <w:tcW w:w="1127" w:type="dxa"/>
            <w:vAlign w:val="center"/>
          </w:tcPr>
          <w:p w14:paraId="196E1FD5" w14:textId="77777777" w:rsidR="00B62CD9" w:rsidRDefault="00B62CD9" w:rsidP="00A87A73">
            <w:pPr>
              <w:jc w:val="center"/>
              <w:rPr>
                <w:ins w:id="1531" w:author="Ingr Jiri [2]" w:date="2025-04-30T11:01:00Z" w16du:dateUtc="2025-04-30T09:01:00Z"/>
              </w:rPr>
            </w:pPr>
            <w:ins w:id="1532" w:author="Ingr Jiri [2]" w:date="2025-04-30T11:01:00Z" w16du:dateUtc="2025-04-30T09:01:00Z">
              <w:r>
                <w:t>(3.1)</w:t>
              </w:r>
            </w:ins>
          </w:p>
        </w:tc>
      </w:tr>
    </w:tbl>
    <w:p w14:paraId="65149704" w14:textId="2C512115" w:rsidR="00B62CD9" w:rsidRDefault="00E220DE" w:rsidP="00966354">
      <w:pPr>
        <w:rPr>
          <w:ins w:id="1533" w:author="Ingr Jiri [2]" w:date="2025-04-30T11:17:00Z" w16du:dateUtc="2025-04-30T09:17:00Z"/>
        </w:rPr>
      </w:pPr>
      <w:ins w:id="1534" w:author="Ingr Jiri [2]" w:date="2025-04-30T11:12:00Z" w16du:dateUtc="2025-04-30T09:12:00Z">
        <w:r>
          <w:t>Dále je</w:t>
        </w:r>
      </w:ins>
      <w:ins w:id="1535" w:author="Ingr Jiri [2]" w:date="2025-04-30T11:16:00Z" w16du:dateUtc="2025-04-30T09:16:00Z">
        <w:r>
          <w:t xml:space="preserve"> obdobně</w:t>
        </w:r>
      </w:ins>
      <w:ins w:id="1536" w:author="Ingr Jiri [2]" w:date="2025-04-30T11:12:00Z" w16du:dateUtc="2025-04-30T09:12:00Z">
        <w:r>
          <w:t xml:space="preserve"> vypočítán druhý moment ztrátové funkce (anglicky </w:t>
        </w:r>
        <w:proofErr w:type="spellStart"/>
        <w:r>
          <w:t>ro</w:t>
        </w:r>
      </w:ins>
      <w:ins w:id="1537" w:author="Ingr Jiri [2]" w:date="2025-04-30T11:13:00Z" w16du:dateUtc="2025-04-30T09:13:00Z">
        <w:r>
          <w:t>ot</w:t>
        </w:r>
        <w:proofErr w:type="spellEnd"/>
        <w:r>
          <w:t xml:space="preserve"> </w:t>
        </w:r>
        <w:proofErr w:type="spellStart"/>
        <w:r>
          <w:t>mean</w:t>
        </w:r>
        <w:proofErr w:type="spellEnd"/>
        <w:r>
          <w:t xml:space="preserve"> square </w:t>
        </w:r>
        <w:proofErr w:type="spellStart"/>
        <w:r>
          <w:t>propagation</w:t>
        </w:r>
        <w:proofErr w:type="spellEnd"/>
        <w:r>
          <w:t xml:space="preserve">) </w:t>
        </w:r>
      </w:ins>
      <m:oMath>
        <m:sSub>
          <m:sSubPr>
            <m:ctrlPr>
              <w:ins w:id="1538" w:author="Ingr Jiri [2]" w:date="2025-04-30T11:13:00Z" w16du:dateUtc="2025-04-30T09:13:00Z">
                <w:rPr>
                  <w:rFonts w:ascii="Cambria Math" w:hAnsi="Cambria Math"/>
                  <w:i/>
                </w:rPr>
              </w:ins>
            </m:ctrlPr>
          </m:sSubPr>
          <m:e>
            <m:r>
              <w:ins w:id="1539" w:author="Ingr Jiri [2]" w:date="2025-04-30T11:13:00Z" w16du:dateUtc="2025-04-30T09:13:00Z">
                <w:rPr>
                  <w:rFonts w:ascii="Cambria Math" w:hAnsi="Cambria Math"/>
                </w:rPr>
                <m:t>v</m:t>
              </w:ins>
            </m:r>
          </m:e>
          <m:sub>
            <m:r>
              <w:ins w:id="1540" w:author="Ingr Jiri [2]" w:date="2025-04-30T11:13:00Z" w16du:dateUtc="2025-04-30T09:13:00Z">
                <w:rPr>
                  <w:rFonts w:ascii="Cambria Math" w:hAnsi="Cambria Math"/>
                </w:rPr>
                <m:t>t</m:t>
              </w:ins>
            </m:r>
          </m:sub>
        </m:sSub>
        <m:r>
          <w:ins w:id="1541" w:author="Ingr Jiri [2]" w:date="2025-04-30T11:13:00Z" w16du:dateUtc="2025-04-30T09:13:00Z">
            <w:rPr>
              <w:rFonts w:ascii="Cambria Math" w:hAnsi="Cambria Math"/>
            </w:rPr>
            <m:t xml:space="preserve"> </m:t>
          </w:ins>
        </m:r>
      </m:oMath>
      <w:ins w:id="1542" w:author="Ingr Jiri [2]" w:date="2025-04-30T11:13:00Z" w16du:dateUtc="2025-04-30T09:13:00Z">
        <w:r>
          <w:t xml:space="preserve">v čase </w:t>
        </w:r>
      </w:ins>
      <m:oMath>
        <m:r>
          <w:ins w:id="1543" w:author="Ingr Jiri [2]" w:date="2025-04-30T11:13:00Z" w16du:dateUtc="2025-04-30T09:13:00Z">
            <w:rPr>
              <w:rFonts w:ascii="Cambria Math" w:hAnsi="Cambria Math"/>
            </w:rPr>
            <m:t>t</m:t>
          </w:ins>
        </m:r>
      </m:oMath>
      <w:ins w:id="1544" w:author="Ingr Jiri [2]" w:date="2025-04-30T11:16:00Z" w16du:dateUtc="2025-04-30T09:16:00Z">
        <w:r>
          <w:t xml:space="preserve"> </w:t>
        </w:r>
      </w:ins>
      <w:ins w:id="1545" w:author="Ingr Jiri [2]" w:date="2025-04-30T11:14:00Z" w16du:dateUtc="2025-04-30T09:14:00Z">
        <w:r>
          <w:t xml:space="preserve">jako vážený průměr </w:t>
        </w:r>
      </w:ins>
      <w:ins w:id="1546" w:author="Ingr Jiri [2]" w:date="2025-04-30T11:15:00Z" w16du:dateUtc="2025-04-30T09:15:00Z">
        <w:r>
          <w:t xml:space="preserve">druhého momentu gradientu ztrátové funkce a </w:t>
        </w:r>
      </w:ins>
      <w:ins w:id="1547" w:author="Ingr Jiri [2]" w:date="2025-04-30T11:16:00Z" w16du:dateUtc="2025-04-30T09:16:00Z">
        <w:r>
          <w:t>předchozích druhých momentů</w:t>
        </w:r>
      </w:ins>
      <w:ins w:id="1548" w:author="Ingr Jiri [2]" w:date="2025-04-30T11:17:00Z" w16du:dateUtc="2025-04-30T09:17:00Z">
        <w:r>
          <w:t xml:space="preserve"> vážených parametrem </w:t>
        </w:r>
      </w:ins>
      <m:oMath>
        <m:sSub>
          <m:sSubPr>
            <m:ctrlPr>
              <w:ins w:id="1549" w:author="Ingr Jiri [2]" w:date="2025-04-30T11:17:00Z" w16du:dateUtc="2025-04-30T09:17:00Z">
                <w:rPr>
                  <w:rFonts w:ascii="Cambria Math" w:hAnsi="Cambria Math"/>
                  <w:i/>
                </w:rPr>
              </w:ins>
            </m:ctrlPr>
          </m:sSubPr>
          <m:e>
            <m:r>
              <w:ins w:id="1550" w:author="Ingr Jiri [2]" w:date="2025-04-30T11:17:00Z" w16du:dateUtc="2025-04-30T09:17:00Z">
                <w:rPr>
                  <w:rFonts w:ascii="Cambria Math" w:hAnsi="Cambria Math"/>
                </w:rPr>
                <m:t>β</m:t>
              </w:ins>
            </m:r>
          </m:e>
          <m:sub>
            <m:r>
              <w:ins w:id="1551" w:author="Ingr Jiri [2]" w:date="2025-04-30T11:17:00Z" w16du:dateUtc="2025-04-30T09:17:00Z">
                <w:rPr>
                  <w:rFonts w:ascii="Cambria Math" w:hAnsi="Cambria Math"/>
                </w:rPr>
                <m:t>2</m:t>
              </w:ins>
            </m:r>
          </m:sub>
        </m:sSub>
      </m:oMath>
      <w:ins w:id="1552" w:author="Ingr Jiri [2]" w:date="2025-04-30T11:17:00Z" w16du:dateUtc="2025-04-30T09:17:00Z">
        <w:r>
          <w:t>, který ovlivňuje vliv předchozích druhých momentů na nově vypočtený</w:t>
        </w:r>
      </w:ins>
      <w:ins w:id="1553" w:author="Ingr Jiri [2]" w:date="2025-04-30T11:18:00Z" w16du:dateUtc="2025-04-30T09:18:00Z">
        <w:r>
          <w:t xml:space="preserve"> (rovnice 3.2)</w:t>
        </w:r>
      </w:ins>
      <w:ins w:id="1554" w:author="Ingr Jiri [2]" w:date="2025-04-30T11:17:00Z" w16du:dateUtc="2025-04-30T09:17:00Z">
        <w:r>
          <w:t>.</w:t>
        </w:r>
      </w:ins>
    </w:p>
    <w:tbl>
      <w:tblPr>
        <w:tblStyle w:val="Mkatabulky"/>
        <w:tblW w:w="0" w:type="auto"/>
        <w:tblLook w:val="04A0" w:firstRow="1" w:lastRow="0" w:firstColumn="1" w:lastColumn="0" w:noHBand="0" w:noVBand="1"/>
      </w:tblPr>
      <w:tblGrid>
        <w:gridCol w:w="7933"/>
        <w:gridCol w:w="1127"/>
      </w:tblGrid>
      <w:tr w:rsidR="00E220DE" w14:paraId="57E7E756" w14:textId="77777777" w:rsidTr="00A87A73">
        <w:trPr>
          <w:trHeight w:val="293"/>
          <w:ins w:id="1555" w:author="Ingr Jiri [2]" w:date="2025-04-30T11:18:00Z"/>
        </w:trPr>
        <w:tc>
          <w:tcPr>
            <w:tcW w:w="7933" w:type="dxa"/>
            <w:tcBorders>
              <w:top w:val="nil"/>
              <w:left w:val="nil"/>
              <w:bottom w:val="nil"/>
              <w:right w:val="nil"/>
            </w:tcBorders>
          </w:tcPr>
          <w:p w14:paraId="5569E755" w14:textId="77777777" w:rsidR="00E220DE" w:rsidRPr="00FD4E65" w:rsidRDefault="00000000" w:rsidP="00A87A73">
            <w:pPr>
              <w:jc w:val="center"/>
              <w:rPr>
                <w:ins w:id="1556" w:author="Ingr Jiri [2]" w:date="2025-04-30T11:18:00Z" w16du:dateUtc="2025-04-30T09:18:00Z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ins w:id="1557" w:author="Ingr Jiri [2]" w:date="2025-04-30T11:18:00Z" w16du:dateUtc="2025-04-30T09:18:00Z">
                        <w:rPr>
                          <w:rFonts w:ascii="Cambria Math" w:hAnsi="Cambria Math"/>
                          <w:i/>
                        </w:rPr>
                      </w:ins>
                    </m:ctrlPr>
                  </m:sSubPr>
                  <m:e>
                    <m:r>
                      <w:ins w:id="1558" w:author="Ingr Jiri [2]" w:date="2025-04-30T11:18:00Z" w16du:dateUtc="2025-04-30T09:18:00Z">
                        <w:rPr>
                          <w:rFonts w:ascii="Cambria Math" w:hAnsi="Cambria Math"/>
                        </w:rPr>
                        <m:t>v</m:t>
                      </w:ins>
                    </m:r>
                  </m:e>
                  <m:sub>
                    <m:r>
                      <w:ins w:id="1559" w:author="Ingr Jiri [2]" w:date="2025-04-30T11:18:00Z" w16du:dateUtc="2025-04-30T09:18:00Z">
                        <w:rPr>
                          <w:rFonts w:ascii="Cambria Math" w:hAnsi="Cambria Math"/>
                        </w:rPr>
                        <m:t>t</m:t>
                      </w:ins>
                    </m:r>
                  </m:sub>
                </m:sSub>
                <m:r>
                  <w:ins w:id="1560" w:author="Ingr Jiri [2]" w:date="2025-04-30T11:18:00Z" w16du:dateUtc="2025-04-30T09:18:00Z">
                    <w:rPr>
                      <w:rFonts w:ascii="Cambria Math" w:hAnsi="Cambria Math"/>
                    </w:rPr>
                    <m:t>=</m:t>
                  </w:ins>
                </m:r>
                <m:sSub>
                  <m:sSubPr>
                    <m:ctrlPr>
                      <w:ins w:id="1561" w:author="Ingr Jiri [2]" w:date="2025-04-30T11:18:00Z" w16du:dateUtc="2025-04-30T09:18:00Z">
                        <w:rPr>
                          <w:rFonts w:ascii="Cambria Math" w:hAnsi="Cambria Math"/>
                          <w:i/>
                        </w:rPr>
                      </w:ins>
                    </m:ctrlPr>
                  </m:sSubPr>
                  <m:e>
                    <m:r>
                      <w:ins w:id="1562" w:author="Ingr Jiri [2]" w:date="2025-04-30T11:18:00Z" w16du:dateUtc="2025-04-30T09:18:00Z">
                        <w:rPr>
                          <w:rFonts w:ascii="Cambria Math" w:hAnsi="Cambria Math"/>
                        </w:rPr>
                        <m:t>β</m:t>
                      </w:ins>
                    </m:r>
                  </m:e>
                  <m:sub>
                    <m:r>
                      <w:ins w:id="1563" w:author="Ingr Jiri [2]" w:date="2025-04-30T11:18:00Z" w16du:dateUtc="2025-04-30T09:18:00Z">
                        <w:rPr>
                          <w:rFonts w:ascii="Cambria Math" w:hAnsi="Cambria Math"/>
                        </w:rPr>
                        <m:t>2</m:t>
                      </w:ins>
                    </m:r>
                  </m:sub>
                </m:sSub>
                <m:sSub>
                  <m:sSubPr>
                    <m:ctrlPr>
                      <w:ins w:id="1564" w:author="Ingr Jiri [2]" w:date="2025-04-30T11:18:00Z" w16du:dateUtc="2025-04-30T09:18:00Z">
                        <w:rPr>
                          <w:rFonts w:ascii="Cambria Math" w:hAnsi="Cambria Math"/>
                          <w:i/>
                        </w:rPr>
                      </w:ins>
                    </m:ctrlPr>
                  </m:sSubPr>
                  <m:e>
                    <m:r>
                      <w:ins w:id="1565" w:author="Ingr Jiri [2]" w:date="2025-04-30T11:18:00Z" w16du:dateUtc="2025-04-30T09:18:00Z">
                        <w:rPr>
                          <w:rFonts w:ascii="Cambria Math" w:hAnsi="Cambria Math"/>
                        </w:rPr>
                        <m:t>v</m:t>
                      </w:ins>
                    </m:r>
                  </m:e>
                  <m:sub>
                    <m:r>
                      <w:ins w:id="1566" w:author="Ingr Jiri [2]" w:date="2025-04-30T11:18:00Z" w16du:dateUtc="2025-04-30T09:18:00Z">
                        <w:rPr>
                          <w:rFonts w:ascii="Cambria Math" w:hAnsi="Cambria Math"/>
                        </w:rPr>
                        <m:t>t-1</m:t>
                      </w:ins>
                    </m:r>
                  </m:sub>
                </m:sSub>
                <m:r>
                  <w:ins w:id="1567" w:author="Ingr Jiri [2]" w:date="2025-04-30T11:18:00Z" w16du:dateUtc="2025-04-30T09:18:00Z">
                    <w:rPr>
                      <w:rFonts w:ascii="Cambria Math" w:hAnsi="Cambria Math"/>
                    </w:rPr>
                    <m:t>+</m:t>
                  </w:ins>
                </m:r>
                <m:d>
                  <m:dPr>
                    <m:ctrlPr>
                      <w:ins w:id="1568" w:author="Ingr Jiri [2]" w:date="2025-04-30T11:18:00Z" w16du:dateUtc="2025-04-30T09:18:00Z">
                        <w:rPr>
                          <w:rFonts w:ascii="Cambria Math" w:hAnsi="Cambria Math"/>
                          <w:i/>
                        </w:rPr>
                      </w:ins>
                    </m:ctrlPr>
                  </m:dPr>
                  <m:e>
                    <m:r>
                      <w:ins w:id="1569" w:author="Ingr Jiri [2]" w:date="2025-04-30T11:18:00Z" w16du:dateUtc="2025-04-30T09:18:00Z">
                        <w:rPr>
                          <w:rFonts w:ascii="Cambria Math" w:hAnsi="Cambria Math"/>
                        </w:rPr>
                        <m:t>1-</m:t>
                      </w:ins>
                    </m:r>
                    <m:sSub>
                      <m:sSubPr>
                        <m:ctrlPr>
                          <w:ins w:id="1570" w:author="Ingr Jiri [2]" w:date="2025-04-30T11:18:00Z" w16du:dateUtc="2025-04-30T09:18:00Z">
                            <w:rPr>
                              <w:rFonts w:ascii="Cambria Math" w:hAnsi="Cambria Math"/>
                              <w:i/>
                            </w:rPr>
                          </w:ins>
                        </m:ctrlPr>
                      </m:sSubPr>
                      <m:e>
                        <m:r>
                          <w:ins w:id="1571" w:author="Ingr Jiri [2]" w:date="2025-04-30T11:18:00Z" w16du:dateUtc="2025-04-30T09:18:00Z">
                            <w:rPr>
                              <w:rFonts w:ascii="Cambria Math" w:hAnsi="Cambria Math"/>
                            </w:rPr>
                            <m:t>β</m:t>
                          </w:ins>
                        </m:r>
                      </m:e>
                      <m:sub>
                        <m:r>
                          <w:ins w:id="1572" w:author="Ingr Jiri [2]" w:date="2025-04-30T11:18:00Z" w16du:dateUtc="2025-04-30T09:18:00Z">
                            <w:rPr>
                              <w:rFonts w:ascii="Cambria Math" w:hAnsi="Cambria Math"/>
                            </w:rPr>
                            <m:t>2</m:t>
                          </w:ins>
                        </m:r>
                      </m:sub>
                    </m:sSub>
                  </m:e>
                </m:d>
                <m:sSubSup>
                  <m:sSubSupPr>
                    <m:ctrlPr>
                      <w:ins w:id="1573" w:author="Ingr Jiri [2]" w:date="2025-04-30T11:18:00Z" w16du:dateUtc="2025-04-30T09:18:00Z">
                        <w:rPr>
                          <w:rFonts w:ascii="Cambria Math" w:hAnsi="Cambria Math"/>
                          <w:i/>
                        </w:rPr>
                      </w:ins>
                    </m:ctrlPr>
                  </m:sSubSupPr>
                  <m:e>
                    <m:r>
                      <w:ins w:id="1574" w:author="Ingr Jiri [2]" w:date="2025-04-30T11:18:00Z" w16du:dateUtc="2025-04-30T09:18:00Z">
                        <w:rPr>
                          <w:rFonts w:ascii="Cambria Math" w:hAnsi="Cambria Math"/>
                        </w:rPr>
                        <m:t>g</m:t>
                      </w:ins>
                    </m:r>
                  </m:e>
                  <m:sub>
                    <m:r>
                      <w:ins w:id="1575" w:author="Ingr Jiri [2]" w:date="2025-04-30T11:18:00Z" w16du:dateUtc="2025-04-30T09:18:00Z">
                        <w:rPr>
                          <w:rFonts w:ascii="Cambria Math" w:hAnsi="Cambria Math"/>
                        </w:rPr>
                        <m:t>t</m:t>
                      </w:ins>
                    </m:r>
                  </m:sub>
                  <m:sup>
                    <m:r>
                      <w:ins w:id="1576" w:author="Ingr Jiri [2]" w:date="2025-04-30T11:18:00Z" w16du:dateUtc="2025-04-30T09:18:00Z">
                        <w:rPr>
                          <w:rFonts w:ascii="Cambria Math" w:hAnsi="Cambria Math"/>
                        </w:rPr>
                        <m:t>2</m:t>
                      </w:ins>
                    </m:r>
                  </m:sup>
                </m:sSubSup>
              </m:oMath>
            </m:oMathPara>
          </w:p>
        </w:tc>
        <w:tc>
          <w:tcPr>
            <w:tcW w:w="1127" w:type="dxa"/>
            <w:tcBorders>
              <w:top w:val="nil"/>
              <w:left w:val="nil"/>
              <w:bottom w:val="nil"/>
              <w:right w:val="nil"/>
            </w:tcBorders>
          </w:tcPr>
          <w:p w14:paraId="5ADC7E58" w14:textId="77777777" w:rsidR="00E220DE" w:rsidRDefault="00E220DE" w:rsidP="00A87A73">
            <w:pPr>
              <w:jc w:val="center"/>
              <w:rPr>
                <w:ins w:id="1577" w:author="Ingr Jiri [2]" w:date="2025-04-30T11:18:00Z" w16du:dateUtc="2025-04-30T09:18:00Z"/>
              </w:rPr>
            </w:pPr>
            <w:ins w:id="1578" w:author="Ingr Jiri [2]" w:date="2025-04-30T11:18:00Z" w16du:dateUtc="2025-04-30T09:18:00Z">
              <w:r>
                <w:t>(3.2)</w:t>
              </w:r>
            </w:ins>
          </w:p>
        </w:tc>
      </w:tr>
    </w:tbl>
    <w:p w14:paraId="6F39FAE1" w14:textId="59B99C92" w:rsidR="00E220DE" w:rsidRDefault="00E34B2E" w:rsidP="00966354">
      <w:pPr>
        <w:rPr>
          <w:ins w:id="1579" w:author="Ingr Jiri [2]" w:date="2025-04-30T11:00:00Z" w16du:dateUtc="2025-04-30T09:00:00Z"/>
        </w:rPr>
      </w:pPr>
      <w:ins w:id="1580" w:author="Ingr Jiri [2]" w:date="2025-04-30T11:26:00Z" w16du:dateUtc="2025-04-30T09:26:00Z">
        <w:r>
          <w:t>V</w:t>
        </w:r>
      </w:ins>
      <w:ins w:id="1581" w:author="Ingr Jiri [2]" w:date="2025-04-30T11:23:00Z" w16du:dateUtc="2025-04-30T09:23:00Z">
        <w:r>
          <w:t xml:space="preserve"> čase </w:t>
        </w:r>
      </w:ins>
      <m:oMath>
        <m:r>
          <w:ins w:id="1582" w:author="Ingr Jiri [2]" w:date="2025-04-30T11:23:00Z" w16du:dateUtc="2025-04-30T09:23:00Z">
            <w:rPr>
              <w:rFonts w:ascii="Cambria Math" w:hAnsi="Cambria Math"/>
            </w:rPr>
            <m:t>t=0</m:t>
          </w:ins>
        </m:r>
      </m:oMath>
      <w:ins w:id="1583" w:author="Ingr Jiri [2]" w:date="2025-04-30T11:23:00Z" w16du:dateUtc="2025-04-30T09:23:00Z">
        <w:r>
          <w:t xml:space="preserve"> je hodnota </w:t>
        </w:r>
      </w:ins>
      <m:oMath>
        <m:sSub>
          <m:sSubPr>
            <m:ctrlPr>
              <w:ins w:id="1584" w:author="Ingr Jiri [2]" w:date="2025-04-30T11:23:00Z" w16du:dateUtc="2025-04-30T09:23:00Z">
                <w:rPr>
                  <w:rFonts w:ascii="Cambria Math" w:hAnsi="Cambria Math"/>
                  <w:i/>
                </w:rPr>
              </w:ins>
            </m:ctrlPr>
          </m:sSubPr>
          <m:e>
            <m:r>
              <w:ins w:id="1585" w:author="Ingr Jiri [2]" w:date="2025-04-30T11:23:00Z" w16du:dateUtc="2025-04-30T09:23:00Z">
                <w:rPr>
                  <w:rFonts w:ascii="Cambria Math" w:hAnsi="Cambria Math"/>
                </w:rPr>
                <m:t>m</m:t>
              </w:ins>
            </m:r>
          </m:e>
          <m:sub>
            <m:r>
              <w:ins w:id="1586" w:author="Ingr Jiri [2]" w:date="2025-04-30T11:23:00Z" w16du:dateUtc="2025-04-30T09:23:00Z">
                <w:rPr>
                  <w:rFonts w:ascii="Cambria Math" w:hAnsi="Cambria Math"/>
                </w:rPr>
                <m:t>t</m:t>
              </w:ins>
            </m:r>
          </m:sub>
        </m:sSub>
      </m:oMath>
      <w:ins w:id="1587" w:author="Ingr Jiri [2]" w:date="2025-04-30T11:23:00Z" w16du:dateUtc="2025-04-30T09:23:00Z">
        <w:r>
          <w:t xml:space="preserve"> i </w:t>
        </w:r>
      </w:ins>
      <m:oMath>
        <m:sSub>
          <m:sSubPr>
            <m:ctrlPr>
              <w:ins w:id="1588" w:author="Ingr Jiri [2]" w:date="2025-04-30T11:23:00Z" w16du:dateUtc="2025-04-30T09:23:00Z">
                <w:rPr>
                  <w:rFonts w:ascii="Cambria Math" w:hAnsi="Cambria Math"/>
                  <w:i/>
                </w:rPr>
              </w:ins>
            </m:ctrlPr>
          </m:sSubPr>
          <m:e>
            <m:r>
              <w:ins w:id="1589" w:author="Ingr Jiri [2]" w:date="2025-04-30T11:23:00Z" w16du:dateUtc="2025-04-30T09:23:00Z">
                <w:rPr>
                  <w:rFonts w:ascii="Cambria Math" w:hAnsi="Cambria Math"/>
                </w:rPr>
                <m:t>v</m:t>
              </w:ins>
            </m:r>
          </m:e>
          <m:sub>
            <m:r>
              <w:ins w:id="1590" w:author="Ingr Jiri [2]" w:date="2025-04-30T11:23:00Z" w16du:dateUtc="2025-04-30T09:23:00Z">
                <w:rPr>
                  <w:rFonts w:ascii="Cambria Math" w:hAnsi="Cambria Math"/>
                </w:rPr>
                <m:t>t</m:t>
              </w:ins>
            </m:r>
          </m:sub>
        </m:sSub>
      </m:oMath>
      <w:ins w:id="1591" w:author="Ingr Jiri [2]" w:date="2025-04-30T11:23:00Z" w16du:dateUtc="2025-04-30T09:23:00Z">
        <w:r>
          <w:t xml:space="preserve"> in</w:t>
        </w:r>
      </w:ins>
      <w:proofErr w:type="spellStart"/>
      <w:ins w:id="1592" w:author="Ingr Jiri [2]" w:date="2025-04-30T11:24:00Z" w16du:dateUtc="2025-04-30T09:24:00Z">
        <w:r>
          <w:t>icializována</w:t>
        </w:r>
        <w:proofErr w:type="spellEnd"/>
        <w:r>
          <w:t xml:space="preserve"> v</w:t>
        </w:r>
      </w:ins>
      <w:ins w:id="1593" w:author="Ingr Jiri [2]" w:date="2025-04-30T11:25:00Z" w16du:dateUtc="2025-04-30T09:25:00Z">
        <w:r>
          <w:t> </w:t>
        </w:r>
      </w:ins>
      <w:ins w:id="1594" w:author="Ingr Jiri [2]" w:date="2025-04-30T11:24:00Z" w16du:dateUtc="2025-04-30T09:24:00Z">
        <w:r>
          <w:t>0</w:t>
        </w:r>
      </w:ins>
      <w:ins w:id="1595" w:author="Ingr Jiri [2]" w:date="2025-04-30T11:25:00Z" w16du:dateUtc="2025-04-30T09:25:00Z">
        <w:r>
          <w:t>. P</w:t>
        </w:r>
      </w:ins>
      <w:ins w:id="1596" w:author="Ingr Jiri [2]" w:date="2025-04-30T11:24:00Z" w16du:dateUtc="2025-04-30T09:24:00Z">
        <w:r>
          <w:t xml:space="preserve">očáteční odhady </w:t>
        </w:r>
      </w:ins>
      <w:ins w:id="1597" w:author="Ingr Jiri [2]" w:date="2025-04-30T11:25:00Z" w16du:dateUtc="2025-04-30T09:25:00Z">
        <w:r>
          <w:t>jsou tedy směrem k </w:t>
        </w:r>
      </w:ins>
      <w:ins w:id="1598" w:author="Ingr Jiri [2]" w:date="2025-04-30T11:26:00Z" w16du:dateUtc="2025-04-30T09:26:00Z">
        <w:r>
          <w:t>nule</w:t>
        </w:r>
      </w:ins>
      <w:ins w:id="1599" w:author="Ingr Jiri [2]" w:date="2025-04-30T11:25:00Z" w16du:dateUtc="2025-04-30T09:25:00Z">
        <w:r>
          <w:t xml:space="preserve"> zkresleny, proto se používá následující korekce (viz rovnice 3.3 a 3.4)</w:t>
        </w:r>
      </w:ins>
      <w:ins w:id="1600" w:author="Ingr Jiri [2]" w:date="2025-04-30T11:26:00Z" w16du:dateUtc="2025-04-30T09:26:00Z">
        <w:r>
          <w:t xml:space="preserve"> pot</w:t>
        </w:r>
      </w:ins>
      <w:ins w:id="1601" w:author="Ingr Jiri [2]" w:date="2025-04-30T11:27:00Z" w16du:dateUtc="2025-04-30T09:27:00Z">
        <w:r>
          <w:t>l</w:t>
        </w:r>
      </w:ins>
      <w:ins w:id="1602" w:author="Ingr Jiri [2]" w:date="2025-04-30T11:26:00Z" w16du:dateUtc="2025-04-30T09:26:00Z">
        <w:r>
          <w:t>ačující</w:t>
        </w:r>
      </w:ins>
      <w:ins w:id="1603" w:author="Ingr Jiri [2]" w:date="2025-04-30T11:27:00Z" w16du:dateUtc="2025-04-30T09:27:00Z">
        <w:r>
          <w:t xml:space="preserve"> závislost na inicializační hodnotě a dále se pracuje s korigovanými hodnotami prvního a druhého momentu gradientu ztrátové funkce </w:t>
        </w:r>
      </w:ins>
      <m:oMath>
        <m:acc>
          <m:accPr>
            <m:ctrlPr>
              <w:ins w:id="1604" w:author="Ingr Jiri [2]" w:date="2025-04-30T11:27:00Z" w16du:dateUtc="2025-04-30T09:27:00Z">
                <w:rPr>
                  <w:rFonts w:ascii="Cambria Math" w:hAnsi="Cambria Math"/>
                  <w:i/>
                </w:rPr>
              </w:ins>
            </m:ctrlPr>
          </m:accPr>
          <m:e>
            <m:sSub>
              <m:sSubPr>
                <m:ctrlPr>
                  <w:ins w:id="1605" w:author="Ingr Jiri [2]" w:date="2025-04-30T11:27:00Z" w16du:dateUtc="2025-04-30T09:27:00Z">
                    <w:rPr>
                      <w:rFonts w:ascii="Cambria Math" w:hAnsi="Cambria Math"/>
                      <w:i/>
                    </w:rPr>
                  </w:ins>
                </m:ctrlPr>
              </m:sSubPr>
              <m:e>
                <m:r>
                  <w:ins w:id="1606" w:author="Ingr Jiri [2]" w:date="2025-04-30T11:27:00Z" w16du:dateUtc="2025-04-30T09:27:00Z">
                    <w:rPr>
                      <w:rFonts w:ascii="Cambria Math" w:hAnsi="Cambria Math"/>
                    </w:rPr>
                    <m:t>m</m:t>
                  </w:ins>
                </m:r>
              </m:e>
              <m:sub>
                <m:r>
                  <w:ins w:id="1607" w:author="Ingr Jiri [2]" w:date="2025-04-30T11:27:00Z" w16du:dateUtc="2025-04-30T09:27:00Z">
                    <w:rPr>
                      <w:rFonts w:ascii="Cambria Math" w:hAnsi="Cambria Math"/>
                    </w:rPr>
                    <m:t>t</m:t>
                  </w:ins>
                </m:r>
              </m:sub>
            </m:sSub>
          </m:e>
        </m:acc>
      </m:oMath>
      <w:ins w:id="1608" w:author="Ingr Jiri [2]" w:date="2025-04-30T11:27:00Z" w16du:dateUtc="2025-04-30T09:27:00Z">
        <w:r>
          <w:t xml:space="preserve"> a </w:t>
        </w:r>
      </w:ins>
      <m:oMath>
        <m:acc>
          <m:accPr>
            <m:ctrlPr>
              <w:ins w:id="1609" w:author="Ingr Jiri [2]" w:date="2025-04-30T11:27:00Z" w16du:dateUtc="2025-04-30T09:27:00Z">
                <w:rPr>
                  <w:rFonts w:ascii="Cambria Math" w:hAnsi="Cambria Math"/>
                  <w:i/>
                </w:rPr>
              </w:ins>
            </m:ctrlPr>
          </m:accPr>
          <m:e>
            <m:sSub>
              <m:sSubPr>
                <m:ctrlPr>
                  <w:ins w:id="1610" w:author="Ingr Jiri [2]" w:date="2025-04-30T11:27:00Z" w16du:dateUtc="2025-04-30T09:27:00Z">
                    <w:rPr>
                      <w:rFonts w:ascii="Cambria Math" w:hAnsi="Cambria Math"/>
                      <w:i/>
                    </w:rPr>
                  </w:ins>
                </m:ctrlPr>
              </m:sSubPr>
              <m:e>
                <m:r>
                  <w:ins w:id="1611" w:author="Ingr Jiri [2]" w:date="2025-04-30T11:27:00Z" w16du:dateUtc="2025-04-30T09:27:00Z">
                    <w:rPr>
                      <w:rFonts w:ascii="Cambria Math" w:hAnsi="Cambria Math"/>
                    </w:rPr>
                    <m:t>v</m:t>
                  </w:ins>
                </m:r>
              </m:e>
              <m:sub>
                <m:r>
                  <w:ins w:id="1612" w:author="Ingr Jiri [2]" w:date="2025-04-30T11:27:00Z" w16du:dateUtc="2025-04-30T09:27:00Z">
                    <w:rPr>
                      <w:rFonts w:ascii="Cambria Math" w:hAnsi="Cambria Math"/>
                    </w:rPr>
                    <m:t>t</m:t>
                  </w:ins>
                </m:r>
              </m:sub>
            </m:sSub>
          </m:e>
        </m:acc>
      </m:oMath>
      <w:ins w:id="1613" w:author="Ingr Jiri [2]" w:date="2025-04-30T11:28:00Z" w16du:dateUtc="2025-04-30T09:28:00Z">
        <w:r>
          <w:t>.</w:t>
        </w:r>
      </w:ins>
    </w:p>
    <w:tbl>
      <w:tblPr>
        <w:tblStyle w:val="Mkatabulky"/>
        <w:tblW w:w="0" w:type="auto"/>
        <w:tblLook w:val="04A0" w:firstRow="1" w:lastRow="0" w:firstColumn="1" w:lastColumn="0" w:noHBand="0" w:noVBand="1"/>
      </w:tblPr>
      <w:tblGrid>
        <w:gridCol w:w="7933"/>
        <w:gridCol w:w="1127"/>
      </w:tblGrid>
      <w:tr w:rsidR="00E34B2E" w14:paraId="1FC6B44E" w14:textId="77777777" w:rsidTr="00A87A73">
        <w:trPr>
          <w:trHeight w:val="293"/>
          <w:ins w:id="1614" w:author="Ingr Jiri [2]" w:date="2025-04-30T11:28:00Z"/>
        </w:trPr>
        <w:tc>
          <w:tcPr>
            <w:tcW w:w="7933" w:type="dxa"/>
            <w:tcBorders>
              <w:top w:val="nil"/>
              <w:left w:val="nil"/>
              <w:bottom w:val="nil"/>
              <w:right w:val="nil"/>
            </w:tcBorders>
          </w:tcPr>
          <w:p w14:paraId="07418C91" w14:textId="77777777" w:rsidR="00E34B2E" w:rsidRPr="00FD4E65" w:rsidRDefault="00000000" w:rsidP="00A87A73">
            <w:pPr>
              <w:jc w:val="center"/>
              <w:rPr>
                <w:ins w:id="1615" w:author="Ingr Jiri [2]" w:date="2025-04-30T11:28:00Z" w16du:dateUtc="2025-04-30T09:28:00Z"/>
              </w:rPr>
            </w:pPr>
            <m:oMathPara>
              <m:oMathParaPr>
                <m:jc m:val="center"/>
              </m:oMathParaPr>
              <m:oMath>
                <m:acc>
                  <m:accPr>
                    <m:ctrlPr>
                      <w:ins w:id="1616" w:author="Ingr Jiri [2]" w:date="2025-04-30T11:28:00Z" w16du:dateUtc="2025-04-30T09:28:00Z">
                        <w:rPr>
                          <w:rFonts w:ascii="Cambria Math" w:hAnsi="Cambria Math"/>
                          <w:i/>
                        </w:rPr>
                      </w:ins>
                    </m:ctrlPr>
                  </m:accPr>
                  <m:e>
                    <m:sSub>
                      <m:sSubPr>
                        <m:ctrlPr>
                          <w:ins w:id="1617" w:author="Ingr Jiri [2]" w:date="2025-04-30T11:28:00Z" w16du:dateUtc="2025-04-30T09:28:00Z">
                            <w:rPr>
                              <w:rFonts w:ascii="Cambria Math" w:hAnsi="Cambria Math"/>
                              <w:i/>
                            </w:rPr>
                          </w:ins>
                        </m:ctrlPr>
                      </m:sSubPr>
                      <m:e>
                        <m:r>
                          <w:ins w:id="1618" w:author="Ingr Jiri [2]" w:date="2025-04-30T11:28:00Z" w16du:dateUtc="2025-04-30T09:28:00Z">
                            <w:rPr>
                              <w:rFonts w:ascii="Cambria Math" w:hAnsi="Cambria Math"/>
                            </w:rPr>
                            <m:t>m</m:t>
                          </w:ins>
                        </m:r>
                      </m:e>
                      <m:sub>
                        <m:r>
                          <w:ins w:id="1619" w:author="Ingr Jiri [2]" w:date="2025-04-30T11:28:00Z" w16du:dateUtc="2025-04-30T09:28:00Z">
                            <w:rPr>
                              <w:rFonts w:ascii="Cambria Math" w:hAnsi="Cambria Math"/>
                            </w:rPr>
                            <m:t>t</m:t>
                          </w:ins>
                        </m:r>
                      </m:sub>
                    </m:sSub>
                  </m:e>
                </m:acc>
                <m:r>
                  <w:ins w:id="1620" w:author="Ingr Jiri [2]" w:date="2025-04-30T11:28:00Z" w16du:dateUtc="2025-04-30T09:28:00Z">
                    <w:rPr>
                      <w:rFonts w:ascii="Cambria Math" w:hAnsi="Cambria Math"/>
                    </w:rPr>
                    <m:t>=</m:t>
                  </w:ins>
                </m:r>
                <m:f>
                  <m:fPr>
                    <m:ctrlPr>
                      <w:ins w:id="1621" w:author="Ingr Jiri [2]" w:date="2025-04-30T11:28:00Z" w16du:dateUtc="2025-04-30T09:28:00Z">
                        <w:rPr>
                          <w:rFonts w:ascii="Cambria Math" w:hAnsi="Cambria Math"/>
                          <w:i/>
                        </w:rPr>
                      </w:ins>
                    </m:ctrlPr>
                  </m:fPr>
                  <m:num>
                    <m:sSub>
                      <m:sSubPr>
                        <m:ctrlPr>
                          <w:ins w:id="1622" w:author="Ingr Jiri [2]" w:date="2025-04-30T11:28:00Z" w16du:dateUtc="2025-04-30T09:28:00Z">
                            <w:rPr>
                              <w:rFonts w:ascii="Cambria Math" w:hAnsi="Cambria Math"/>
                              <w:i/>
                            </w:rPr>
                          </w:ins>
                        </m:ctrlPr>
                      </m:sSubPr>
                      <m:e>
                        <m:r>
                          <w:ins w:id="1623" w:author="Ingr Jiri [2]" w:date="2025-04-30T11:28:00Z" w16du:dateUtc="2025-04-30T09:28:00Z">
                            <w:rPr>
                              <w:rFonts w:ascii="Cambria Math" w:hAnsi="Cambria Math"/>
                            </w:rPr>
                            <m:t>m</m:t>
                          </w:ins>
                        </m:r>
                      </m:e>
                      <m:sub>
                        <m:r>
                          <w:ins w:id="1624" w:author="Ingr Jiri [2]" w:date="2025-04-30T11:28:00Z" w16du:dateUtc="2025-04-30T09:28:00Z">
                            <w:rPr>
                              <w:rFonts w:ascii="Cambria Math" w:hAnsi="Cambria Math"/>
                            </w:rPr>
                            <m:t>t</m:t>
                          </w:ins>
                        </m:r>
                      </m:sub>
                    </m:sSub>
                  </m:num>
                  <m:den>
                    <m:r>
                      <w:ins w:id="1625" w:author="Ingr Jiri [2]" w:date="2025-04-30T11:28:00Z" w16du:dateUtc="2025-04-30T09:28:00Z">
                        <w:rPr>
                          <w:rFonts w:ascii="Cambria Math" w:hAnsi="Cambria Math"/>
                        </w:rPr>
                        <m:t>1-</m:t>
                      </w:ins>
                    </m:r>
                    <m:sSubSup>
                      <m:sSubSupPr>
                        <m:ctrlPr>
                          <w:ins w:id="1626" w:author="Ingr Jiri [2]" w:date="2025-04-30T11:28:00Z" w16du:dateUtc="2025-04-30T09:28:00Z">
                            <w:rPr>
                              <w:rFonts w:ascii="Cambria Math" w:hAnsi="Cambria Math"/>
                              <w:i/>
                            </w:rPr>
                          </w:ins>
                        </m:ctrlPr>
                      </m:sSubSupPr>
                      <m:e>
                        <m:r>
                          <w:ins w:id="1627" w:author="Ingr Jiri [2]" w:date="2025-04-30T11:28:00Z" w16du:dateUtc="2025-04-30T09:28:00Z">
                            <w:rPr>
                              <w:rFonts w:ascii="Cambria Math" w:hAnsi="Cambria Math"/>
                            </w:rPr>
                            <m:t>β</m:t>
                          </w:ins>
                        </m:r>
                      </m:e>
                      <m:sub>
                        <m:r>
                          <w:ins w:id="1628" w:author="Ingr Jiri [2]" w:date="2025-04-30T11:28:00Z" w16du:dateUtc="2025-04-30T09:28:00Z">
                            <w:rPr>
                              <w:rFonts w:ascii="Cambria Math" w:hAnsi="Cambria Math"/>
                            </w:rPr>
                            <m:t>1</m:t>
                          </w:ins>
                        </m:r>
                      </m:sub>
                      <m:sup>
                        <m:r>
                          <w:ins w:id="1629" w:author="Ingr Jiri [2]" w:date="2025-04-30T11:28:00Z" w16du:dateUtc="2025-04-30T09:28:00Z">
                            <w:rPr>
                              <w:rFonts w:ascii="Cambria Math" w:hAnsi="Cambria Math"/>
                            </w:rPr>
                            <m:t>t</m:t>
                          </w:ins>
                        </m:r>
                      </m:sup>
                    </m:sSubSup>
                  </m:den>
                </m:f>
              </m:oMath>
            </m:oMathPara>
          </w:p>
        </w:tc>
        <w:tc>
          <w:tcPr>
            <w:tcW w:w="1127" w:type="dxa"/>
            <w:tcBorders>
              <w:top w:val="nil"/>
              <w:left w:val="nil"/>
              <w:bottom w:val="nil"/>
              <w:right w:val="nil"/>
            </w:tcBorders>
          </w:tcPr>
          <w:p w14:paraId="78BA57C9" w14:textId="77777777" w:rsidR="00E34B2E" w:rsidRDefault="00E34B2E" w:rsidP="00A87A73">
            <w:pPr>
              <w:jc w:val="center"/>
              <w:rPr>
                <w:ins w:id="1630" w:author="Ingr Jiri [2]" w:date="2025-04-30T11:28:00Z" w16du:dateUtc="2025-04-30T09:28:00Z"/>
              </w:rPr>
            </w:pPr>
            <w:ins w:id="1631" w:author="Ingr Jiri [2]" w:date="2025-04-30T11:28:00Z" w16du:dateUtc="2025-04-30T09:28:00Z">
              <w:r>
                <w:t>(3.3)</w:t>
              </w:r>
            </w:ins>
          </w:p>
        </w:tc>
      </w:tr>
      <w:tr w:rsidR="00E34B2E" w14:paraId="5AF9A6B2" w14:textId="77777777" w:rsidTr="00A87A73">
        <w:trPr>
          <w:trHeight w:val="293"/>
          <w:ins w:id="1632" w:author="Ingr Jiri [2]" w:date="2025-04-30T11:28:00Z"/>
        </w:trPr>
        <w:tc>
          <w:tcPr>
            <w:tcW w:w="7933" w:type="dxa"/>
            <w:tcBorders>
              <w:top w:val="nil"/>
              <w:left w:val="nil"/>
              <w:bottom w:val="nil"/>
              <w:right w:val="nil"/>
            </w:tcBorders>
          </w:tcPr>
          <w:p w14:paraId="24FFD899" w14:textId="77777777" w:rsidR="00E34B2E" w:rsidRPr="00FD4E65" w:rsidRDefault="00000000" w:rsidP="00A87A73">
            <w:pPr>
              <w:jc w:val="center"/>
              <w:rPr>
                <w:ins w:id="1633" w:author="Ingr Jiri [2]" w:date="2025-04-30T11:28:00Z" w16du:dateUtc="2025-04-30T09:28:00Z"/>
              </w:rPr>
            </w:pPr>
            <m:oMathPara>
              <m:oMathParaPr>
                <m:jc m:val="center"/>
              </m:oMathParaPr>
              <m:oMath>
                <m:acc>
                  <m:accPr>
                    <m:ctrlPr>
                      <w:ins w:id="1634" w:author="Ingr Jiri [2]" w:date="2025-04-30T11:28:00Z" w16du:dateUtc="2025-04-30T09:28:00Z">
                        <w:rPr>
                          <w:rFonts w:ascii="Cambria Math" w:hAnsi="Cambria Math"/>
                          <w:i/>
                        </w:rPr>
                      </w:ins>
                    </m:ctrlPr>
                  </m:accPr>
                  <m:e>
                    <m:sSub>
                      <m:sSubPr>
                        <m:ctrlPr>
                          <w:ins w:id="1635" w:author="Ingr Jiri [2]" w:date="2025-04-30T11:28:00Z" w16du:dateUtc="2025-04-30T09:28:00Z">
                            <w:rPr>
                              <w:rFonts w:ascii="Cambria Math" w:hAnsi="Cambria Math"/>
                              <w:i/>
                            </w:rPr>
                          </w:ins>
                        </m:ctrlPr>
                      </m:sSubPr>
                      <m:e>
                        <m:r>
                          <w:ins w:id="1636" w:author="Ingr Jiri [2]" w:date="2025-04-30T11:28:00Z" w16du:dateUtc="2025-04-30T09:28:00Z">
                            <w:rPr>
                              <w:rFonts w:ascii="Cambria Math" w:hAnsi="Cambria Math"/>
                            </w:rPr>
                            <m:t>v</m:t>
                          </w:ins>
                        </m:r>
                      </m:e>
                      <m:sub>
                        <m:r>
                          <w:ins w:id="1637" w:author="Ingr Jiri [2]" w:date="2025-04-30T11:28:00Z" w16du:dateUtc="2025-04-30T09:28:00Z">
                            <w:rPr>
                              <w:rFonts w:ascii="Cambria Math" w:hAnsi="Cambria Math"/>
                            </w:rPr>
                            <m:t>t</m:t>
                          </w:ins>
                        </m:r>
                      </m:sub>
                    </m:sSub>
                  </m:e>
                </m:acc>
                <m:r>
                  <w:ins w:id="1638" w:author="Ingr Jiri [2]" w:date="2025-04-30T11:28:00Z" w16du:dateUtc="2025-04-30T09:28:00Z">
                    <w:rPr>
                      <w:rFonts w:ascii="Cambria Math" w:hAnsi="Cambria Math"/>
                    </w:rPr>
                    <m:t>=</m:t>
                  </w:ins>
                </m:r>
                <m:f>
                  <m:fPr>
                    <m:ctrlPr>
                      <w:ins w:id="1639" w:author="Ingr Jiri [2]" w:date="2025-04-30T11:28:00Z" w16du:dateUtc="2025-04-30T09:28:00Z">
                        <w:rPr>
                          <w:rFonts w:ascii="Cambria Math" w:hAnsi="Cambria Math"/>
                          <w:i/>
                        </w:rPr>
                      </w:ins>
                    </m:ctrlPr>
                  </m:fPr>
                  <m:num>
                    <m:sSub>
                      <m:sSubPr>
                        <m:ctrlPr>
                          <w:ins w:id="1640" w:author="Ingr Jiri [2]" w:date="2025-04-30T11:28:00Z" w16du:dateUtc="2025-04-30T09:28:00Z">
                            <w:rPr>
                              <w:rFonts w:ascii="Cambria Math" w:hAnsi="Cambria Math"/>
                              <w:i/>
                            </w:rPr>
                          </w:ins>
                        </m:ctrlPr>
                      </m:sSubPr>
                      <m:e>
                        <m:r>
                          <w:ins w:id="1641" w:author="Ingr Jiri [2]" w:date="2025-04-30T11:28:00Z" w16du:dateUtc="2025-04-30T09:28:00Z">
                            <w:rPr>
                              <w:rFonts w:ascii="Cambria Math" w:hAnsi="Cambria Math"/>
                            </w:rPr>
                            <m:t>v</m:t>
                          </w:ins>
                        </m:r>
                      </m:e>
                      <m:sub>
                        <m:r>
                          <w:ins w:id="1642" w:author="Ingr Jiri [2]" w:date="2025-04-30T11:28:00Z" w16du:dateUtc="2025-04-30T09:28:00Z">
                            <w:rPr>
                              <w:rFonts w:ascii="Cambria Math" w:hAnsi="Cambria Math"/>
                            </w:rPr>
                            <m:t>t</m:t>
                          </w:ins>
                        </m:r>
                      </m:sub>
                    </m:sSub>
                  </m:num>
                  <m:den>
                    <m:r>
                      <w:ins w:id="1643" w:author="Ingr Jiri [2]" w:date="2025-04-30T11:28:00Z" w16du:dateUtc="2025-04-30T09:28:00Z">
                        <w:rPr>
                          <w:rFonts w:ascii="Cambria Math" w:hAnsi="Cambria Math"/>
                        </w:rPr>
                        <m:t>1-</m:t>
                      </w:ins>
                    </m:r>
                    <m:sSubSup>
                      <m:sSubSupPr>
                        <m:ctrlPr>
                          <w:ins w:id="1644" w:author="Ingr Jiri [2]" w:date="2025-04-30T11:28:00Z" w16du:dateUtc="2025-04-30T09:28:00Z">
                            <w:rPr>
                              <w:rFonts w:ascii="Cambria Math" w:hAnsi="Cambria Math"/>
                              <w:i/>
                            </w:rPr>
                          </w:ins>
                        </m:ctrlPr>
                      </m:sSubSupPr>
                      <m:e>
                        <m:r>
                          <w:ins w:id="1645" w:author="Ingr Jiri [2]" w:date="2025-04-30T11:28:00Z" w16du:dateUtc="2025-04-30T09:28:00Z">
                            <w:rPr>
                              <w:rFonts w:ascii="Cambria Math" w:hAnsi="Cambria Math"/>
                            </w:rPr>
                            <m:t>β</m:t>
                          </w:ins>
                        </m:r>
                      </m:e>
                      <m:sub>
                        <m:r>
                          <w:ins w:id="1646" w:author="Ingr Jiri [2]" w:date="2025-04-30T11:28:00Z" w16du:dateUtc="2025-04-30T09:28:00Z">
                            <w:rPr>
                              <w:rFonts w:ascii="Cambria Math" w:hAnsi="Cambria Math"/>
                            </w:rPr>
                            <m:t>1</m:t>
                          </w:ins>
                        </m:r>
                      </m:sub>
                      <m:sup>
                        <m:r>
                          <w:ins w:id="1647" w:author="Ingr Jiri [2]" w:date="2025-04-30T11:28:00Z" w16du:dateUtc="2025-04-30T09:28:00Z">
                            <w:rPr>
                              <w:rFonts w:ascii="Cambria Math" w:hAnsi="Cambria Math"/>
                            </w:rPr>
                            <m:t>t</m:t>
                          </w:ins>
                        </m:r>
                      </m:sup>
                    </m:sSubSup>
                  </m:den>
                </m:f>
              </m:oMath>
            </m:oMathPara>
          </w:p>
        </w:tc>
        <w:tc>
          <w:tcPr>
            <w:tcW w:w="1127" w:type="dxa"/>
            <w:tcBorders>
              <w:top w:val="nil"/>
              <w:left w:val="nil"/>
              <w:bottom w:val="nil"/>
              <w:right w:val="nil"/>
            </w:tcBorders>
          </w:tcPr>
          <w:p w14:paraId="06252B45" w14:textId="77777777" w:rsidR="00E34B2E" w:rsidRDefault="00E34B2E" w:rsidP="00A87A73">
            <w:pPr>
              <w:jc w:val="center"/>
              <w:rPr>
                <w:ins w:id="1648" w:author="Ingr Jiri [2]" w:date="2025-04-30T11:28:00Z" w16du:dateUtc="2025-04-30T09:28:00Z"/>
              </w:rPr>
            </w:pPr>
            <w:ins w:id="1649" w:author="Ingr Jiri [2]" w:date="2025-04-30T11:28:00Z" w16du:dateUtc="2025-04-30T09:28:00Z">
              <w:r>
                <w:t>(3.4)</w:t>
              </w:r>
            </w:ins>
          </w:p>
        </w:tc>
      </w:tr>
    </w:tbl>
    <w:p w14:paraId="0AA69AA6" w14:textId="33260EDA" w:rsidR="00B62CD9" w:rsidRDefault="008D7858" w:rsidP="00966354">
      <w:pPr>
        <w:rPr>
          <w:ins w:id="1650" w:author="Ingr Jiri [2]" w:date="2025-04-30T11:28:00Z" w16du:dateUtc="2025-04-30T09:28:00Z"/>
        </w:rPr>
      </w:pPr>
      <w:ins w:id="1651" w:author="Ingr Jiri [2]" w:date="2025-04-30T11:29:00Z" w16du:dateUtc="2025-04-30T09:29:00Z">
        <w:r>
          <w:t xml:space="preserve">Z těchto hodnot jsou </w:t>
        </w:r>
      </w:ins>
      <w:ins w:id="1652" w:author="Ingr Jiri [2]" w:date="2025-04-30T11:31:00Z" w16du:dateUtc="2025-04-30T09:31:00Z">
        <w:r w:rsidR="004A1C40">
          <w:t xml:space="preserve">je vypočten nový vektor optimalizovaných vah modelu </w:t>
        </w:r>
      </w:ins>
      <m:oMath>
        <m:sSub>
          <m:sSubPr>
            <m:ctrlPr>
              <w:ins w:id="1653" w:author="Ingr Jiri [2]" w:date="2025-04-30T11:32:00Z" w16du:dateUtc="2025-04-30T09:32:00Z">
                <w:rPr>
                  <w:rFonts w:ascii="Cambria Math" w:hAnsi="Cambria Math"/>
                  <w:i/>
                </w:rPr>
              </w:ins>
            </m:ctrlPr>
          </m:sSubPr>
          <m:e>
            <m:r>
              <w:ins w:id="1654" w:author="Ingr Jiri [2]" w:date="2025-04-30T11:32:00Z" w16du:dateUtc="2025-04-30T09:32:00Z">
                <w:rPr>
                  <w:rFonts w:ascii="Cambria Math" w:hAnsi="Cambria Math"/>
                </w:rPr>
                <m:t>θ</m:t>
              </w:ins>
            </m:r>
          </m:e>
          <m:sub>
            <m:r>
              <w:ins w:id="1655" w:author="Ingr Jiri [2]" w:date="2025-04-30T11:32:00Z" w16du:dateUtc="2025-04-30T09:32:00Z">
                <w:rPr>
                  <w:rFonts w:ascii="Cambria Math" w:hAnsi="Cambria Math"/>
                </w:rPr>
                <m:t>t+1</m:t>
              </w:ins>
            </m:r>
          </m:sub>
        </m:sSub>
      </m:oMath>
      <w:ins w:id="1656" w:author="Ingr Jiri [2]" w:date="2025-04-30T11:36:00Z" w16du:dateUtc="2025-04-30T09:36:00Z">
        <w:r w:rsidR="004A1C40">
          <w:t xml:space="preserve"> (rovnice 3.5)</w:t>
        </w:r>
      </w:ins>
      <w:ins w:id="1657" w:author="Ingr Jiri [2]" w:date="2025-04-30T11:32:00Z" w16du:dateUtc="2025-04-30T09:32:00Z">
        <w:r w:rsidR="004A1C40">
          <w:t>. Výpočet se skládá</w:t>
        </w:r>
      </w:ins>
      <w:ins w:id="1658" w:author="Ingr Jiri [2]" w:date="2025-04-30T11:33:00Z" w16du:dateUtc="2025-04-30T09:33:00Z">
        <w:r w:rsidR="004A1C40">
          <w:t xml:space="preserve"> ze tří členu, kdy vektor vah z minulé iterace </w:t>
        </w:r>
      </w:ins>
      <m:oMath>
        <m:sSub>
          <m:sSubPr>
            <m:ctrlPr>
              <w:ins w:id="1659" w:author="Ingr Jiri [2]" w:date="2025-04-30T11:33:00Z" w16du:dateUtc="2025-04-30T09:33:00Z">
                <w:rPr>
                  <w:rFonts w:ascii="Cambria Math" w:hAnsi="Cambria Math"/>
                  <w:i/>
                </w:rPr>
              </w:ins>
            </m:ctrlPr>
          </m:sSubPr>
          <m:e>
            <m:r>
              <w:ins w:id="1660" w:author="Ingr Jiri [2]" w:date="2025-04-30T11:33:00Z" w16du:dateUtc="2025-04-30T09:33:00Z">
                <w:rPr>
                  <w:rFonts w:ascii="Cambria Math" w:hAnsi="Cambria Math"/>
                </w:rPr>
                <m:t>θ</m:t>
              </w:ins>
            </m:r>
          </m:e>
          <m:sub>
            <m:r>
              <w:ins w:id="1661" w:author="Ingr Jiri [2]" w:date="2025-04-30T11:33:00Z" w16du:dateUtc="2025-04-30T09:33:00Z">
                <w:rPr>
                  <w:rFonts w:ascii="Cambria Math" w:hAnsi="Cambria Math"/>
                </w:rPr>
                <m:t>t</m:t>
              </w:ins>
            </m:r>
          </m:sub>
        </m:sSub>
      </m:oMath>
      <w:ins w:id="1662" w:author="Ingr Jiri [2]" w:date="2025-04-30T11:33:00Z" w16du:dateUtc="2025-04-30T09:33:00Z">
        <w:r w:rsidR="004A1C40">
          <w:t xml:space="preserve"> je </w:t>
        </w:r>
      </w:ins>
      <w:ins w:id="1663" w:author="Ingr Jiri [2]" w:date="2025-04-30T11:34:00Z" w16du:dateUtc="2025-04-30T09:34:00Z">
        <w:r w:rsidR="004A1C40">
          <w:t xml:space="preserve">pomocí </w:t>
        </w:r>
      </w:ins>
      <w:ins w:id="1664" w:author="Ingr Jiri [2]" w:date="2025-04-30T11:36:00Z" w16du:dateUtc="2025-04-30T09:36:00Z">
        <w:r w:rsidR="004A1C40">
          <w:t>druhého</w:t>
        </w:r>
      </w:ins>
      <w:ins w:id="1665" w:author="Ingr Jiri [2]" w:date="2025-04-30T11:34:00Z" w16du:dateUtc="2025-04-30T09:34:00Z">
        <w:r w:rsidR="004A1C40">
          <w:t xml:space="preserve"> členu posunut k</w:t>
        </w:r>
      </w:ins>
      <w:ins w:id="1666" w:author="Ingr Jiri [2]" w:date="2025-04-30T11:36:00Z" w16du:dateUtc="2025-04-30T09:36:00Z">
        <w:r w:rsidR="004A1C40">
          <w:t> </w:t>
        </w:r>
      </w:ins>
      <w:ins w:id="1667" w:author="Ingr Jiri [2]" w:date="2025-04-30T11:34:00Z" w16du:dateUtc="2025-04-30T09:34:00Z">
        <w:r w:rsidR="004A1C40">
          <w:t>novému</w:t>
        </w:r>
      </w:ins>
      <w:ins w:id="1668" w:author="Ingr Jiri [2]" w:date="2025-04-30T11:36:00Z" w16du:dateUtc="2025-04-30T09:36:00Z">
        <w:r w:rsidR="004A1C40">
          <w:t xml:space="preserve"> optimálnějšímu</w:t>
        </w:r>
      </w:ins>
      <w:ins w:id="1669" w:author="Ingr Jiri [2]" w:date="2025-04-30T11:34:00Z" w16du:dateUtc="2025-04-30T09:34:00Z">
        <w:r w:rsidR="004A1C40">
          <w:t xml:space="preserve"> výsledku (kde </w:t>
        </w:r>
      </w:ins>
      <m:oMath>
        <m:r>
          <w:ins w:id="1670" w:author="Ingr Jiri [2]" w:date="2025-04-30T11:34:00Z" w16du:dateUtc="2025-04-30T09:34:00Z">
            <w:rPr>
              <w:rFonts w:ascii="Cambria Math" w:hAnsi="Cambria Math"/>
            </w:rPr>
            <m:t>ϵ</m:t>
          </w:ins>
        </m:r>
      </m:oMath>
      <w:ins w:id="1671" w:author="Ingr Jiri [2]" w:date="2025-04-30T11:35:00Z" w16du:dateUtc="2025-04-30T09:35:00Z">
        <w:r w:rsidR="004A1C40">
          <w:t xml:space="preserve"> je malá konstanta zajišťující stabilitu dělení</w:t>
        </w:r>
      </w:ins>
      <w:ins w:id="1672" w:author="Ingr Jiri [2]" w:date="2025-04-30T11:34:00Z" w16du:dateUtc="2025-04-30T09:34:00Z">
        <w:r w:rsidR="004A1C40">
          <w:t>)</w:t>
        </w:r>
      </w:ins>
      <w:ins w:id="1673" w:author="Ingr Jiri [2]" w:date="2025-04-30T11:36:00Z" w16du:dateUtc="2025-04-30T09:36:00Z">
        <w:r w:rsidR="004A1C40">
          <w:t xml:space="preserve">. Třetí člen </w:t>
        </w:r>
      </w:ins>
      <w:ins w:id="1674" w:author="Ingr Jiri [2]" w:date="2025-04-30T11:37:00Z" w16du:dateUtc="2025-04-30T09:37:00Z">
        <w:r w:rsidR="004A1C40">
          <w:t xml:space="preserve">je specifický pro optimalizátor </w:t>
        </w:r>
        <w:proofErr w:type="spellStart"/>
        <w:r w:rsidR="004A1C40">
          <w:t>AdamW</w:t>
        </w:r>
      </w:ins>
      <w:proofErr w:type="spellEnd"/>
      <w:ins w:id="1675" w:author="Ingr Jiri [2]" w:date="2025-04-30T11:38:00Z" w16du:dateUtc="2025-04-30T09:38:00Z">
        <w:r w:rsidR="004A1C40">
          <w:t xml:space="preserve">, kde koeficient </w:t>
        </w:r>
      </w:ins>
      <m:oMath>
        <m:r>
          <w:ins w:id="1676" w:author="Ingr Jiri [2]" w:date="2025-04-30T11:38:00Z" w16du:dateUtc="2025-04-30T09:38:00Z">
            <w:rPr>
              <w:rFonts w:ascii="Cambria Math" w:hAnsi="Cambria Math"/>
            </w:rPr>
            <m:t>λ</m:t>
          </w:ins>
        </m:r>
      </m:oMath>
      <w:ins w:id="1677" w:author="Ingr Jiri [2]" w:date="2025-04-30T11:38:00Z" w16du:dateUtc="2025-04-30T09:38:00Z">
        <w:r w:rsidR="004A1C40">
          <w:t xml:space="preserve"> představuje hodnotu hyperparametru weight decay, který penalizuje p</w:t>
        </w:r>
      </w:ins>
      <w:proofErr w:type="spellStart"/>
      <w:ins w:id="1678" w:author="Ingr Jiri [2]" w:date="2025-04-30T11:39:00Z" w16du:dateUtc="2025-04-30T09:39:00Z">
        <w:r w:rsidR="004A1C40">
          <w:t>říliš</w:t>
        </w:r>
        <w:proofErr w:type="spellEnd"/>
        <w:r w:rsidR="004A1C40">
          <w:t xml:space="preserve"> vysoké hodnoty vah modelu. Konstanta </w:t>
        </w:r>
      </w:ins>
      <m:oMath>
        <m:r>
          <w:ins w:id="1679" w:author="Ingr Jiri [2]" w:date="2025-04-30T11:39:00Z" w16du:dateUtc="2025-04-30T09:39:00Z">
            <w:rPr>
              <w:rFonts w:ascii="Cambria Math" w:hAnsi="Cambria Math"/>
            </w:rPr>
            <m:t>η</m:t>
          </w:ins>
        </m:r>
      </m:oMath>
      <w:ins w:id="1680" w:author="Ingr Jiri [2]" w:date="2025-04-30T11:39:00Z" w16du:dateUtc="2025-04-30T09:39:00Z">
        <w:r w:rsidR="004A1C40">
          <w:t xml:space="preserve"> značí nastavenou rychlost učení modelu</w:t>
        </w:r>
      </w:ins>
      <w:ins w:id="1681" w:author="Ingr Jiri [2]" w:date="2025-04-30T11:54:00Z" w16du:dateUtc="2025-04-30T09:54:00Z">
        <w:r w:rsidR="003D5A56">
          <w:t xml:space="preserve"> </w:t>
        </w:r>
      </w:ins>
      <w:r w:rsidR="004E4571">
        <w:fldChar w:fldCharType="begin"/>
      </w:r>
      <w:r w:rsidR="004E4571">
        <w:instrText xml:space="preserve"> ADDIN EN.CITE &lt;EndNote&gt;&lt;Cite&gt;&lt;Author&gt;Tian&lt;/Author&gt;&lt;Year&gt;2023&lt;/Year&gt;&lt;RecNum&gt;35&lt;/RecNum&gt;&lt;DisplayText&gt;[32]&lt;/DisplayText&gt;&lt;record&gt;&lt;rec-number&gt;35&lt;/rec-number&gt;&lt;foreign-keys&gt;&lt;key app="EN" db-id="epv0etvs2pfr99e5xxpv5027xe05stzr22vd" timestamp="1746007293"&gt;35&lt;/key&gt;&lt;/foreign-keys&gt;&lt;ref-type name="Journal Article"&gt;17&lt;/ref-type&gt;&lt;contributors&gt;&lt;authors&gt;&lt;author&gt;Tian, Yingjie&lt;/author&gt;&lt;author&gt;Zhang, Yuqi&lt;/author&gt;&lt;author&gt;Zhang, Haibin&lt;/author&gt;&lt;/authors&gt;&lt;/contributors&gt;&lt;titles&gt;&lt;title&gt;Recent Advances in Stochastic Gradient Descent in Deep Learning&lt;/title&gt;&lt;secondary-title&gt;Mathematics&lt;/secondary-title&gt;&lt;/titles&gt;&lt;periodical&gt;&lt;full-title&gt;Mathematics&lt;/full-title&gt;&lt;/periodical&gt;&lt;volume&gt;&lt;style face="normal" font="default" charset="238" size="100%"&gt;11&lt;/style&gt;&lt;/volume&gt;&lt;dates&gt;&lt;year&gt;&lt;style face="normal" font="default" charset="238" size="100%"&gt;2023&lt;/style&gt;&lt;/year&gt;&lt;/dates&gt;&lt;isbn&gt;2227-7390&lt;/isbn&gt;&lt;urls&gt;&lt;/urls&gt;&lt;custom7&gt;&lt;style face="normal" font="default" charset="238" size="100%"&gt;682&lt;/style&gt;&lt;/custom7&gt;&lt;electronic-resource-num&gt;10.3390/math11030682&lt;/electronic-resource-num&gt;&lt;/record&gt;&lt;/Cite&gt;&lt;/EndNote&gt;</w:instrText>
      </w:r>
      <w:r w:rsidR="004E4571">
        <w:fldChar w:fldCharType="separate"/>
      </w:r>
      <w:r w:rsidR="004E4571">
        <w:rPr>
          <w:noProof/>
        </w:rPr>
        <w:t>[32]</w:t>
      </w:r>
      <w:r w:rsidR="004E4571">
        <w:fldChar w:fldCharType="end"/>
      </w:r>
      <w:ins w:id="1682" w:author="Ingr Jiri [2]" w:date="2025-04-30T11:39:00Z" w16du:dateUtc="2025-04-30T09:39:00Z">
        <w:r w:rsidR="004A1C40">
          <w:t>.</w:t>
        </w:r>
      </w:ins>
    </w:p>
    <w:tbl>
      <w:tblPr>
        <w:tblStyle w:val="Mkatabulky"/>
        <w:tblW w:w="0" w:type="auto"/>
        <w:tblLook w:val="04A0" w:firstRow="1" w:lastRow="0" w:firstColumn="1" w:lastColumn="0" w:noHBand="0" w:noVBand="1"/>
        <w:tblPrChange w:id="1683" w:author="Ingr Jiri [2]" w:date="2025-04-30T10:49:00Z" w16du:dateUtc="2025-04-30T08:49:00Z">
          <w:tblPr>
            <w:tblStyle w:val="Mkatabulky"/>
            <w:tblW w:w="0" w:type="auto"/>
            <w:tblLook w:val="04A0" w:firstRow="1" w:lastRow="0" w:firstColumn="1" w:lastColumn="0" w:noHBand="0" w:noVBand="1"/>
          </w:tblPr>
        </w:tblPrChange>
      </w:tblPr>
      <w:tblGrid>
        <w:gridCol w:w="7933"/>
        <w:gridCol w:w="1127"/>
        <w:tblGridChange w:id="1684">
          <w:tblGrid>
            <w:gridCol w:w="10"/>
            <w:gridCol w:w="7923"/>
            <w:gridCol w:w="10"/>
            <w:gridCol w:w="1117"/>
            <w:gridCol w:w="10"/>
          </w:tblGrid>
        </w:tblGridChange>
      </w:tblGrid>
      <w:tr w:rsidR="00FD4E65" w14:paraId="53E96AA1" w14:textId="77777777" w:rsidTr="00FD4E65">
        <w:trPr>
          <w:trHeight w:val="293"/>
          <w:ins w:id="1685" w:author="Ingr Jiri [2]" w:date="2025-04-30T10:49:00Z"/>
          <w:trPrChange w:id="1686" w:author="Ingr Jiri [2]" w:date="2025-04-30T10:49:00Z" w16du:dateUtc="2025-04-30T08:49:00Z">
            <w:trPr>
              <w:gridBefore w:val="1"/>
              <w:trHeight w:val="293"/>
            </w:trPr>
          </w:trPrChange>
        </w:trPr>
        <w:tc>
          <w:tcPr>
            <w:tcW w:w="7933" w:type="dxa"/>
            <w:tcBorders>
              <w:top w:val="nil"/>
              <w:left w:val="nil"/>
              <w:bottom w:val="nil"/>
              <w:right w:val="nil"/>
            </w:tcBorders>
            <w:tcPrChange w:id="1687" w:author="Ingr Jiri [2]" w:date="2025-04-30T10:49:00Z" w16du:dateUtc="2025-04-30T08:49:00Z">
              <w:tcPr>
                <w:tcW w:w="7933" w:type="dxa"/>
                <w:gridSpan w:val="2"/>
              </w:tcPr>
            </w:tcPrChange>
          </w:tcPr>
          <w:p w14:paraId="073968C2" w14:textId="42535194" w:rsidR="00FD4E65" w:rsidRPr="00FD4E65" w:rsidRDefault="00000000" w:rsidP="00A87A73">
            <w:pPr>
              <w:jc w:val="center"/>
              <w:rPr>
                <w:ins w:id="1688" w:author="Ingr Jiri [2]" w:date="2025-04-30T10:49:00Z" w16du:dateUtc="2025-04-30T08:49:00Z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ins w:id="1689" w:author="Ingr Jiri [2]" w:date="2025-04-30T10:51:00Z" w16du:dateUtc="2025-04-30T08:51:00Z">
                        <w:rPr>
                          <w:rFonts w:ascii="Cambria Math" w:hAnsi="Cambria Math"/>
                          <w:i/>
                        </w:rPr>
                      </w:ins>
                    </m:ctrlPr>
                  </m:sSubPr>
                  <m:e>
                    <m:r>
                      <w:ins w:id="1690" w:author="Ingr Jiri [2]" w:date="2025-04-30T10:51:00Z" w16du:dateUtc="2025-04-30T08:51:00Z">
                        <w:rPr>
                          <w:rFonts w:ascii="Cambria Math" w:hAnsi="Cambria Math"/>
                        </w:rPr>
                        <m:t>θ</m:t>
                      </w:ins>
                    </m:r>
                  </m:e>
                  <m:sub>
                    <m:r>
                      <w:ins w:id="1691" w:author="Ingr Jiri [2]" w:date="2025-04-30T10:51:00Z" w16du:dateUtc="2025-04-30T08:51:00Z">
                        <w:rPr>
                          <w:rFonts w:ascii="Cambria Math" w:hAnsi="Cambria Math"/>
                        </w:rPr>
                        <m:t>t+1</m:t>
                      </w:ins>
                    </m:r>
                  </m:sub>
                </m:sSub>
                <m:r>
                  <w:ins w:id="1692" w:author="Ingr Jiri [2]" w:date="2025-04-30T10:51:00Z" w16du:dateUtc="2025-04-30T08:51:00Z">
                    <w:rPr>
                      <w:rFonts w:ascii="Cambria Math" w:hAnsi="Cambria Math"/>
                    </w:rPr>
                    <m:t>=</m:t>
                  </w:ins>
                </m:r>
                <m:sSub>
                  <m:sSubPr>
                    <m:ctrlPr>
                      <w:ins w:id="1693" w:author="Ingr Jiri [2]" w:date="2025-04-30T10:51:00Z" w16du:dateUtc="2025-04-30T08:51:00Z">
                        <w:rPr>
                          <w:rFonts w:ascii="Cambria Math" w:hAnsi="Cambria Math"/>
                          <w:i/>
                        </w:rPr>
                      </w:ins>
                    </m:ctrlPr>
                  </m:sSubPr>
                  <m:e>
                    <m:r>
                      <w:ins w:id="1694" w:author="Ingr Jiri [2]" w:date="2025-04-30T10:51:00Z" w16du:dateUtc="2025-04-30T08:51:00Z">
                        <w:rPr>
                          <w:rFonts w:ascii="Cambria Math" w:hAnsi="Cambria Math"/>
                        </w:rPr>
                        <m:t>θ</m:t>
                      </w:ins>
                    </m:r>
                  </m:e>
                  <m:sub>
                    <m:r>
                      <w:ins w:id="1695" w:author="Ingr Jiri [2]" w:date="2025-04-30T10:51:00Z" w16du:dateUtc="2025-04-30T08:51:00Z">
                        <w:rPr>
                          <w:rFonts w:ascii="Cambria Math" w:hAnsi="Cambria Math"/>
                        </w:rPr>
                        <m:t>t</m:t>
                      </w:ins>
                    </m:r>
                  </m:sub>
                </m:sSub>
                <m:r>
                  <w:ins w:id="1696" w:author="Ingr Jiri [2]" w:date="2025-04-30T10:51:00Z" w16du:dateUtc="2025-04-30T08:51:00Z">
                    <w:rPr>
                      <w:rFonts w:ascii="Cambria Math" w:hAnsi="Cambria Math"/>
                    </w:rPr>
                    <m:t>-</m:t>
                  </w:ins>
                </m:r>
                <m:r>
                  <w:ins w:id="1697" w:author="Ingr Jiri [2]" w:date="2025-04-30T10:53:00Z" w16du:dateUtc="2025-04-30T08:53:00Z">
                    <w:rPr>
                      <w:rFonts w:ascii="Cambria Math" w:hAnsi="Cambria Math"/>
                    </w:rPr>
                    <m:t>η</m:t>
                  </w:ins>
                </m:r>
                <m:f>
                  <m:fPr>
                    <m:ctrlPr>
                      <w:ins w:id="1698" w:author="Ingr Jiri [2]" w:date="2025-04-30T10:52:00Z" w16du:dateUtc="2025-04-30T08:52:00Z">
                        <w:rPr>
                          <w:rFonts w:ascii="Cambria Math" w:hAnsi="Cambria Math"/>
                          <w:i/>
                        </w:rPr>
                      </w:ins>
                    </m:ctrlPr>
                  </m:fPr>
                  <m:num>
                    <m:acc>
                      <m:accPr>
                        <m:ctrlPr>
                          <w:ins w:id="1699" w:author="Ingr Jiri [2]" w:date="2025-04-30T10:52:00Z" w16du:dateUtc="2025-04-30T08:52:00Z">
                            <w:rPr>
                              <w:rFonts w:ascii="Cambria Math" w:hAnsi="Cambria Math"/>
                              <w:i/>
                            </w:rPr>
                          </w:ins>
                        </m:ctrlPr>
                      </m:accPr>
                      <m:e>
                        <m:sSub>
                          <m:sSubPr>
                            <m:ctrlPr>
                              <w:ins w:id="1700" w:author="Ingr Jiri [2]" w:date="2025-04-30T10:52:00Z" w16du:dateUtc="2025-04-30T08:52:00Z">
                                <w:rPr>
                                  <w:rFonts w:ascii="Cambria Math" w:hAnsi="Cambria Math"/>
                                  <w:i/>
                                </w:rPr>
                              </w:ins>
                            </m:ctrlPr>
                          </m:sSubPr>
                          <m:e>
                            <m:r>
                              <w:ins w:id="1701" w:author="Ingr Jiri [2]" w:date="2025-04-30T10:52:00Z" w16du:dateUtc="2025-04-30T08:52:00Z">
                                <w:rPr>
                                  <w:rFonts w:ascii="Cambria Math" w:hAnsi="Cambria Math"/>
                                </w:rPr>
                                <m:t>m</m:t>
                              </w:ins>
                            </m:r>
                          </m:e>
                          <m:sub>
                            <m:r>
                              <w:ins w:id="1702" w:author="Ingr Jiri [2]" w:date="2025-04-30T10:52:00Z" w16du:dateUtc="2025-04-30T08:52:00Z">
                                <w:rPr>
                                  <w:rFonts w:ascii="Cambria Math" w:hAnsi="Cambria Math"/>
                                </w:rPr>
                                <m:t>t</m:t>
                              </w:ins>
                            </m:r>
                          </m:sub>
                        </m:sSub>
                      </m:e>
                    </m:acc>
                  </m:num>
                  <m:den>
                    <m:rad>
                      <m:radPr>
                        <m:degHide m:val="1"/>
                        <m:ctrlPr>
                          <w:ins w:id="1703" w:author="Ingr Jiri [2]" w:date="2025-04-30T10:52:00Z" w16du:dateUtc="2025-04-30T08:52:00Z">
                            <w:rPr>
                              <w:rFonts w:ascii="Cambria Math" w:hAnsi="Cambria Math"/>
                              <w:i/>
                            </w:rPr>
                          </w:ins>
                        </m:ctrlPr>
                      </m:radPr>
                      <m:deg/>
                      <m:e>
                        <m:acc>
                          <m:accPr>
                            <m:ctrlPr>
                              <w:ins w:id="1704" w:author="Ingr Jiri [2]" w:date="2025-04-30T10:52:00Z" w16du:dateUtc="2025-04-30T08:52:00Z">
                                <w:rPr>
                                  <w:rFonts w:ascii="Cambria Math" w:hAnsi="Cambria Math"/>
                                  <w:i/>
                                </w:rPr>
                              </w:ins>
                            </m:ctrlPr>
                          </m:accPr>
                          <m:e>
                            <m:sSub>
                              <m:sSubPr>
                                <m:ctrlPr>
                                  <w:ins w:id="1705" w:author="Ingr Jiri [2]" w:date="2025-04-30T10:52:00Z" w16du:dateUtc="2025-04-30T08:52:00Z">
                                    <w:rPr>
                                      <w:rFonts w:ascii="Cambria Math" w:hAnsi="Cambria Math"/>
                                      <w:i/>
                                    </w:rPr>
                                  </w:ins>
                                </m:ctrlPr>
                              </m:sSubPr>
                              <m:e>
                                <m:r>
                                  <w:ins w:id="1706" w:author="Ingr Jiri [2]" w:date="2025-04-30T10:52:00Z" w16du:dateUtc="2025-04-30T08:52:00Z">
                                    <w:rPr>
                                      <w:rFonts w:ascii="Cambria Math" w:hAnsi="Cambria Math"/>
                                    </w:rPr>
                                    <m:t>v</m:t>
                                  </w:ins>
                                </m:r>
                              </m:e>
                              <m:sub>
                                <m:r>
                                  <w:ins w:id="1707" w:author="Ingr Jiri [2]" w:date="2025-04-30T10:52:00Z" w16du:dateUtc="2025-04-30T08:52:00Z">
                                    <w:rPr>
                                      <w:rFonts w:ascii="Cambria Math" w:hAnsi="Cambria Math"/>
                                    </w:rPr>
                                    <m:t>t</m:t>
                                  </w:ins>
                                </m:r>
                              </m:sub>
                            </m:sSub>
                          </m:e>
                        </m:acc>
                      </m:e>
                    </m:rad>
                    <m:r>
                      <w:ins w:id="1708" w:author="Ingr Jiri [2]" w:date="2025-04-30T10:52:00Z" w16du:dateUtc="2025-04-30T08:52:00Z">
                        <w:rPr>
                          <w:rFonts w:ascii="Cambria Math" w:hAnsi="Cambria Math"/>
                        </w:rPr>
                        <m:t>+ϵ</m:t>
                      </w:ins>
                    </m:r>
                  </m:den>
                </m:f>
                <m:r>
                  <w:ins w:id="1709" w:author="Ingr Jiri [2]" w:date="2025-04-30T10:52:00Z" w16du:dateUtc="2025-04-30T08:52:00Z">
                    <w:rPr>
                      <w:rFonts w:ascii="Cambria Math" w:hAnsi="Cambria Math"/>
                    </w:rPr>
                    <m:t>-ηλ</m:t>
                  </w:ins>
                </m:r>
                <m:sSub>
                  <m:sSubPr>
                    <m:ctrlPr>
                      <w:ins w:id="1710" w:author="Ingr Jiri [2]" w:date="2025-04-30T10:52:00Z" w16du:dateUtc="2025-04-30T08:52:00Z">
                        <w:rPr>
                          <w:rFonts w:ascii="Cambria Math" w:hAnsi="Cambria Math"/>
                          <w:i/>
                        </w:rPr>
                      </w:ins>
                    </m:ctrlPr>
                  </m:sSubPr>
                  <m:e>
                    <m:r>
                      <w:ins w:id="1711" w:author="Ingr Jiri [2]" w:date="2025-04-30T10:52:00Z" w16du:dateUtc="2025-04-30T08:52:00Z">
                        <w:rPr>
                          <w:rFonts w:ascii="Cambria Math" w:hAnsi="Cambria Math"/>
                        </w:rPr>
                        <m:t>θ</m:t>
                      </w:ins>
                    </m:r>
                  </m:e>
                  <m:sub>
                    <m:r>
                      <w:ins w:id="1712" w:author="Ingr Jiri [2]" w:date="2025-04-30T10:52:00Z" w16du:dateUtc="2025-04-30T08:52:00Z">
                        <w:rPr>
                          <w:rFonts w:ascii="Cambria Math" w:hAnsi="Cambria Math"/>
                        </w:rPr>
                        <m:t>t</m:t>
                      </w:ins>
                    </m:r>
                  </m:sub>
                </m:sSub>
              </m:oMath>
            </m:oMathPara>
          </w:p>
        </w:tc>
        <w:tc>
          <w:tcPr>
            <w:tcW w:w="1127" w:type="dxa"/>
            <w:tcBorders>
              <w:top w:val="nil"/>
              <w:left w:val="nil"/>
              <w:bottom w:val="nil"/>
              <w:right w:val="nil"/>
            </w:tcBorders>
            <w:tcPrChange w:id="1713" w:author="Ingr Jiri [2]" w:date="2025-04-30T10:49:00Z" w16du:dateUtc="2025-04-30T08:49:00Z">
              <w:tcPr>
                <w:tcW w:w="1127" w:type="dxa"/>
                <w:gridSpan w:val="2"/>
              </w:tcPr>
            </w:tcPrChange>
          </w:tcPr>
          <w:p w14:paraId="4074979E" w14:textId="634482DD" w:rsidR="00FD4E65" w:rsidRDefault="00FD4E65" w:rsidP="00A87A73">
            <w:pPr>
              <w:jc w:val="center"/>
              <w:rPr>
                <w:ins w:id="1714" w:author="Ingr Jiri [2]" w:date="2025-04-30T10:49:00Z" w16du:dateUtc="2025-04-30T08:49:00Z"/>
              </w:rPr>
            </w:pPr>
            <w:ins w:id="1715" w:author="Ingr Jiri [2]" w:date="2025-04-30T10:49:00Z" w16du:dateUtc="2025-04-30T08:49:00Z">
              <w:r>
                <w:t>(3.5)</w:t>
              </w:r>
            </w:ins>
          </w:p>
        </w:tc>
      </w:tr>
    </w:tbl>
    <w:p w14:paraId="29FBE1E9" w14:textId="77777777" w:rsidR="00FD4E65" w:rsidRPr="00966354" w:rsidRDefault="00FD4E65">
      <w:pPr>
        <w:rPr>
          <w:ins w:id="1716" w:author="Ingr Jiri [2]" w:date="2025-04-30T10:00:00Z" w16du:dateUtc="2025-04-30T08:00:00Z"/>
        </w:rPr>
        <w:pPrChange w:id="1717" w:author="Ingr Jiri [2]" w:date="2025-04-30T10:01:00Z" w16du:dateUtc="2025-04-30T08:01:00Z">
          <w:pPr>
            <w:pStyle w:val="Nadpis3"/>
          </w:pPr>
        </w:pPrChange>
      </w:pPr>
    </w:p>
    <w:p w14:paraId="7F0CCA51" w14:textId="6266272B" w:rsidR="00966354" w:rsidRPr="00966354" w:rsidDel="00966354" w:rsidRDefault="00966354" w:rsidP="00966354">
      <w:pPr>
        <w:rPr>
          <w:del w:id="1718" w:author="Ingr Jiri [2]" w:date="2025-04-30T10:01:00Z" w16du:dateUtc="2025-04-30T08:01:00Z"/>
        </w:rPr>
      </w:pPr>
      <w:bookmarkStart w:id="1719" w:name="_Toc196943510"/>
      <w:bookmarkStart w:id="1720" w:name="_Toc196943556"/>
      <w:bookmarkStart w:id="1721" w:name="_Toc196943605"/>
      <w:bookmarkEnd w:id="1719"/>
      <w:bookmarkEnd w:id="1720"/>
      <w:bookmarkEnd w:id="1721"/>
    </w:p>
    <w:p w14:paraId="51F34C1F" w14:textId="77777777" w:rsidR="00E543B9" w:rsidRDefault="00E543B9" w:rsidP="00913827">
      <w:pPr>
        <w:pStyle w:val="Nadpis3"/>
      </w:pPr>
      <w:bookmarkStart w:id="1722" w:name="_Toc196943606"/>
      <w:r>
        <w:t xml:space="preserve">Testování </w:t>
      </w:r>
      <w:proofErr w:type="spellStart"/>
      <w:r>
        <w:t>hyperparametrů</w:t>
      </w:r>
      <w:bookmarkEnd w:id="1722"/>
      <w:proofErr w:type="spellEnd"/>
    </w:p>
    <w:p w14:paraId="2E825C13" w14:textId="1673A716" w:rsidR="00913827" w:rsidRDefault="00913827" w:rsidP="00913827">
      <w:r>
        <w:t xml:space="preserve">Pro dosažení co nejlepší </w:t>
      </w:r>
      <w:r w:rsidR="00EC3A88">
        <w:t>přesnosti</w:t>
      </w:r>
      <w:r>
        <w:t xml:space="preserve"> model</w:t>
      </w:r>
      <w:r w:rsidR="00EC3A88">
        <w:t xml:space="preserve">u bylo testováno velké </w:t>
      </w:r>
      <w:commentRangeStart w:id="1723"/>
      <w:r w:rsidR="00EC3A88">
        <w:t>množství</w:t>
      </w:r>
      <w:r w:rsidR="008948CF">
        <w:t xml:space="preserve"> </w:t>
      </w:r>
      <w:proofErr w:type="spellStart"/>
      <w:r>
        <w:t>hyperparametrů</w:t>
      </w:r>
      <w:commentRangeEnd w:id="1723"/>
      <w:proofErr w:type="spellEnd"/>
      <w:r w:rsidR="002C2A97">
        <w:rPr>
          <w:rStyle w:val="Odkaznakoment"/>
        </w:rPr>
        <w:commentReference w:id="1723"/>
      </w:r>
      <w:r>
        <w:t>.</w:t>
      </w:r>
      <w:r w:rsidR="008948CF">
        <w:t xml:space="preserve"> Každý z nich byl testován trénováním několika totožných modelů s rozdílem pouze v hodnotě daného parametru. </w:t>
      </w:r>
      <w:r w:rsidR="001A7408">
        <w:t>Všechny testy byly prováděny na velikosti modelu YOLO11s</w:t>
      </w:r>
      <w:r w:rsidR="00026410">
        <w:t xml:space="preserve"> a modely byly porovnány na základě nejvyšších dosažených hodnot metrik </w:t>
      </w:r>
      <m:oMath>
        <m:r>
          <w:rPr>
            <w:rFonts w:ascii="Cambria Math" w:hAnsi="Cambria Math"/>
          </w:rPr>
          <m:t>@mAP50</m:t>
        </m:r>
      </m:oMath>
      <w:r w:rsidR="00026410">
        <w:t xml:space="preserve"> a </w:t>
      </w:r>
      <m:oMath>
        <m:r>
          <w:rPr>
            <w:rFonts w:ascii="Cambria Math" w:hAnsi="Cambria Math"/>
          </w:rPr>
          <m:t>@mAP50:95</m:t>
        </m:r>
      </m:oMath>
      <w:r w:rsidR="00026410">
        <w:t xml:space="preserve"> v průběhu tréninku</w:t>
      </w:r>
      <w:r w:rsidR="001A7408">
        <w:t xml:space="preserve">. </w:t>
      </w:r>
      <w:r w:rsidR="008948CF">
        <w:t xml:space="preserve">Dále jsou uvedeny výsledky testování vybraných </w:t>
      </w:r>
      <w:proofErr w:type="spellStart"/>
      <w:r w:rsidR="008948CF">
        <w:t>hyperparametrů</w:t>
      </w:r>
      <w:proofErr w:type="spellEnd"/>
      <w:r w:rsidR="008948CF">
        <w:t>.</w:t>
      </w:r>
    </w:p>
    <w:p w14:paraId="215F2756" w14:textId="2FCFDD09" w:rsidR="008948CF" w:rsidRDefault="008948CF" w:rsidP="008948CF">
      <w:pPr>
        <w:pStyle w:val="Nadpis4"/>
      </w:pPr>
      <w:r>
        <w:lastRenderedPageBreak/>
        <w:t>Testování rychlosti učení</w:t>
      </w:r>
    </w:p>
    <w:p w14:paraId="2FEAE756" w14:textId="77777777" w:rsidR="007172E6" w:rsidDel="002C5E64" w:rsidRDefault="00566F26" w:rsidP="001431A9">
      <w:pPr>
        <w:keepNext/>
        <w:rPr>
          <w:del w:id="1724" w:author="Ingr Jiri [2]" w:date="2025-04-29T21:27:00Z" w16du:dateUtc="2025-04-29T19:27:00Z"/>
        </w:rPr>
      </w:pPr>
      <w:r>
        <w:t>Rychlost učení byla testována na hodnotách v rozmezí od 10</w:t>
      </w:r>
      <w:r w:rsidRPr="00566F26">
        <w:rPr>
          <w:vertAlign w:val="superscript"/>
        </w:rPr>
        <w:t>-6</w:t>
      </w:r>
      <w:r>
        <w:t xml:space="preserve"> do 10</w:t>
      </w:r>
      <w:r w:rsidRPr="00566F26">
        <w:rPr>
          <w:vertAlign w:val="superscript"/>
        </w:rPr>
        <w:t>-1</w:t>
      </w:r>
      <w:r>
        <w:t xml:space="preserve"> viz (obrázek). Závislost rychlosti učení na výkonnosti modelu vyšla podle předpokladu, kdy pro velmi nízké hodnoty trénink probíhal stabilně, ale v průběhu epoch nedocházelo k dostatečnému zlepšování. U vysokých hodnot docházelo k nestabilitě tréninku, což značně projevilo i na metrikách modelů. Nejlepší hodnoty bylo dosaženo při rychlosti učení 0,00</w:t>
      </w:r>
      <w:r w:rsidR="00C56902">
        <w:t>5.</w:t>
      </w:r>
    </w:p>
    <w:p w14:paraId="2AFED8F7" w14:textId="77777777" w:rsidR="00C56902" w:rsidRDefault="00C56902" w:rsidP="001431A9">
      <w:pPr>
        <w:keepNext/>
      </w:pPr>
    </w:p>
    <w:p w14:paraId="788977D5" w14:textId="77777777" w:rsidR="002C5E64" w:rsidRDefault="002C5E64" w:rsidP="002C5E64">
      <w:pPr>
        <w:pStyle w:val="Nadpis4"/>
        <w:rPr>
          <w:ins w:id="1725" w:author="Ingr Jiri [2]" w:date="2025-04-29T21:27:00Z" w16du:dateUtc="2025-04-29T19:27:00Z"/>
        </w:rPr>
      </w:pPr>
      <w:ins w:id="1726" w:author="Ingr Jiri [2]" w:date="2025-04-29T21:27:00Z" w16du:dateUtc="2025-04-29T19:27:00Z">
        <w:r>
          <w:t xml:space="preserve">Testování </w:t>
        </w:r>
        <w:proofErr w:type="spellStart"/>
        <w:r>
          <w:t>batch</w:t>
        </w:r>
        <w:proofErr w:type="spellEnd"/>
        <w:r>
          <w:t xml:space="preserve"> </w:t>
        </w:r>
        <w:proofErr w:type="spellStart"/>
        <w:r>
          <w:t>size</w:t>
        </w:r>
        <w:proofErr w:type="spellEnd"/>
      </w:ins>
    </w:p>
    <w:p w14:paraId="6A31F9D6" w14:textId="1A7F0B68" w:rsidR="002C5E64" w:rsidRDefault="004759CD" w:rsidP="002C5E64">
      <w:pPr>
        <w:rPr>
          <w:ins w:id="1727" w:author="Ingr Jiri [2]" w:date="2025-04-29T21:31:00Z" w16du:dateUtc="2025-04-29T19:31:00Z"/>
        </w:rPr>
      </w:pPr>
      <w:proofErr w:type="spellStart"/>
      <w:ins w:id="1728" w:author="Ingr Jiri [2]" w:date="2025-04-29T22:32:00Z" w16du:dateUtc="2025-04-29T20:32:00Z">
        <w:r>
          <w:t>Hyperparametr</w:t>
        </w:r>
        <w:proofErr w:type="spellEnd"/>
        <w:r>
          <w:t xml:space="preserve"> </w:t>
        </w:r>
        <w:proofErr w:type="spellStart"/>
        <w:r>
          <w:t>batch</w:t>
        </w:r>
        <w:proofErr w:type="spellEnd"/>
        <w:r>
          <w:t xml:space="preserve"> </w:t>
        </w:r>
        <w:proofErr w:type="spellStart"/>
        <w:r>
          <w:t>size</w:t>
        </w:r>
        <w:proofErr w:type="spellEnd"/>
        <w:r>
          <w:t xml:space="preserve"> byl testován </w:t>
        </w:r>
      </w:ins>
      <w:ins w:id="1729" w:author="Ingr Jiri [2]" w:date="2025-04-29T22:54:00Z" w16du:dateUtc="2025-04-29T20:54:00Z">
        <w:r w:rsidR="00961383">
          <w:t>v</w:t>
        </w:r>
      </w:ins>
      <w:ins w:id="1730" w:author="Ingr Jiri [2]" w:date="2025-04-29T22:32:00Z" w16du:dateUtc="2025-04-29T20:32:00Z">
        <w:r>
          <w:t xml:space="preserve"> hodnotách </w:t>
        </w:r>
      </w:ins>
      <m:oMath>
        <m:r>
          <w:ins w:id="1731" w:author="Ingr Jiri [2]" w:date="2025-04-29T22:32:00Z" w16du:dateUtc="2025-04-29T20:32:00Z">
            <w:rPr>
              <w:rFonts w:ascii="Cambria Math" w:hAnsi="Cambria Math"/>
            </w:rPr>
            <m:t>{8</m:t>
          </w:ins>
        </m:r>
        <m:r>
          <w:ins w:id="1732" w:author="Ingr Jiri [2]" w:date="2025-04-30T12:04:00Z" w16du:dateUtc="2025-04-30T10:04:00Z">
            <w:rPr>
              <w:rFonts w:ascii="Cambria Math" w:hAnsi="Cambria Math"/>
            </w:rPr>
            <m:t>;</m:t>
          </w:ins>
        </m:r>
        <m:r>
          <w:ins w:id="1733" w:author="Ingr Jiri [2]" w:date="2025-04-29T22:32:00Z" w16du:dateUtc="2025-04-29T20:32:00Z">
            <w:rPr>
              <w:rFonts w:ascii="Cambria Math" w:hAnsi="Cambria Math"/>
            </w:rPr>
            <m:t xml:space="preserve"> 16</m:t>
          </w:ins>
        </m:r>
        <m:r>
          <w:ins w:id="1734" w:author="Ingr Jiri [2]" w:date="2025-04-30T12:04:00Z" w16du:dateUtc="2025-04-30T10:04:00Z">
            <w:rPr>
              <w:rFonts w:ascii="Cambria Math" w:hAnsi="Cambria Math"/>
            </w:rPr>
            <m:t>;</m:t>
          </w:ins>
        </m:r>
        <m:r>
          <w:ins w:id="1735" w:author="Ingr Jiri [2]" w:date="2025-04-29T22:32:00Z" w16du:dateUtc="2025-04-29T20:32:00Z">
            <w:rPr>
              <w:rFonts w:ascii="Cambria Math" w:hAnsi="Cambria Math"/>
            </w:rPr>
            <m:t xml:space="preserve"> 32</m:t>
          </w:ins>
        </m:r>
        <m:r>
          <w:ins w:id="1736" w:author="Ingr Jiri [2]" w:date="2025-04-30T12:04:00Z" w16du:dateUtc="2025-04-30T10:04:00Z">
            <w:rPr>
              <w:rFonts w:ascii="Cambria Math" w:hAnsi="Cambria Math"/>
            </w:rPr>
            <m:t>;</m:t>
          </w:ins>
        </m:r>
        <m:r>
          <w:ins w:id="1737" w:author="Ingr Jiri [2]" w:date="2025-04-29T22:32:00Z" w16du:dateUtc="2025-04-29T20:32:00Z">
            <w:rPr>
              <w:rFonts w:ascii="Cambria Math" w:hAnsi="Cambria Math"/>
            </w:rPr>
            <m:t xml:space="preserve"> 64}</m:t>
          </w:ins>
        </m:r>
      </m:oMath>
      <w:ins w:id="1738" w:author="Ingr Jiri [2]" w:date="2025-04-29T22:33:00Z" w16du:dateUtc="2025-04-29T20:33:00Z">
        <w:r>
          <w:t xml:space="preserve">. </w:t>
        </w:r>
      </w:ins>
      <w:ins w:id="1739" w:author="Ingr Jiri [2]" w:date="2025-04-29T22:36:00Z" w16du:dateUtc="2025-04-29T20:36:00Z">
        <w:r>
          <w:t>Použ</w:t>
        </w:r>
      </w:ins>
      <w:ins w:id="1740" w:author="Ingr Jiri [2]" w:date="2025-04-29T22:55:00Z" w16du:dateUtc="2025-04-29T20:55:00Z">
        <w:r w:rsidR="00961383">
          <w:t>ívání</w:t>
        </w:r>
      </w:ins>
      <w:ins w:id="1741" w:author="Ingr Jiri [2]" w:date="2025-04-29T22:36:00Z" w16du:dateUtc="2025-04-29T20:36:00Z">
        <w:r>
          <w:t xml:space="preserve"> hodnot</w:t>
        </w:r>
      </w:ins>
      <w:ins w:id="1742" w:author="Ingr Jiri [2]" w:date="2025-04-29T22:55:00Z" w16du:dateUtc="2025-04-29T20:55:00Z">
        <w:r w:rsidR="00961383">
          <w:t>, které jsou</w:t>
        </w:r>
      </w:ins>
      <w:ins w:id="1743" w:author="Ingr Jiri [2]" w:date="2025-04-29T22:36:00Z" w16du:dateUtc="2025-04-29T20:36:00Z">
        <w:r>
          <w:t xml:space="preserve"> mocnin</w:t>
        </w:r>
      </w:ins>
      <w:ins w:id="1744" w:author="Ingr Jiri [2]" w:date="2025-04-29T22:55:00Z" w16du:dateUtc="2025-04-29T20:55:00Z">
        <w:r w:rsidR="00961383">
          <w:t>ou</w:t>
        </w:r>
      </w:ins>
      <w:ins w:id="1745" w:author="Ingr Jiri [2]" w:date="2025-04-29T22:36:00Z" w16du:dateUtc="2025-04-29T20:36:00Z">
        <w:r>
          <w:t xml:space="preserve"> </w:t>
        </w:r>
      </w:ins>
      <w:ins w:id="1746" w:author="Ingr Jiri [2]" w:date="2025-04-29T22:55:00Z" w16du:dateUtc="2025-04-29T20:55:00Z">
        <w:r w:rsidR="00961383">
          <w:t>dvou,</w:t>
        </w:r>
      </w:ins>
      <w:ins w:id="1747" w:author="Ingr Jiri [2]" w:date="2025-04-29T22:36:00Z" w16du:dateUtc="2025-04-29T20:36:00Z">
        <w:r>
          <w:t xml:space="preserve"> je</w:t>
        </w:r>
      </w:ins>
      <w:ins w:id="1748" w:author="Ingr Jiri [2]" w:date="2025-04-29T22:55:00Z" w16du:dateUtc="2025-04-29T20:55:00Z">
        <w:r w:rsidR="00961383">
          <w:t xml:space="preserve"> při trénování modelů strojového pro zpracování obrazu učení běžnou praxí</w:t>
        </w:r>
      </w:ins>
      <w:ins w:id="1749" w:author="Ingr Jiri [2]" w:date="2025-04-29T22:38:00Z" w16du:dateUtc="2025-04-29T20:38:00Z">
        <w:r w:rsidR="00B85F4C">
          <w:t xml:space="preserve">, jelikož </w:t>
        </w:r>
      </w:ins>
      <w:ins w:id="1750" w:author="Ingr Jiri [2]" w:date="2025-04-29T22:56:00Z" w16du:dateUtc="2025-04-29T20:56:00Z">
        <w:r w:rsidR="00961383">
          <w:t>umožňuje ne</w:t>
        </w:r>
      </w:ins>
      <w:ins w:id="1751" w:author="Ingr Jiri [2]" w:date="2025-04-29T22:39:00Z" w16du:dateUtc="2025-04-29T20:39:00Z">
        <w:r w:rsidR="00B85F4C">
          <w:t xml:space="preserve">jefektivnějšímu využití </w:t>
        </w:r>
      </w:ins>
      <w:ins w:id="1752" w:author="Ingr Jiri [2]" w:date="2025-04-29T22:56:00Z" w16du:dateUtc="2025-04-29T20:56:00Z">
        <w:r w:rsidR="00961383">
          <w:t xml:space="preserve">výpočetních prostředků, zejména </w:t>
        </w:r>
      </w:ins>
      <w:ins w:id="1753" w:author="Ingr Jiri [2]" w:date="2025-04-29T22:39:00Z" w16du:dateUtc="2025-04-29T20:39:00Z">
        <w:r w:rsidR="00B85F4C">
          <w:t>GPU</w:t>
        </w:r>
      </w:ins>
      <w:ins w:id="1754" w:author="Ingr Jiri [2]" w:date="2025-04-29T22:41:00Z" w16du:dateUtc="2025-04-29T20:41:00Z">
        <w:r w:rsidR="00B85F4C">
          <w:t xml:space="preserve">. </w:t>
        </w:r>
      </w:ins>
      <w:ins w:id="1755" w:author="Ingr Jiri [2]" w:date="2025-04-29T22:43:00Z" w16du:dateUtc="2025-04-29T20:43:00Z">
        <w:r w:rsidR="00B85F4C">
          <w:t xml:space="preserve">Při trénování modelu je tedy vhodné používat tyto hodnoty pro </w:t>
        </w:r>
      </w:ins>
      <w:ins w:id="1756" w:author="Ingr Jiri [2]" w:date="2025-04-29T22:44:00Z" w16du:dateUtc="2025-04-29T20:44:00Z">
        <w:r w:rsidR="00B85F4C">
          <w:t xml:space="preserve">ideální využití výkonu hardwaru při nastavení co možná nejvyšší hodnoty </w:t>
        </w:r>
        <w:proofErr w:type="spellStart"/>
        <w:r w:rsidR="00B85F4C">
          <w:t>batch</w:t>
        </w:r>
        <w:proofErr w:type="spellEnd"/>
        <w:r w:rsidR="00B85F4C">
          <w:t xml:space="preserve"> </w:t>
        </w:r>
        <w:proofErr w:type="spellStart"/>
        <w:r w:rsidR="00B85F4C">
          <w:t>size</w:t>
        </w:r>
        <w:proofErr w:type="spellEnd"/>
        <w:r w:rsidR="00B85F4C">
          <w:t xml:space="preserve">. </w:t>
        </w:r>
      </w:ins>
      <w:ins w:id="1757" w:author="Ingr Jiri [2]" w:date="2025-04-29T22:45:00Z" w16du:dateUtc="2025-04-29T20:45:00Z">
        <w:r w:rsidR="00B85F4C">
          <w:t xml:space="preserve">Vyšší hodnoty </w:t>
        </w:r>
        <w:proofErr w:type="spellStart"/>
        <w:r w:rsidR="00B85F4C">
          <w:t>hyperparametru</w:t>
        </w:r>
      </w:ins>
      <w:proofErr w:type="spellEnd"/>
      <w:ins w:id="1758" w:author="Ingr Jiri [2]" w:date="2025-04-29T22:57:00Z" w16du:dateUtc="2025-04-29T20:57:00Z">
        <w:r w:rsidR="00961383">
          <w:t xml:space="preserve"> než 64</w:t>
        </w:r>
      </w:ins>
      <w:ins w:id="1759" w:author="Ingr Jiri [2]" w:date="2025-04-29T22:45:00Z" w16du:dateUtc="2025-04-29T20:45:00Z">
        <w:r w:rsidR="00B85F4C">
          <w:t xml:space="preserve"> nebyly testovány</w:t>
        </w:r>
      </w:ins>
      <w:ins w:id="1760" w:author="Ingr Jiri [2]" w:date="2025-04-29T22:46:00Z" w16du:dateUtc="2025-04-29T20:46:00Z">
        <w:r w:rsidR="00B85F4C">
          <w:t xml:space="preserve"> </w:t>
        </w:r>
      </w:ins>
      <w:ins w:id="1761" w:author="Ingr Jiri [2]" w:date="2025-04-29T22:58:00Z" w16du:dateUtc="2025-04-29T20:58:00Z">
        <w:r w:rsidR="00961383">
          <w:t>kvůli přílišné paměťové náročnosti</w:t>
        </w:r>
      </w:ins>
      <w:ins w:id="1762" w:author="Ingr Jiri [2]" w:date="2025-04-29T22:45:00Z" w16du:dateUtc="2025-04-29T20:45:00Z">
        <w:r w:rsidR="00B85F4C">
          <w:t>.</w:t>
        </w:r>
      </w:ins>
      <w:ins w:id="1763" w:author="Ingr Jiri [2]" w:date="2025-04-29T22:46:00Z" w16du:dateUtc="2025-04-29T20:46:00Z">
        <w:r w:rsidR="00EC5F12">
          <w:t xml:space="preserve"> </w:t>
        </w:r>
      </w:ins>
      <w:ins w:id="1764" w:author="Ingr Jiri [2]" w:date="2025-04-29T22:47:00Z" w16du:dateUtc="2025-04-29T20:47:00Z">
        <w:r w:rsidR="00EC5F12">
          <w:t>Z</w:t>
        </w:r>
      </w:ins>
      <w:ins w:id="1765" w:author="Ingr Jiri [2]" w:date="2025-04-29T22:58:00Z" w16du:dateUtc="2025-04-29T20:58:00Z">
        <w:r w:rsidR="00961383">
          <w:t xml:space="preserve"> výsledků </w:t>
        </w:r>
      </w:ins>
      <w:ins w:id="1766" w:author="Ingr Jiri [2]" w:date="2025-04-29T22:47:00Z" w16du:dateUtc="2025-04-29T20:47:00Z">
        <w:r w:rsidR="00EC5F12">
          <w:t>(obrázek) je patrné, že nejlepš</w:t>
        </w:r>
      </w:ins>
      <w:ins w:id="1767" w:author="Ingr Jiri [2]" w:date="2025-04-29T22:48:00Z" w16du:dateUtc="2025-04-29T20:48:00Z">
        <w:r w:rsidR="00EC5F12">
          <w:t xml:space="preserve">ích metrik </w:t>
        </w:r>
      </w:ins>
      <m:oMath>
        <m:r>
          <w:ins w:id="1768" w:author="Ingr Jiri [2]" w:date="2025-04-29T22:48:00Z" w16du:dateUtc="2025-04-29T20:48:00Z">
            <w:rPr>
              <w:rFonts w:ascii="Cambria Math" w:hAnsi="Cambria Math"/>
            </w:rPr>
            <m:t>mAP@50</m:t>
          </w:ins>
        </m:r>
      </m:oMath>
      <w:ins w:id="1769" w:author="Ingr Jiri [2]" w:date="2025-04-29T22:48:00Z" w16du:dateUtc="2025-04-29T20:48:00Z">
        <w:r w:rsidR="00EC5F12">
          <w:t xml:space="preserve"> a </w:t>
        </w:r>
      </w:ins>
      <m:oMath>
        <m:r>
          <w:ins w:id="1770" w:author="Ingr Jiri [2]" w:date="2025-04-29T22:48:00Z" w16du:dateUtc="2025-04-29T20:48:00Z">
            <w:rPr>
              <w:rFonts w:ascii="Cambria Math" w:hAnsi="Cambria Math"/>
            </w:rPr>
            <m:t>mAP@[50:95]</m:t>
          </w:ins>
        </m:r>
      </m:oMath>
      <w:ins w:id="1771" w:author="Ingr Jiri [2]" w:date="2025-04-29T22:48:00Z" w16du:dateUtc="2025-04-29T20:48:00Z">
        <w:r w:rsidR="00EC5F12">
          <w:t xml:space="preserve"> dosáhnul </w:t>
        </w:r>
        <w:r w:rsidR="00F96D91">
          <w:t xml:space="preserve">model trénovaný při </w:t>
        </w:r>
      </w:ins>
      <w:ins w:id="1772" w:author="Ingr Jiri [2]" w:date="2025-04-29T22:49:00Z" w16du:dateUtc="2025-04-29T20:49:00Z">
        <w:r w:rsidR="00F96D91">
          <w:t xml:space="preserve">hodnotě </w:t>
        </w:r>
      </w:ins>
      <w:proofErr w:type="spellStart"/>
      <w:ins w:id="1773" w:author="Ingr Jiri [2]" w:date="2025-04-29T22:48:00Z" w16du:dateUtc="2025-04-29T20:48:00Z">
        <w:r w:rsidR="00F96D91">
          <w:t>batch</w:t>
        </w:r>
        <w:proofErr w:type="spellEnd"/>
        <w:r w:rsidR="00F96D91">
          <w:t xml:space="preserve"> </w:t>
        </w:r>
        <w:proofErr w:type="spellStart"/>
        <w:r w:rsidR="00F96D91">
          <w:t>size</w:t>
        </w:r>
        <w:proofErr w:type="spellEnd"/>
        <w:r w:rsidR="00F96D91">
          <w:t xml:space="preserve"> </w:t>
        </w:r>
      </w:ins>
      <w:ins w:id="1774" w:author="Ingr Jiri [2]" w:date="2025-04-29T22:59:00Z" w16du:dateUtc="2025-04-29T20:59:00Z">
        <w:r w:rsidR="00AD4FED">
          <w:t xml:space="preserve">rovné </w:t>
        </w:r>
      </w:ins>
      <w:ins w:id="1775" w:author="Ingr Jiri [2]" w:date="2025-04-29T22:48:00Z" w16du:dateUtc="2025-04-29T20:48:00Z">
        <w:r w:rsidR="00F96D91">
          <w:t>16</w:t>
        </w:r>
      </w:ins>
      <w:ins w:id="1776" w:author="Ingr Jiri [2]" w:date="2025-04-29T22:49:00Z" w16du:dateUtc="2025-04-29T20:49:00Z">
        <w:r w:rsidR="00F96D91">
          <w:t>.</w:t>
        </w:r>
      </w:ins>
      <w:ins w:id="1777" w:author="Ingr Jiri [2]" w:date="2025-04-29T22:50:00Z" w16du:dateUtc="2025-04-29T20:50:00Z">
        <w:r w:rsidR="00F96D91">
          <w:t xml:space="preserve"> </w:t>
        </w:r>
      </w:ins>
      <w:ins w:id="1778" w:author="Ingr Jiri [2]" w:date="2025-04-29T22:59:00Z">
        <w:r w:rsidR="00AD4FED" w:rsidRPr="00AD4FED">
          <w:t xml:space="preserve">Očekávaná pozitivní korelace mezi velikostí </w:t>
        </w:r>
      </w:ins>
      <w:proofErr w:type="spellStart"/>
      <w:ins w:id="1779" w:author="Ingr Jiri [2]" w:date="2025-04-29T22:59:00Z" w16du:dateUtc="2025-04-29T20:59:00Z">
        <w:r w:rsidR="00AD4FED" w:rsidRPr="00AD4FED">
          <w:rPr>
            <w:rPrChange w:id="1780" w:author="Ingr Jiri [2]" w:date="2025-04-29T23:00:00Z" w16du:dateUtc="2025-04-29T21:00:00Z">
              <w:rPr>
                <w:i/>
                <w:iCs/>
              </w:rPr>
            </w:rPrChange>
          </w:rPr>
          <w:t>batch</w:t>
        </w:r>
        <w:proofErr w:type="spellEnd"/>
        <w:r w:rsidR="00AD4FED" w:rsidRPr="00AD4FED">
          <w:rPr>
            <w:rPrChange w:id="1781" w:author="Ingr Jiri [2]" w:date="2025-04-29T23:00:00Z" w16du:dateUtc="2025-04-29T21:00:00Z">
              <w:rPr>
                <w:i/>
                <w:iCs/>
              </w:rPr>
            </w:rPrChange>
          </w:rPr>
          <w:t xml:space="preserve"> </w:t>
        </w:r>
        <w:proofErr w:type="spellStart"/>
        <w:r w:rsidR="00AD4FED" w:rsidRPr="00AD4FED">
          <w:rPr>
            <w:rPrChange w:id="1782" w:author="Ingr Jiri [2]" w:date="2025-04-29T23:00:00Z" w16du:dateUtc="2025-04-29T21:00:00Z">
              <w:rPr>
                <w:i/>
                <w:iCs/>
              </w:rPr>
            </w:rPrChange>
          </w:rPr>
          <w:t>siz</w:t>
        </w:r>
      </w:ins>
      <w:ins w:id="1783" w:author="Ingr Jiri [2]" w:date="2025-04-29T23:00:00Z" w16du:dateUtc="2025-04-29T21:00:00Z">
        <w:r w:rsidR="00AD4FED" w:rsidRPr="00AD4FED">
          <w:rPr>
            <w:rPrChange w:id="1784" w:author="Ingr Jiri [2]" w:date="2025-04-29T23:00:00Z" w16du:dateUtc="2025-04-29T21:00:00Z">
              <w:rPr>
                <w:i/>
                <w:iCs/>
              </w:rPr>
            </w:rPrChange>
          </w:rPr>
          <w:t>e</w:t>
        </w:r>
        <w:proofErr w:type="spellEnd"/>
        <w:r w:rsidR="00AD4FED" w:rsidRPr="00AD4FED">
          <w:rPr>
            <w:rPrChange w:id="1785" w:author="Ingr Jiri [2]" w:date="2025-04-29T23:00:00Z" w16du:dateUtc="2025-04-29T21:00:00Z">
              <w:rPr>
                <w:i/>
                <w:iCs/>
              </w:rPr>
            </w:rPrChange>
          </w:rPr>
          <w:t xml:space="preserve"> </w:t>
        </w:r>
      </w:ins>
      <w:ins w:id="1786" w:author="Ingr Jiri [2]" w:date="2025-04-29T22:59:00Z">
        <w:r w:rsidR="00AD4FED" w:rsidRPr="00AD4FED">
          <w:t>a kvalitou výsledku se tak nepotvrdila</w:t>
        </w:r>
      </w:ins>
      <w:ins w:id="1787" w:author="Ingr Jiri [2]" w:date="2025-04-29T22:51:00Z" w16du:dateUtc="2025-04-29T20:51:00Z">
        <w:r w:rsidR="00F96D91">
          <w:t xml:space="preserve"> a </w:t>
        </w:r>
      </w:ins>
      <w:ins w:id="1788" w:author="Ingr Jiri [2]" w:date="2025-04-29T22:52:00Z" w16du:dateUtc="2025-04-29T20:52:00Z">
        <w:r w:rsidR="00F96D91">
          <w:t xml:space="preserve">závislost metrik modelu na </w:t>
        </w:r>
        <w:proofErr w:type="spellStart"/>
        <w:r w:rsidR="00F96D91">
          <w:t>hyperparametru</w:t>
        </w:r>
        <w:proofErr w:type="spellEnd"/>
        <w:r w:rsidR="00F96D91">
          <w:t xml:space="preserve"> </w:t>
        </w:r>
        <w:proofErr w:type="spellStart"/>
        <w:r w:rsidR="00F96D91">
          <w:t>batch</w:t>
        </w:r>
        <w:proofErr w:type="spellEnd"/>
        <w:r w:rsidR="00F96D91">
          <w:t xml:space="preserve"> </w:t>
        </w:r>
        <w:proofErr w:type="spellStart"/>
        <w:r w:rsidR="00F96D91">
          <w:t>size</w:t>
        </w:r>
        <w:proofErr w:type="spellEnd"/>
        <w:r w:rsidR="00F96D91">
          <w:t xml:space="preserve"> </w:t>
        </w:r>
      </w:ins>
      <w:ins w:id="1789" w:author="Ingr Jiri [2]" w:date="2025-04-29T22:53:00Z" w16du:dateUtc="2025-04-29T20:53:00Z">
        <w:r w:rsidR="00F96D91">
          <w:t>se v případě této úlohy neprojevila.</w:t>
        </w:r>
      </w:ins>
      <w:ins w:id="1790" w:author="Ingr Jiri [2]" w:date="2025-04-29T22:52:00Z" w16du:dateUtc="2025-04-29T20:52:00Z">
        <w:r w:rsidR="00F96D91">
          <w:t xml:space="preserve"> </w:t>
        </w:r>
      </w:ins>
    </w:p>
    <w:p w14:paraId="54B053E2" w14:textId="2C939956" w:rsidR="00D3595E" w:rsidRDefault="00D3595E" w:rsidP="00D3595E">
      <w:pPr>
        <w:pStyle w:val="Nadpis4"/>
        <w:rPr>
          <w:ins w:id="1791" w:author="Ingr Jiri [2]" w:date="2025-04-30T08:44:00Z" w16du:dateUtc="2025-04-30T06:44:00Z"/>
        </w:rPr>
      </w:pPr>
      <w:ins w:id="1792" w:author="Ingr Jiri [2]" w:date="2025-04-30T08:43:00Z" w16du:dateUtc="2025-04-30T06:43:00Z">
        <w:r>
          <w:t>Te</w:t>
        </w:r>
      </w:ins>
      <w:ins w:id="1793" w:author="Ingr Jiri [2]" w:date="2025-04-30T08:46:00Z" w16du:dateUtc="2025-04-30T06:46:00Z">
        <w:r>
          <w:t>s</w:t>
        </w:r>
      </w:ins>
      <w:ins w:id="1794" w:author="Ingr Jiri [2]" w:date="2025-04-30T08:43:00Z" w16du:dateUtc="2025-04-30T06:43:00Z">
        <w:r>
          <w:t xml:space="preserve">tování </w:t>
        </w:r>
      </w:ins>
      <w:ins w:id="1795" w:author="Ingr Jiri [2]" w:date="2025-04-30T08:44:00Z" w16du:dateUtc="2025-04-30T06:44:00Z">
        <w:r>
          <w:t>rozlišení obrazů</w:t>
        </w:r>
      </w:ins>
    </w:p>
    <w:p w14:paraId="516A979C" w14:textId="424B5039" w:rsidR="002C5E64" w:rsidRDefault="00D3595E" w:rsidP="002C5E64">
      <w:pPr>
        <w:rPr>
          <w:ins w:id="1796" w:author="Ingr Jiri [2]" w:date="2025-05-02T21:48:00Z" w16du:dateUtc="2025-05-02T19:48:00Z"/>
        </w:rPr>
      </w:pPr>
      <w:ins w:id="1797" w:author="Ingr Jiri [2]" w:date="2025-04-30T08:48:00Z" w16du:dateUtc="2025-04-30T06:48:00Z">
        <w:r>
          <w:t xml:space="preserve">Pro účel trénování modelu upraví YOLO algoritmus všechny snímky z datasetu na </w:t>
        </w:r>
      </w:ins>
      <w:ins w:id="1798" w:author="Ingr Jiri [2]" w:date="2025-04-30T08:49:00Z" w16du:dateUtc="2025-04-30T06:49:00Z">
        <w:r>
          <w:t xml:space="preserve">stejné rozlišení. </w:t>
        </w:r>
      </w:ins>
      <w:ins w:id="1799" w:author="Ingr Jiri [2]" w:date="2025-04-30T08:52:00Z" w16du:dateUtc="2025-04-30T06:52:00Z">
        <w:r w:rsidR="00201DBF">
          <w:t>Toto rozlišení lze pro jednotlivé</w:t>
        </w:r>
      </w:ins>
      <w:ins w:id="1800" w:author="Ingr Jiri [2]" w:date="2025-04-30T08:53:00Z" w16du:dateUtc="2025-04-30T06:53:00Z">
        <w:r w:rsidR="00201DBF">
          <w:t xml:space="preserve"> modely nastavit pomocí </w:t>
        </w:r>
        <w:proofErr w:type="spellStart"/>
        <w:r w:rsidR="00201DBF">
          <w:t>hyperparametru</w:t>
        </w:r>
        <w:proofErr w:type="spellEnd"/>
        <w:r w:rsidR="00201DBF">
          <w:t xml:space="preserve"> </w:t>
        </w:r>
        <w:proofErr w:type="spellStart"/>
        <w:r w:rsidR="00201DBF" w:rsidRPr="00201DBF">
          <w:rPr>
            <w:i/>
            <w:iCs/>
            <w:rPrChange w:id="1801" w:author="Ingr Jiri [2]" w:date="2025-04-30T08:53:00Z" w16du:dateUtc="2025-04-30T06:53:00Z">
              <w:rPr/>
            </w:rPrChange>
          </w:rPr>
          <w:t>imgsz</w:t>
        </w:r>
        <w:proofErr w:type="spellEnd"/>
        <w:r w:rsidR="00201DBF" w:rsidRPr="00201DBF">
          <w:t>,</w:t>
        </w:r>
        <w:r w:rsidR="00201DBF">
          <w:t xml:space="preserve"> </w:t>
        </w:r>
      </w:ins>
      <w:ins w:id="1802" w:author="Ingr Jiri [2]" w:date="2025-04-30T08:54:00Z" w16du:dateUtc="2025-04-30T06:54:00Z">
        <w:r w:rsidR="00201DBF">
          <w:t xml:space="preserve">a obvykle se nastavuje na hodnoty násobků 32, v tomto případě byly testovány hodnoty </w:t>
        </w:r>
      </w:ins>
      <m:oMath>
        <m:r>
          <w:ins w:id="1803" w:author="Ingr Jiri [2]" w:date="2025-04-30T08:54:00Z" w16du:dateUtc="2025-04-30T06:54:00Z">
            <w:rPr>
              <w:rFonts w:ascii="Cambria Math" w:hAnsi="Cambria Math"/>
            </w:rPr>
            <m:t>{</m:t>
          </w:ins>
        </m:r>
        <m:r>
          <w:ins w:id="1804" w:author="Ingr Jiri [2]" w:date="2025-04-30T08:55:00Z" w16du:dateUtc="2025-04-30T06:55:00Z">
            <w:rPr>
              <w:rFonts w:ascii="Cambria Math" w:hAnsi="Cambria Math"/>
            </w:rPr>
            <m:t>320</m:t>
          </w:ins>
        </m:r>
        <m:r>
          <w:ins w:id="1805" w:author="Ingr Jiri [2]" w:date="2025-04-30T12:04:00Z" w16du:dateUtc="2025-04-30T10:04:00Z">
            <w:rPr>
              <w:rFonts w:ascii="Cambria Math" w:hAnsi="Cambria Math"/>
            </w:rPr>
            <m:t>;</m:t>
          </w:ins>
        </m:r>
        <m:r>
          <w:ins w:id="1806" w:author="Ingr Jiri [2]" w:date="2025-04-30T08:55:00Z" w16du:dateUtc="2025-04-30T06:55:00Z">
            <w:rPr>
              <w:rFonts w:ascii="Cambria Math" w:hAnsi="Cambria Math"/>
            </w:rPr>
            <m:t xml:space="preserve"> 640</m:t>
          </w:ins>
        </m:r>
        <m:r>
          <w:ins w:id="1807" w:author="Ingr Jiri [2]" w:date="2025-04-30T12:04:00Z" w16du:dateUtc="2025-04-30T10:04:00Z">
            <w:rPr>
              <w:rFonts w:ascii="Cambria Math" w:hAnsi="Cambria Math"/>
            </w:rPr>
            <m:t>;</m:t>
          </w:ins>
        </m:r>
        <m:r>
          <w:ins w:id="1808" w:author="Ingr Jiri [2]" w:date="2025-04-30T08:55:00Z" w16du:dateUtc="2025-04-30T06:55:00Z">
            <w:rPr>
              <w:rFonts w:ascii="Cambria Math" w:hAnsi="Cambria Math"/>
            </w:rPr>
            <m:t xml:space="preserve"> 960</m:t>
          </w:ins>
        </m:r>
        <m:r>
          <w:ins w:id="1809" w:author="Ingr Jiri [2]" w:date="2025-04-30T08:54:00Z" w16du:dateUtc="2025-04-30T06:54:00Z">
            <w:rPr>
              <w:rFonts w:ascii="Cambria Math" w:hAnsi="Cambria Math"/>
            </w:rPr>
            <m:t>}</m:t>
          </w:ins>
        </m:r>
      </m:oMath>
      <w:ins w:id="1810" w:author="Ingr Jiri [2]" w:date="2025-04-30T08:55:00Z" w16du:dateUtc="2025-04-30T06:55:00Z">
        <w:r w:rsidR="00201DBF">
          <w:t xml:space="preserve">, které udávají velikost snímku v px v obou rozměrech. Např hodnota </w:t>
        </w:r>
      </w:ins>
      <w:ins w:id="1811" w:author="Ingr Jiri [2]" w:date="2025-04-30T08:56:00Z" w16du:dateUtc="2025-04-30T06:56:00Z">
        <w:r w:rsidR="00201DBF">
          <w:t xml:space="preserve">320 tedy značí, že obrazy budou převedeny na rozlišení 320 </w:t>
        </w:r>
        <w:r w:rsidR="00201DBF" w:rsidRPr="00CC0115">
          <w:t>×</w:t>
        </w:r>
        <w:r w:rsidR="00201DBF">
          <w:t xml:space="preserve"> 320 </w:t>
        </w:r>
        <w:proofErr w:type="spellStart"/>
        <w:r w:rsidR="00201DBF">
          <w:t>px</w:t>
        </w:r>
        <w:proofErr w:type="spellEnd"/>
        <w:r w:rsidR="00201DBF">
          <w:t xml:space="preserve">. </w:t>
        </w:r>
      </w:ins>
      <w:ins w:id="1812" w:author="Ingr Jiri [2]" w:date="2025-04-30T09:00:00Z" w16du:dateUtc="2025-04-30T07:00:00Z">
        <w:r w:rsidR="00201DBF">
          <w:t>Při n</w:t>
        </w:r>
      </w:ins>
      <w:ins w:id="1813" w:author="Ingr Jiri [2]" w:date="2025-04-30T08:59:00Z" w16du:dateUtc="2025-04-30T06:59:00Z">
        <w:r w:rsidR="00201DBF">
          <w:t xml:space="preserve">astavení vyšší hodnoty rozlišení </w:t>
        </w:r>
      </w:ins>
      <w:ins w:id="1814" w:author="Ingr Jiri [2]" w:date="2025-04-30T09:00:00Z" w16du:dateUtc="2025-04-30T07:00:00Z">
        <w:r w:rsidR="00201DBF">
          <w:t>zachytí</w:t>
        </w:r>
      </w:ins>
      <w:ins w:id="1815" w:author="Ingr Jiri [2]" w:date="2025-04-30T08:57:00Z" w16du:dateUtc="2025-04-30T06:57:00Z">
        <w:r w:rsidR="00201DBF">
          <w:t xml:space="preserve"> model jemnější detaily </w:t>
        </w:r>
      </w:ins>
      <w:ins w:id="1816" w:author="Ingr Jiri [2]" w:date="2025-04-30T09:00:00Z" w16du:dateUtc="2025-04-30T07:00:00Z">
        <w:r w:rsidR="00201DBF">
          <w:t xml:space="preserve">snímku </w:t>
        </w:r>
      </w:ins>
      <w:ins w:id="1817" w:author="Ingr Jiri [2]" w:date="2025-04-30T08:57:00Z" w16du:dateUtc="2025-04-30T06:57:00Z">
        <w:r w:rsidR="00201DBF">
          <w:t>a doc</w:t>
        </w:r>
      </w:ins>
      <w:ins w:id="1818" w:author="Ingr Jiri [2]" w:date="2025-04-30T08:58:00Z" w16du:dateUtc="2025-04-30T06:58:00Z">
        <w:r w:rsidR="00201DBF">
          <w:t xml:space="preserve">hází k vyšší přesnosti detekce. </w:t>
        </w:r>
      </w:ins>
      <w:ins w:id="1819" w:author="Ingr Jiri [2]" w:date="2025-04-30T09:01:00Z" w16du:dateUtc="2025-04-30T07:01:00Z">
        <w:r w:rsidR="00201DBF">
          <w:t xml:space="preserve">S vyšším rozlišení ale výrazně stoupá paměťová náročnost tréninku. </w:t>
        </w:r>
      </w:ins>
      <w:ins w:id="1820" w:author="Ingr Jiri [2]" w:date="2025-04-30T09:02:00Z" w16du:dateUtc="2025-04-30T07:02:00Z">
        <w:r w:rsidR="00201DBF">
          <w:t>Při testování různých velikostí obrázk</w:t>
        </w:r>
        <w:r w:rsidR="00E32A12">
          <w:t>ů</w:t>
        </w:r>
        <w:r w:rsidR="00201DBF">
          <w:t xml:space="preserve"> dosáhl nejlepších výsledků model</w:t>
        </w:r>
        <w:r w:rsidR="00E32A12">
          <w:t xml:space="preserve"> </w:t>
        </w:r>
      </w:ins>
      <w:ins w:id="1821" w:author="Ingr Jiri [2]" w:date="2025-04-30T09:03:00Z" w16du:dateUtc="2025-04-30T07:03:00Z">
        <w:r w:rsidR="00E32A12">
          <w:t xml:space="preserve">s nastavením </w:t>
        </w:r>
        <w:proofErr w:type="spellStart"/>
        <w:r w:rsidR="00E32A12">
          <w:rPr>
            <w:i/>
            <w:iCs/>
          </w:rPr>
          <w:t>imgsz</w:t>
        </w:r>
        <w:proofErr w:type="spellEnd"/>
        <w:r w:rsidR="00E32A12">
          <w:t xml:space="preserve"> rovnému 640</w:t>
        </w:r>
      </w:ins>
      <w:ins w:id="1822" w:author="Ingr Jiri [2]" w:date="2025-04-30T09:04:00Z" w16du:dateUtc="2025-04-30T07:04:00Z">
        <w:r w:rsidR="00E32A12">
          <w:t xml:space="preserve">. Tento výsledek se </w:t>
        </w:r>
      </w:ins>
      <w:ins w:id="1823" w:author="Ingr Jiri [2]" w:date="2025-04-30T09:05:00Z" w16du:dateUtc="2025-04-30T07:05:00Z">
        <w:r w:rsidR="00E32A12">
          <w:t>neshoduje s předpokladem, že vyšší rozlišení vstupujících trénovacích dat zajišťuje vyšší přesnost modelu.</w:t>
        </w:r>
      </w:ins>
      <w:ins w:id="1824" w:author="Ingr Jiri [2]" w:date="2025-04-30T09:06:00Z" w16du:dateUtc="2025-04-30T07:06:00Z">
        <w:r w:rsidR="00E32A12">
          <w:t xml:space="preserve"> </w:t>
        </w:r>
      </w:ins>
      <w:ins w:id="1825" w:author="Ingr Jiri [2]" w:date="2025-04-30T09:09:00Z" w16du:dateUtc="2025-04-30T07:09:00Z">
        <w:r w:rsidR="00E32A12">
          <w:t xml:space="preserve">Důvodem výsledku může být fakt, že YOLO modely jsou </w:t>
        </w:r>
        <w:proofErr w:type="spellStart"/>
        <w:r w:rsidR="00E32A12">
          <w:t>předtrénovány</w:t>
        </w:r>
        <w:proofErr w:type="spellEnd"/>
        <w:r w:rsidR="00E32A12">
          <w:t xml:space="preserve"> na výchozí hodnotě rozlišení, kterou je velikost </w:t>
        </w:r>
      </w:ins>
      <w:ins w:id="1826" w:author="Ingr Jiri [2]" w:date="2025-04-30T09:10:00Z" w16du:dateUtc="2025-04-30T07:10:00Z">
        <w:r w:rsidR="00E32A12">
          <w:t xml:space="preserve">640 </w:t>
        </w:r>
        <w:r w:rsidR="00E32A12" w:rsidRPr="00CC0115">
          <w:t>×</w:t>
        </w:r>
        <w:r w:rsidR="00E32A12">
          <w:t xml:space="preserve"> 640 </w:t>
        </w:r>
        <w:proofErr w:type="spellStart"/>
        <w:r w:rsidR="00E32A12">
          <w:t>px</w:t>
        </w:r>
        <w:proofErr w:type="spellEnd"/>
        <w:r w:rsidR="00E32A12">
          <w:t xml:space="preserve">. Zároveň část snímků v datasetu sama nedisponuje </w:t>
        </w:r>
      </w:ins>
      <w:ins w:id="1827" w:author="Ingr Jiri [2]" w:date="2025-04-30T09:11:00Z" w16du:dateUtc="2025-04-30T07:11:00Z">
        <w:r w:rsidR="00E32A12">
          <w:t xml:space="preserve">ani rozlišení 960 </w:t>
        </w:r>
        <w:r w:rsidR="00E32A12" w:rsidRPr="00CC0115">
          <w:t>×</w:t>
        </w:r>
        <w:r w:rsidR="00E32A12">
          <w:t xml:space="preserve"> 960 </w:t>
        </w:r>
        <w:proofErr w:type="spellStart"/>
        <w:r w:rsidR="00E32A12">
          <w:t>px</w:t>
        </w:r>
        <w:proofErr w:type="spellEnd"/>
        <w:r w:rsidR="00E32A12">
          <w:t xml:space="preserve"> a pře tréninkem musí být uměle </w:t>
        </w:r>
        <w:proofErr w:type="spellStart"/>
        <w:r w:rsidR="00E32A12">
          <w:t>nadvzorkovány</w:t>
        </w:r>
        <w:proofErr w:type="spellEnd"/>
        <w:r w:rsidR="00E32A12">
          <w:t>.</w:t>
        </w:r>
      </w:ins>
    </w:p>
    <w:p w14:paraId="653033B9" w14:textId="77777777" w:rsidR="001842B5" w:rsidRDefault="001842B5" w:rsidP="001842B5">
      <w:pPr>
        <w:pStyle w:val="Nadpis4"/>
        <w:rPr>
          <w:ins w:id="1828" w:author="Ingr Jiri [2]" w:date="2025-05-02T21:48:00Z" w16du:dateUtc="2025-05-02T19:48:00Z"/>
        </w:rPr>
      </w:pPr>
      <w:ins w:id="1829" w:author="Ingr Jiri [2]" w:date="2025-05-02T21:48:00Z" w16du:dateUtc="2025-05-02T19:48:00Z">
        <w:r>
          <w:lastRenderedPageBreak/>
          <w:t xml:space="preserve">Testování </w:t>
        </w:r>
        <w:proofErr w:type="spellStart"/>
        <w:r>
          <w:t>hyperparametru</w:t>
        </w:r>
        <w:proofErr w:type="spellEnd"/>
        <w:r>
          <w:t xml:space="preserve"> </w:t>
        </w:r>
        <w:proofErr w:type="spellStart"/>
        <w:r>
          <w:t>scale</w:t>
        </w:r>
        <w:proofErr w:type="spellEnd"/>
      </w:ins>
    </w:p>
    <w:p w14:paraId="4A4D5513" w14:textId="234D2D4B" w:rsidR="00C30930" w:rsidRDefault="001842B5" w:rsidP="002C5E64">
      <w:pPr>
        <w:rPr>
          <w:ins w:id="1830" w:author="Ingr Jiri [2]" w:date="2025-04-30T09:31:00Z" w16du:dateUtc="2025-04-30T07:31:00Z"/>
        </w:rPr>
      </w:pPr>
      <w:ins w:id="1831" w:author="Ingr Jiri [2]" w:date="2025-05-02T21:48:00Z" w16du:dateUtc="2025-05-02T19:48:00Z">
        <w:r>
          <w:t xml:space="preserve">Pro ukázku vlivu </w:t>
        </w:r>
        <w:r>
          <w:t>augmentačních technik na výsledky modelu byl vy</w:t>
        </w:r>
      </w:ins>
      <w:ins w:id="1832" w:author="Ingr Jiri [2]" w:date="2025-05-02T21:49:00Z" w16du:dateUtc="2025-05-02T19:49:00Z">
        <w:r>
          <w:t xml:space="preserve">brán </w:t>
        </w:r>
        <w:proofErr w:type="spellStart"/>
        <w:r>
          <w:t>hyperparametr</w:t>
        </w:r>
        <w:proofErr w:type="spellEnd"/>
        <w:r>
          <w:t xml:space="preserve"> </w:t>
        </w:r>
        <w:proofErr w:type="spellStart"/>
        <w:r>
          <w:t>scale</w:t>
        </w:r>
      </w:ins>
      <w:proofErr w:type="spellEnd"/>
      <w:ins w:id="1833" w:author="Ingr Jiri [2]" w:date="2025-05-02T22:00:00Z" w16du:dateUtc="2025-05-02T20:00:00Z">
        <w:r w:rsidR="00A7558D">
          <w:t>.</w:t>
        </w:r>
      </w:ins>
      <w:ins w:id="1834" w:author="Ingr Jiri [2]" w:date="2025-05-02T22:06:00Z" w16du:dateUtc="2025-05-02T20:06:00Z">
        <w:r w:rsidR="00A7558D">
          <w:t xml:space="preserve"> </w:t>
        </w:r>
      </w:ins>
      <w:ins w:id="1835" w:author="Ingr Jiri [2]" w:date="2025-05-02T23:12:00Z" w16du:dateUtc="2025-05-02T21:12:00Z">
        <w:r w:rsidR="00C30930">
          <w:t xml:space="preserve">Tento parametr </w:t>
        </w:r>
      </w:ins>
      <w:ins w:id="1836" w:author="Ingr Jiri [2]" w:date="2025-05-02T23:13:00Z" w16du:dateUtc="2025-05-02T21:13:00Z">
        <w:r w:rsidR="00C30930">
          <w:t>simulu</w:t>
        </w:r>
      </w:ins>
      <w:ins w:id="1837" w:author="Ingr Jiri [2]" w:date="2025-05-02T23:14:00Z" w16du:dateUtc="2025-05-02T21:14:00Z">
        <w:r w:rsidR="00C30930">
          <w:t>je změnu vzdálenosti objekt</w:t>
        </w:r>
      </w:ins>
      <w:ins w:id="1838" w:author="Ingr Jiri [2]" w:date="2025-05-02T23:15:00Z" w16du:dateUtc="2025-05-02T21:15:00Z">
        <w:r w:rsidR="00C30930">
          <w:t>ů</w:t>
        </w:r>
      </w:ins>
      <w:ins w:id="1839" w:author="Ingr Jiri [2]" w:date="2025-05-02T23:14:00Z" w16du:dateUtc="2025-05-02T21:14:00Z">
        <w:r w:rsidR="00C30930">
          <w:t xml:space="preserve"> od kamery t</w:t>
        </w:r>
      </w:ins>
      <w:ins w:id="1840" w:author="Ingr Jiri [2]" w:date="2025-05-02T23:53:00Z" w16du:dateUtc="2025-05-02T21:53:00Z">
        <w:r w:rsidR="00D654CE">
          <w:t>ak</w:t>
        </w:r>
      </w:ins>
      <w:ins w:id="1841" w:author="Ingr Jiri [2]" w:date="2025-05-02T23:14:00Z" w16du:dateUtc="2025-05-02T21:14:00Z">
        <w:r w:rsidR="00C30930">
          <w:t>, že snímek přiblíží či oddálí</w:t>
        </w:r>
      </w:ins>
      <w:ins w:id="1842" w:author="Ingr Jiri [2]" w:date="2025-05-02T23:53:00Z" w16du:dateUtc="2025-05-02T21:53:00Z">
        <w:r w:rsidR="00875F96">
          <w:t xml:space="preserve">, </w:t>
        </w:r>
        <w:r w:rsidR="00D654CE">
          <w:t xml:space="preserve">přičemž velikosti </w:t>
        </w:r>
        <w:proofErr w:type="spellStart"/>
        <w:r w:rsidR="00D654CE">
          <w:t>bounding</w:t>
        </w:r>
        <w:proofErr w:type="spellEnd"/>
        <w:r w:rsidR="00D654CE">
          <w:t xml:space="preserve"> boxů jsou úměrně přepočteny</w:t>
        </w:r>
      </w:ins>
      <w:ins w:id="1843" w:author="Ingr Jiri [2]" w:date="2025-05-02T23:15:00Z" w16du:dateUtc="2025-05-02T21:15:00Z">
        <w:r w:rsidR="00C30930">
          <w:t>.</w:t>
        </w:r>
      </w:ins>
      <w:ins w:id="1844" w:author="Ingr Jiri [2]" w:date="2025-05-02T23:17:00Z" w16du:dateUtc="2025-05-02T21:17:00Z">
        <w:r w:rsidR="00C30930">
          <w:t xml:space="preserve"> </w:t>
        </w:r>
      </w:ins>
      <w:ins w:id="1845" w:author="Ingr Jiri [2]" w:date="2025-05-02T23:18:00Z" w16du:dateUtc="2025-05-02T21:18:00Z">
        <w:r w:rsidR="00C30930">
          <w:t xml:space="preserve">Například při nastavení </w:t>
        </w:r>
        <w:proofErr w:type="spellStart"/>
        <w:r w:rsidR="00C30930">
          <w:t>scale</w:t>
        </w:r>
        <w:proofErr w:type="spellEnd"/>
        <w:r w:rsidR="00C30930">
          <w:t xml:space="preserve"> n</w:t>
        </w:r>
      </w:ins>
      <w:ins w:id="1846" w:author="Ingr Jiri [2]" w:date="2025-05-02T23:47:00Z" w16du:dateUtc="2025-05-02T21:47:00Z">
        <w:r w:rsidR="00C834D1">
          <w:t>a</w:t>
        </w:r>
      </w:ins>
      <w:ins w:id="1847" w:author="Ingr Jiri [2]" w:date="2025-05-02T23:18:00Z" w16du:dateUtc="2025-05-02T21:18:00Z">
        <w:r w:rsidR="00C30930">
          <w:t xml:space="preserve"> hodnotu 0,5 je</w:t>
        </w:r>
      </w:ins>
      <w:ins w:id="1848" w:author="Ingr Jiri [2]" w:date="2025-05-02T23:20:00Z" w16du:dateUtc="2025-05-02T21:20:00Z">
        <w:r w:rsidR="00C30930" w:rsidRPr="00C30930">
          <w:t xml:space="preserve"> </w:t>
        </w:r>
      </w:ins>
      <w:ins w:id="1849" w:author="Ingr Jiri [2]" w:date="2025-05-02T23:22:00Z" w16du:dateUtc="2025-05-02T21:22:00Z">
        <w:r w:rsidR="00C30930">
          <w:t xml:space="preserve">měřítko každého vzorku </w:t>
        </w:r>
      </w:ins>
      <w:ins w:id="1850" w:author="Ingr Jiri [2]" w:date="2025-05-02T23:20:00Z" w16du:dateUtc="2025-05-02T21:20:00Z">
        <w:r w:rsidR="00C30930">
          <w:t xml:space="preserve">před průchodem skrze CNN </w:t>
        </w:r>
        <w:r w:rsidR="00C30930">
          <w:t xml:space="preserve">vynásobeno náhodně vybranou hodnotou v rozmezí </w:t>
        </w:r>
      </w:ins>
      <m:oMath>
        <m:d>
          <m:dPr>
            <m:begChr m:val="〈"/>
            <m:endChr m:val="〉"/>
            <m:ctrlPr>
              <w:ins w:id="1851" w:author="Ingr Jiri [2]" w:date="2025-05-02T23:20:00Z" w16du:dateUtc="2025-05-02T21:20:00Z">
                <w:rPr>
                  <w:rFonts w:ascii="Cambria Math" w:hAnsi="Cambria Math"/>
                  <w:i/>
                </w:rPr>
              </w:ins>
            </m:ctrlPr>
          </m:dPr>
          <m:e>
            <m:r>
              <w:ins w:id="1852" w:author="Ingr Jiri [2]" w:date="2025-05-02T23:20:00Z" w16du:dateUtc="2025-05-02T21:20:00Z">
                <w:rPr>
                  <w:rFonts w:ascii="Cambria Math" w:hAnsi="Cambria Math"/>
                </w:rPr>
                <m:t>0,5;1,5</m:t>
              </w:ins>
            </m:r>
          </m:e>
        </m:d>
      </m:oMath>
      <w:ins w:id="1853" w:author="Ingr Jiri [2]" w:date="2025-05-02T23:20:00Z" w16du:dateUtc="2025-05-02T21:20:00Z">
        <w:r w:rsidR="00C30930">
          <w:t>.</w:t>
        </w:r>
      </w:ins>
      <w:ins w:id="1854" w:author="Ingr Jiri [2]" w:date="2025-05-02T23:23:00Z" w16du:dateUtc="2025-05-02T21:23:00Z">
        <w:r w:rsidR="00DD3566">
          <w:t xml:space="preserve"> </w:t>
        </w:r>
      </w:ins>
      <w:ins w:id="1855" w:author="Ingr Jiri [2]" w:date="2025-05-02T23:56:00Z">
        <w:r w:rsidR="00875F96" w:rsidRPr="00875F96">
          <w:t xml:space="preserve">Rozměry snímku nastavené parametrem </w:t>
        </w:r>
        <w:proofErr w:type="spellStart"/>
        <w:r w:rsidR="00875F96" w:rsidRPr="00875F96">
          <w:t>imgsz</w:t>
        </w:r>
        <w:proofErr w:type="spellEnd"/>
        <w:r w:rsidR="00875F96" w:rsidRPr="00875F96">
          <w:t xml:space="preserve"> přitom zůstávají zachovány</w:t>
        </w:r>
      </w:ins>
      <w:ins w:id="1856" w:author="Ingr Jiri [2]" w:date="2025-05-02T23:56:00Z" w16du:dateUtc="2025-05-02T21:56:00Z">
        <w:r w:rsidR="00875F96">
          <w:t xml:space="preserve">, takže </w:t>
        </w:r>
        <w:proofErr w:type="spellStart"/>
        <w:r w:rsidR="00875F96">
          <w:t>au</w:t>
        </w:r>
      </w:ins>
      <w:ins w:id="1857" w:author="Ingr Jiri [2]" w:date="2025-05-02T23:24:00Z" w16du:dateUtc="2025-05-02T21:24:00Z">
        <w:r w:rsidR="00DD3566">
          <w:t>gmentovaný</w:t>
        </w:r>
        <w:proofErr w:type="spellEnd"/>
        <w:r w:rsidR="00DD3566">
          <w:t xml:space="preserve"> obraz je </w:t>
        </w:r>
      </w:ins>
      <w:ins w:id="1858" w:author="Ingr Jiri [2]" w:date="2025-05-02T23:25:00Z" w16du:dateUtc="2025-05-02T21:25:00Z">
        <w:r w:rsidR="00DD3566">
          <w:t xml:space="preserve">buď ořezán </w:t>
        </w:r>
      </w:ins>
      <w:ins w:id="1859" w:author="Ingr Jiri [2]" w:date="2025-05-02T23:26:00Z" w16du:dateUtc="2025-05-02T21:26:00Z">
        <w:r w:rsidR="00DD3566">
          <w:t>nebo dopl</w:t>
        </w:r>
      </w:ins>
      <w:ins w:id="1860" w:author="Ingr Jiri [2]" w:date="2025-05-02T23:27:00Z" w16du:dateUtc="2025-05-02T21:27:00Z">
        <w:r w:rsidR="00DD3566">
          <w:t>něn monochromatickým pozadím v závislosti na velikosti násobícího faktoru</w:t>
        </w:r>
      </w:ins>
      <w:ins w:id="1861" w:author="Ingr Jiri [2]" w:date="2025-05-02T23:57:00Z" w16du:dateUtc="2025-05-02T21:57:00Z">
        <w:r w:rsidR="00875F96">
          <w:t xml:space="preserve"> </w:t>
        </w:r>
        <w:r w:rsidR="00875F96">
          <w:t xml:space="preserve">(citace dokumentace </w:t>
        </w:r>
        <w:proofErr w:type="spellStart"/>
        <w:r w:rsidR="00875F96">
          <w:t>hyperparametrů</w:t>
        </w:r>
        <w:proofErr w:type="spellEnd"/>
        <w:r w:rsidR="00875F96">
          <w:t xml:space="preserve"> i augmentace)</w:t>
        </w:r>
      </w:ins>
      <w:ins w:id="1862" w:author="Ingr Jiri [2]" w:date="2025-05-02T23:27:00Z" w16du:dateUtc="2025-05-02T21:27:00Z">
        <w:r w:rsidR="00DD3566">
          <w:t>.</w:t>
        </w:r>
      </w:ins>
      <w:ins w:id="1863" w:author="Ingr Jiri [2]" w:date="2025-05-02T23:25:00Z" w16du:dateUtc="2025-05-02T21:25:00Z">
        <w:r w:rsidR="00DD3566">
          <w:t xml:space="preserve"> </w:t>
        </w:r>
      </w:ins>
      <w:ins w:id="1864" w:author="Ingr Jiri [2]" w:date="2025-05-02T23:57:00Z" w16du:dateUtc="2025-05-02T21:57:00Z">
        <w:r w:rsidR="00875F96">
          <w:t>V rámci</w:t>
        </w:r>
      </w:ins>
      <w:ins w:id="1865" w:author="Ingr Jiri [2]" w:date="2025-05-02T23:28:00Z" w16du:dateUtc="2025-05-02T21:28:00Z">
        <w:r w:rsidR="00DD3566">
          <w:t xml:space="preserve"> testování byl</w:t>
        </w:r>
      </w:ins>
      <w:ins w:id="1866" w:author="Ingr Jiri [2]" w:date="2025-05-02T23:48:00Z" w16du:dateUtc="2025-05-02T21:48:00Z">
        <w:r w:rsidR="009A6DA1">
          <w:t>a</w:t>
        </w:r>
      </w:ins>
      <w:ins w:id="1867" w:author="Ingr Jiri [2]" w:date="2025-05-02T23:28:00Z" w16du:dateUtc="2025-05-02T21:28:00Z">
        <w:r w:rsidR="00DD3566">
          <w:t xml:space="preserve"> pokryt</w:t>
        </w:r>
      </w:ins>
      <w:ins w:id="1868" w:author="Ingr Jiri [2]" w:date="2025-05-02T23:29:00Z" w16du:dateUtc="2025-05-02T21:29:00Z">
        <w:r w:rsidR="00DD3566">
          <w:t xml:space="preserve">a celá </w:t>
        </w:r>
      </w:ins>
      <w:ins w:id="1869" w:author="Ingr Jiri [2]" w:date="2025-05-02T23:57:00Z" w16du:dateUtc="2025-05-02T21:57:00Z">
        <w:r w:rsidR="00875F96">
          <w:t xml:space="preserve">povolená </w:t>
        </w:r>
      </w:ins>
      <w:ins w:id="1870" w:author="Ingr Jiri [2]" w:date="2025-05-02T23:29:00Z" w16du:dateUtc="2025-05-02T21:29:00Z">
        <w:r w:rsidR="00DD3566">
          <w:t xml:space="preserve">škála </w:t>
        </w:r>
        <w:proofErr w:type="spellStart"/>
        <w:r w:rsidR="00DD3566">
          <w:t>hyperparametru</w:t>
        </w:r>
        <w:proofErr w:type="spellEnd"/>
        <w:r w:rsidR="00DD3566">
          <w:t xml:space="preserve"> </w:t>
        </w:r>
        <w:proofErr w:type="spellStart"/>
        <w:r w:rsidR="00DD3566">
          <w:t>scale</w:t>
        </w:r>
        <w:proofErr w:type="spellEnd"/>
        <w:r w:rsidR="00DD3566">
          <w:t>, který je v</w:t>
        </w:r>
      </w:ins>
      <w:ins w:id="1871" w:author="Ingr Jiri [2]" w:date="2025-05-02T23:16:00Z" w16du:dateUtc="2025-05-02T21:16:00Z">
        <w:r w:rsidR="00C30930">
          <w:t xml:space="preserve"> YOLOv11 </w:t>
        </w:r>
      </w:ins>
      <w:ins w:id="1872" w:author="Ingr Jiri [2]" w:date="2025-05-02T23:29:00Z" w16du:dateUtc="2025-05-02T21:29:00Z">
        <w:r w:rsidR="00DD3566">
          <w:t xml:space="preserve">definován pro hodnoty </w:t>
        </w:r>
      </w:ins>
      <w:ins w:id="1873" w:author="Ingr Jiri [2]" w:date="2025-05-02T23:16:00Z" w16du:dateUtc="2025-05-02T21:16:00Z">
        <w:r w:rsidR="00C30930">
          <w:t xml:space="preserve">v intervalu </w:t>
        </w:r>
      </w:ins>
      <m:oMath>
        <m:d>
          <m:dPr>
            <m:begChr m:val="〈"/>
            <m:endChr m:val="〉"/>
            <m:ctrlPr>
              <w:ins w:id="1874" w:author="Ingr Jiri [2]" w:date="2025-05-02T23:16:00Z" w16du:dateUtc="2025-05-02T21:16:00Z">
                <w:rPr>
                  <w:rFonts w:ascii="Cambria Math" w:hAnsi="Cambria Math"/>
                  <w:i/>
                </w:rPr>
              </w:ins>
            </m:ctrlPr>
          </m:dPr>
          <m:e>
            <m:r>
              <w:ins w:id="1875" w:author="Ingr Jiri [2]" w:date="2025-05-02T23:16:00Z" w16du:dateUtc="2025-05-02T21:16:00Z">
                <w:rPr>
                  <w:rFonts w:ascii="Cambria Math" w:hAnsi="Cambria Math"/>
                </w:rPr>
                <m:t>0;1</m:t>
              </w:ins>
            </m:r>
          </m:e>
        </m:d>
      </m:oMath>
      <w:ins w:id="1876" w:author="Ingr Jiri [2]" w:date="2025-05-02T23:58:00Z" w16du:dateUtc="2025-05-02T21:58:00Z">
        <w:r w:rsidR="00875F96">
          <w:t>. K</w:t>
        </w:r>
      </w:ins>
      <w:ins w:id="1877" w:author="Ingr Jiri [2]" w:date="2025-05-02T23:30:00Z" w16du:dateUtc="2025-05-02T21:30:00Z">
        <w:r w:rsidR="00DD3566">
          <w:t xml:space="preserve">onkrétně byly zkoušeny hodnoty </w:t>
        </w:r>
      </w:ins>
      <m:oMath>
        <m:r>
          <w:ins w:id="1878" w:author="Ingr Jiri [2]" w:date="2025-05-02T23:30:00Z" w16du:dateUtc="2025-05-02T21:30:00Z">
            <w:rPr>
              <w:rFonts w:ascii="Cambria Math" w:hAnsi="Cambria Math"/>
            </w:rPr>
            <m:t>{0,00; 0,25; 0,50; 0,75; 1,00}</m:t>
          </w:ins>
        </m:r>
      </m:oMath>
      <w:ins w:id="1879" w:author="Ingr Jiri [2]" w:date="2025-05-02T23:31:00Z" w16du:dateUtc="2025-05-02T21:31:00Z">
        <w:r w:rsidR="00DD3566">
          <w:t xml:space="preserve"> (viz (obrázek)). Nejlepších výsledků </w:t>
        </w:r>
      </w:ins>
      <w:ins w:id="1880" w:author="Ingr Jiri [2]" w:date="2025-05-02T23:32:00Z" w16du:dateUtc="2025-05-02T21:32:00Z">
        <w:r w:rsidR="00DD3566">
          <w:t xml:space="preserve">dosáhnul model s použitou hodnotou </w:t>
        </w:r>
        <w:proofErr w:type="spellStart"/>
        <w:r w:rsidR="00DD3566">
          <w:t>scale</w:t>
        </w:r>
        <w:proofErr w:type="spellEnd"/>
        <w:r w:rsidR="00DD3566">
          <w:t xml:space="preserve"> </w:t>
        </w:r>
        <w:proofErr w:type="spellStart"/>
        <w:r w:rsidR="00DD3566">
          <w:t>ronvou</w:t>
        </w:r>
        <w:proofErr w:type="spellEnd"/>
        <w:r w:rsidR="00DD3566">
          <w:t xml:space="preserve"> </w:t>
        </w:r>
        <w:r w:rsidR="002517EB">
          <w:t>0,75.</w:t>
        </w:r>
      </w:ins>
    </w:p>
    <w:p w14:paraId="7443092E" w14:textId="2751C4AE" w:rsidR="002778C8" w:rsidRDefault="002778C8" w:rsidP="002778C8">
      <w:pPr>
        <w:pStyle w:val="Nadpis4"/>
        <w:rPr>
          <w:ins w:id="1881" w:author="Ingr Jiri [2]" w:date="2025-04-30T09:31:00Z" w16du:dateUtc="2025-04-30T07:31:00Z"/>
        </w:rPr>
      </w:pPr>
      <w:ins w:id="1882" w:author="Ingr Jiri [2]" w:date="2025-04-30T09:31:00Z" w16du:dateUtc="2025-04-30T07:31:00Z">
        <w:r>
          <w:t xml:space="preserve">Testování hodnoty </w:t>
        </w:r>
        <w:proofErr w:type="spellStart"/>
        <w:r>
          <w:t>momentum</w:t>
        </w:r>
        <w:proofErr w:type="spellEnd"/>
      </w:ins>
    </w:p>
    <w:p w14:paraId="01A85750" w14:textId="7B7498D4" w:rsidR="00BE3528" w:rsidRDefault="00BE3528" w:rsidP="002778C8">
      <w:pPr>
        <w:rPr>
          <w:ins w:id="1883" w:author="Ingr Jiri [2]" w:date="2025-04-30T09:31:00Z" w16du:dateUtc="2025-04-30T07:31:00Z"/>
        </w:rPr>
      </w:pPr>
      <w:ins w:id="1884" w:author="Ingr Jiri [2]" w:date="2025-05-01T16:07:00Z" w16du:dateUtc="2025-05-01T14:07:00Z">
        <w:r>
          <w:t>O</w:t>
        </w:r>
      </w:ins>
      <w:ins w:id="1885" w:author="Ingr Jiri [2]" w:date="2025-05-01T16:06:00Z" w16du:dateUtc="2025-05-01T14:06:00Z">
        <w:r>
          <w:t>ptimalizace vah modelu při zpětné propagaci</w:t>
        </w:r>
      </w:ins>
      <w:ins w:id="1886" w:author="Ingr Jiri [2]" w:date="2025-05-01T16:07:00Z" w16du:dateUtc="2025-05-01T14:07:00Z">
        <w:r>
          <w:t xml:space="preserve"> je závislá na několika nastavitelných </w:t>
        </w:r>
        <w:proofErr w:type="spellStart"/>
        <w:r>
          <w:t>hyperparametrech</w:t>
        </w:r>
        <w:proofErr w:type="spellEnd"/>
        <w:r>
          <w:t xml:space="preserve">. Jedním z nich je </w:t>
        </w:r>
      </w:ins>
      <w:ins w:id="1887" w:author="Ingr Jiri [2]" w:date="2025-05-01T16:08:00Z" w16du:dateUtc="2025-05-01T14:08:00Z">
        <w:r>
          <w:t xml:space="preserve">hodnota </w:t>
        </w:r>
      </w:ins>
      <w:proofErr w:type="spellStart"/>
      <w:ins w:id="1888" w:author="Ingr Jiri [2]" w:date="2025-05-01T16:07:00Z" w16du:dateUtc="2025-05-01T14:07:00Z">
        <w:r>
          <w:t>mometum</w:t>
        </w:r>
        <w:proofErr w:type="spellEnd"/>
        <w:r>
          <w:t>, kter</w:t>
        </w:r>
      </w:ins>
      <w:ins w:id="1889" w:author="Ingr Jiri [2]" w:date="2025-05-01T16:08:00Z" w16du:dateUtc="2025-05-01T14:08:00Z">
        <w:r>
          <w:t xml:space="preserve">á se při </w:t>
        </w:r>
        <w:proofErr w:type="spellStart"/>
        <w:r>
          <w:t>použítí</w:t>
        </w:r>
        <w:proofErr w:type="spellEnd"/>
        <w:r>
          <w:t xml:space="preserve"> optimalizačního algoritmu </w:t>
        </w:r>
        <w:proofErr w:type="spellStart"/>
        <w:r>
          <w:t>AdamW</w:t>
        </w:r>
        <w:proofErr w:type="spellEnd"/>
        <w:r>
          <w:t xml:space="preserve"> vyskytuje v rovnici 3.1 jako </w:t>
        </w:r>
      </w:ins>
      <w:ins w:id="1890" w:author="Ingr Jiri [2]" w:date="2025-05-01T16:09:00Z" w16du:dateUtc="2025-05-01T14:09:00Z">
        <w:r>
          <w:t xml:space="preserve">koeficient </w:t>
        </w:r>
      </w:ins>
      <m:oMath>
        <m:sSub>
          <m:sSubPr>
            <m:ctrlPr>
              <w:ins w:id="1891" w:author="Ingr Jiri [2]" w:date="2025-05-01T16:09:00Z" w16du:dateUtc="2025-05-01T14:09:00Z">
                <w:rPr>
                  <w:rFonts w:ascii="Cambria Math" w:hAnsi="Cambria Math"/>
                  <w:i/>
                </w:rPr>
              </w:ins>
            </m:ctrlPr>
          </m:sSubPr>
          <m:e>
            <m:r>
              <w:ins w:id="1892" w:author="Ingr Jiri [2]" w:date="2025-05-01T16:09:00Z" w16du:dateUtc="2025-05-01T14:09:00Z">
                <w:rPr>
                  <w:rFonts w:ascii="Cambria Math" w:hAnsi="Cambria Math"/>
                </w:rPr>
                <m:t>β</m:t>
              </w:ins>
            </m:r>
          </m:e>
          <m:sub>
            <m:r>
              <w:ins w:id="1893" w:author="Ingr Jiri [2]" w:date="2025-05-01T16:09:00Z" w16du:dateUtc="2025-05-01T14:09:00Z">
                <w:rPr>
                  <w:rFonts w:ascii="Cambria Math" w:hAnsi="Cambria Math"/>
                </w:rPr>
                <m:t>1</m:t>
              </w:ins>
            </m:r>
          </m:sub>
        </m:sSub>
      </m:oMath>
      <w:ins w:id="1894" w:author="Ingr Jiri [2]" w:date="2025-05-01T16:09:00Z" w16du:dateUtc="2025-05-01T14:09:00Z">
        <w:r>
          <w:t xml:space="preserve"> </w:t>
        </w:r>
      </w:ins>
      <w:r w:rsidR="00483ED1">
        <w:fldChar w:fldCharType="begin"/>
      </w:r>
      <w:r w:rsidR="00483ED1">
        <w:instrText xml:space="preserve"> ADDIN EN.CITE &lt;EndNote&gt;&lt;Cite&gt;&lt;Author&gt;Loshchilov&lt;/Author&gt;&lt;Year&gt;2019&lt;/Year&gt;&lt;RecNum&gt;37&lt;/RecNum&gt;&lt;DisplayText&gt;[33]&lt;/DisplayText&gt;&lt;record&gt;&lt;rec-number&gt;37&lt;/rec-number&gt;&lt;foreign-keys&gt;&lt;key app="EN" db-id="epv0etvs2pfr99e5xxpv5027xe05stzr22vd" timestamp="1746109606"&gt;37&lt;/key&gt;&lt;/foreign-keys&gt;&lt;ref-type name="Conference Paper"&gt;47&lt;/ref-type&gt;&lt;contributors&gt;&lt;authors&gt;&lt;author&gt;&lt;style face="normal" font="default" size="100%"&gt;Loshchilov&lt;/style&gt;&lt;style face="normal" font="default" charset="238" size="100%"&gt;, Ilya&lt;/style&gt;&lt;/author&gt;&lt;author&gt;&lt;style face="normal" font="default" size="100%"&gt;Hutter&lt;/style&gt;&lt;style face="normal" font="default" charset="238" size="100%"&gt;, Frank&lt;/style&gt;&lt;/author&gt;&lt;/authors&gt;&lt;/contributors&gt;&lt;titles&gt;&lt;title&gt;DECOUPLED WEIGHT DECAY REGULARIZATION&lt;/title&gt;&lt;secondary-title&gt;7th International Conference on Learning Representations&lt;/secondary-title&gt;&lt;/titles&gt;&lt;dates&gt;&lt;year&gt;&lt;style face="normal" font="default" charset="238" size="100%"&gt;2019&lt;/style&gt;&lt;/year&gt;&lt;/dates&gt;&lt;pub-location&gt;New Orleans&lt;/pub-location&gt;&lt;urls&gt;&lt;/urls&gt;&lt;/record&gt;&lt;/Cite&gt;&lt;/EndNote&gt;</w:instrText>
      </w:r>
      <w:r w:rsidR="00483ED1">
        <w:fldChar w:fldCharType="separate"/>
      </w:r>
      <w:r w:rsidR="00483ED1">
        <w:rPr>
          <w:noProof/>
        </w:rPr>
        <w:t>[33]</w:t>
      </w:r>
      <w:r w:rsidR="00483ED1">
        <w:fldChar w:fldCharType="end"/>
      </w:r>
      <w:ins w:id="1895" w:author="Ingr Jiri [2]" w:date="2025-05-01T16:09:00Z" w16du:dateUtc="2025-05-01T14:09:00Z">
        <w:r>
          <w:t xml:space="preserve">. </w:t>
        </w:r>
      </w:ins>
      <w:ins w:id="1896" w:author="Ingr Jiri [2]" w:date="2025-05-01T16:11:00Z" w16du:dateUtc="2025-05-01T14:11:00Z">
        <w:r w:rsidR="00624573">
          <w:t xml:space="preserve">Jedná se tedy o </w:t>
        </w:r>
      </w:ins>
      <w:ins w:id="1897" w:author="Ingr Jiri [2]" w:date="2025-05-01T16:12:00Z" w16du:dateUtc="2025-05-01T14:12:00Z">
        <w:r w:rsidR="00624573">
          <w:t xml:space="preserve">váhový koeficient měnící vliv předchozích gradientů ztrátové funkce na nově vypočítané váhy. YOLO modely </w:t>
        </w:r>
      </w:ins>
      <w:ins w:id="1898" w:author="Ingr Jiri [2]" w:date="2025-05-01T16:13:00Z" w16du:dateUtc="2025-05-01T14:13:00Z">
        <w:r w:rsidR="00624573">
          <w:t xml:space="preserve">nastavují </w:t>
        </w:r>
        <w:proofErr w:type="spellStart"/>
        <w:r w:rsidR="00624573">
          <w:t>momentum</w:t>
        </w:r>
        <w:proofErr w:type="spellEnd"/>
        <w:r w:rsidR="00624573">
          <w:t xml:space="preserve"> na výchozí hodnotu 0,937, z čehož vyplívá, že </w:t>
        </w:r>
      </w:ins>
      <w:ins w:id="1899" w:author="Ingr Jiri [2]" w:date="2025-05-01T16:15:00Z" w16du:dateUtc="2025-05-01T14:15:00Z">
        <w:r w:rsidR="00624573">
          <w:t xml:space="preserve">vliv </w:t>
        </w:r>
      </w:ins>
      <w:ins w:id="1900" w:author="Ingr Jiri [2]" w:date="2025-05-01T16:14:00Z" w16du:dateUtc="2025-05-01T14:14:00Z">
        <w:r w:rsidR="00624573">
          <w:t xml:space="preserve">předchozích </w:t>
        </w:r>
        <w:proofErr w:type="spellStart"/>
        <w:r w:rsidR="00624573">
          <w:t>grafientů</w:t>
        </w:r>
        <w:proofErr w:type="spellEnd"/>
        <w:r w:rsidR="00624573">
          <w:t xml:space="preserve"> ztrátové funkce na nově vypočítaný</w:t>
        </w:r>
      </w:ins>
      <w:ins w:id="1901" w:author="Ingr Jiri [2]" w:date="2025-05-01T16:15:00Z" w16du:dateUtc="2025-05-01T14:15:00Z">
        <w:r w:rsidR="00624573">
          <w:t xml:space="preserve"> není ani desetinový. Testované hodno</w:t>
        </w:r>
      </w:ins>
      <w:ins w:id="1902" w:author="Ingr Jiri [2]" w:date="2025-05-01T16:16:00Z" w16du:dateUtc="2025-05-01T14:16:00Z">
        <w:r w:rsidR="00624573">
          <w:t xml:space="preserve">ty se pohybovaly v rozmezí od 0,87 do 0,99 (viz obrázek). </w:t>
        </w:r>
      </w:ins>
      <w:ins w:id="1903" w:author="Ingr Jiri [2]" w:date="2025-05-01T16:23:00Z" w16du:dateUtc="2025-05-01T14:23:00Z">
        <w:r w:rsidR="00C3166E">
          <w:t xml:space="preserve">Nejvyšší hodnoty </w:t>
        </w:r>
      </w:ins>
      <m:oMath>
        <m:r>
          <w:ins w:id="1904" w:author="Ingr Jiri [2]" w:date="2025-05-01T16:23:00Z" w16du:dateUtc="2025-05-01T14:23:00Z">
            <w:rPr>
              <w:rFonts w:ascii="Cambria Math" w:hAnsi="Cambria Math"/>
            </w:rPr>
            <m:t>mAP@</m:t>
          </w:ins>
        </m:r>
        <m:d>
          <m:dPr>
            <m:begChr m:val="["/>
            <m:endChr m:val="]"/>
            <m:ctrlPr>
              <w:ins w:id="1905" w:author="Ingr Jiri [2]" w:date="2025-05-01T16:23:00Z" w16du:dateUtc="2025-05-01T14:23:00Z">
                <w:rPr>
                  <w:rFonts w:ascii="Cambria Math" w:hAnsi="Cambria Math"/>
                  <w:i/>
                </w:rPr>
              </w:ins>
            </m:ctrlPr>
          </m:dPr>
          <m:e>
            <m:r>
              <w:ins w:id="1906" w:author="Ingr Jiri [2]" w:date="2025-05-01T16:23:00Z" w16du:dateUtc="2025-05-01T14:23:00Z">
                <w:rPr>
                  <w:rFonts w:ascii="Cambria Math" w:hAnsi="Cambria Math"/>
                </w:rPr>
                <m:t>50:95</m:t>
              </w:ins>
            </m:r>
          </m:e>
        </m:d>
      </m:oMath>
      <w:ins w:id="1907" w:author="Ingr Jiri [2]" w:date="2025-05-01T16:23:00Z" w16du:dateUtc="2025-05-01T14:23:00Z">
        <w:r w:rsidR="00C3166E">
          <w:t xml:space="preserve"> bylo dosaženo při </w:t>
        </w:r>
        <w:proofErr w:type="spellStart"/>
        <w:r w:rsidR="00C3166E">
          <w:t>mom</w:t>
        </w:r>
      </w:ins>
      <w:ins w:id="1908" w:author="Ingr Jiri [2]" w:date="2025-05-01T16:24:00Z" w16du:dateUtc="2025-05-01T14:24:00Z">
        <w:r w:rsidR="00C3166E">
          <w:t>e</w:t>
        </w:r>
      </w:ins>
      <w:ins w:id="1909" w:author="Ingr Jiri [2]" w:date="2025-05-01T16:23:00Z" w16du:dateUtc="2025-05-01T14:23:00Z">
        <w:r w:rsidR="00C3166E">
          <w:t>ntum</w:t>
        </w:r>
        <w:proofErr w:type="spellEnd"/>
        <w:r w:rsidR="00C3166E">
          <w:t xml:space="preserve"> rovném</w:t>
        </w:r>
      </w:ins>
      <w:ins w:id="1910" w:author="Ingr Jiri [2]" w:date="2025-05-01T16:24:00Z" w16du:dateUtc="2025-05-01T14:24:00Z">
        <w:r w:rsidR="00C3166E">
          <w:t xml:space="preserve"> 0,99, v případě metriky </w:t>
        </w:r>
      </w:ins>
      <m:oMath>
        <m:r>
          <w:ins w:id="1911" w:author="Ingr Jiri [2]" w:date="2025-05-01T16:24:00Z" w16du:dateUtc="2025-05-01T14:24:00Z">
            <w:rPr>
              <w:rFonts w:ascii="Cambria Math" w:hAnsi="Cambria Math"/>
            </w:rPr>
            <m:t>mAP@50</m:t>
          </w:ins>
        </m:r>
      </m:oMath>
      <w:ins w:id="1912" w:author="Ingr Jiri [2]" w:date="2025-05-01T16:24:00Z" w16du:dateUtc="2025-05-01T14:24:00Z">
        <w:r w:rsidR="00C3166E">
          <w:t xml:space="preserve"> měl</w:t>
        </w:r>
      </w:ins>
      <w:ins w:id="1913" w:author="Ingr Jiri [2]" w:date="2025-05-01T16:25:00Z" w16du:dateUtc="2025-05-01T14:25:00Z">
        <w:r w:rsidR="00C3166E">
          <w:t xml:space="preserve"> nejpřesnější detekční schopnosti model s </w:t>
        </w:r>
        <w:proofErr w:type="spellStart"/>
        <w:r w:rsidR="00C3166E">
          <w:t>momentum</w:t>
        </w:r>
        <w:proofErr w:type="spellEnd"/>
        <w:r w:rsidR="00C3166E">
          <w:t xml:space="preserve"> 0,97.</w:t>
        </w:r>
      </w:ins>
    </w:p>
    <w:p w14:paraId="652A885B" w14:textId="5E8FDAA0" w:rsidR="002778C8" w:rsidRDefault="002778C8" w:rsidP="002778C8">
      <w:pPr>
        <w:pStyle w:val="Nadpis4"/>
        <w:rPr>
          <w:ins w:id="1914" w:author="Ingr Jiri [2]" w:date="2025-04-30T09:31:00Z" w16du:dateUtc="2025-04-30T07:31:00Z"/>
        </w:rPr>
      </w:pPr>
      <w:ins w:id="1915" w:author="Ingr Jiri [2]" w:date="2025-04-30T09:31:00Z" w16du:dateUtc="2025-04-30T07:31:00Z">
        <w:r>
          <w:t xml:space="preserve">Testování hodnoty </w:t>
        </w:r>
        <w:proofErr w:type="spellStart"/>
        <w:r>
          <w:t>weight</w:t>
        </w:r>
        <w:proofErr w:type="spellEnd"/>
        <w:r>
          <w:t xml:space="preserve"> </w:t>
        </w:r>
        <w:proofErr w:type="spellStart"/>
        <w:r>
          <w:t>decay</w:t>
        </w:r>
        <w:proofErr w:type="spellEnd"/>
      </w:ins>
    </w:p>
    <w:p w14:paraId="6D5E77C5" w14:textId="7EDF45A0" w:rsidR="002778C8" w:rsidRPr="002778C8" w:rsidRDefault="007D335E" w:rsidP="002778C8">
      <w:pPr>
        <w:rPr>
          <w:ins w:id="1916" w:author="Ingr Jiri [2]" w:date="2025-04-29T21:31:00Z" w16du:dateUtc="2025-04-29T19:31:00Z"/>
        </w:rPr>
      </w:pPr>
      <w:proofErr w:type="spellStart"/>
      <w:ins w:id="1917" w:author="Ingr Jiri [2]" w:date="2025-05-01T16:36:00Z" w16du:dateUtc="2025-05-01T14:36:00Z">
        <w:r>
          <w:t>W</w:t>
        </w:r>
      </w:ins>
      <w:ins w:id="1918" w:author="Ingr Jiri [2]" w:date="2025-04-30T09:32:00Z" w16du:dateUtc="2025-04-30T07:32:00Z">
        <w:r w:rsidR="00B61A6D">
          <w:t>eight</w:t>
        </w:r>
        <w:proofErr w:type="spellEnd"/>
        <w:r w:rsidR="00B61A6D">
          <w:t xml:space="preserve"> </w:t>
        </w:r>
        <w:proofErr w:type="spellStart"/>
        <w:r w:rsidR="00B61A6D">
          <w:t>decay</w:t>
        </w:r>
        <w:proofErr w:type="spellEnd"/>
        <w:r w:rsidR="00B61A6D">
          <w:t xml:space="preserve"> </w:t>
        </w:r>
      </w:ins>
      <w:ins w:id="1919" w:author="Ingr Jiri [2]" w:date="2025-05-01T16:34:00Z" w16du:dateUtc="2025-05-01T14:34:00Z">
        <w:r>
          <w:t xml:space="preserve">slouží jako </w:t>
        </w:r>
        <w:proofErr w:type="spellStart"/>
        <w:r>
          <w:t>hyperparametr</w:t>
        </w:r>
        <w:proofErr w:type="spellEnd"/>
        <w:r>
          <w:t xml:space="preserve"> při použití optimalizátoru </w:t>
        </w:r>
        <w:proofErr w:type="spellStart"/>
        <w:r>
          <w:t>AdamW</w:t>
        </w:r>
        <w:proofErr w:type="spellEnd"/>
        <w:r>
          <w:t>.</w:t>
        </w:r>
      </w:ins>
      <w:ins w:id="1920" w:author="Ingr Jiri [2]" w:date="2025-05-01T16:35:00Z" w16du:dateUtc="2025-05-01T14:35:00Z">
        <w:r>
          <w:t xml:space="preserve"> </w:t>
        </w:r>
      </w:ins>
      <w:ins w:id="1921" w:author="Ingr Jiri [2]" w:date="2025-05-01T16:37:00Z" w16du:dateUtc="2025-05-01T14:37:00Z">
        <w:r>
          <w:t>Vyskytuje se v posledním členu rovnice 3.5 pro optimalizaci nově vypočítaných vah</w:t>
        </w:r>
      </w:ins>
      <w:ins w:id="1922" w:author="Ingr Jiri [2]" w:date="2025-05-01T16:38:00Z" w16du:dateUtc="2025-05-01T14:38:00Z">
        <w:r>
          <w:t xml:space="preserve"> jako parametr </w:t>
        </w:r>
      </w:ins>
      <m:oMath>
        <m:r>
          <w:ins w:id="1923" w:author="Ingr Jiri [2]" w:date="2025-05-01T16:38:00Z" w16du:dateUtc="2025-05-01T14:38:00Z">
            <w:rPr>
              <w:rFonts w:ascii="Cambria Math" w:hAnsi="Cambria Math"/>
            </w:rPr>
            <m:t>λ</m:t>
          </w:ins>
        </m:r>
      </m:oMath>
      <w:ins w:id="1924" w:author="Ingr Jiri [2]" w:date="2025-05-01T16:38:00Z" w16du:dateUtc="2025-05-01T14:38:00Z">
        <w:r>
          <w:t xml:space="preserve">. </w:t>
        </w:r>
      </w:ins>
      <w:ins w:id="1925" w:author="Ingr Jiri [2]" w:date="2025-05-01T16:35:00Z" w16du:dateUtc="2025-05-01T14:35:00Z">
        <w:r>
          <w:t xml:space="preserve">Jeho úlohou je </w:t>
        </w:r>
      </w:ins>
      <w:ins w:id="1926" w:author="Ingr Jiri [2]" w:date="2025-04-30T09:32:00Z" w16du:dateUtc="2025-04-30T07:32:00Z">
        <w:r w:rsidR="00B61A6D">
          <w:t>penaliz</w:t>
        </w:r>
      </w:ins>
      <w:ins w:id="1927" w:author="Ingr Jiri [2]" w:date="2025-05-01T16:36:00Z" w16du:dateUtc="2025-05-01T14:36:00Z">
        <w:r>
          <w:t>ace</w:t>
        </w:r>
      </w:ins>
      <w:ins w:id="1928" w:author="Ingr Jiri [2]" w:date="2025-04-30T09:32:00Z" w16du:dateUtc="2025-04-30T07:32:00Z">
        <w:r w:rsidR="00B61A6D">
          <w:t xml:space="preserve"> </w:t>
        </w:r>
      </w:ins>
      <w:ins w:id="1929" w:author="Ingr Jiri [2]" w:date="2025-04-30T09:33:00Z" w16du:dateUtc="2025-04-30T07:33:00Z">
        <w:r w:rsidR="00B61A6D">
          <w:t>příliš vysok</w:t>
        </w:r>
      </w:ins>
      <w:ins w:id="1930" w:author="Ingr Jiri [2]" w:date="2025-05-01T16:35:00Z" w16du:dateUtc="2025-05-01T14:35:00Z">
        <w:r>
          <w:t>ých</w:t>
        </w:r>
      </w:ins>
      <w:ins w:id="1931" w:author="Ingr Jiri [2]" w:date="2025-04-30T09:33:00Z" w16du:dateUtc="2025-04-30T07:33:00Z">
        <w:r w:rsidR="00B61A6D">
          <w:t xml:space="preserve"> v</w:t>
        </w:r>
      </w:ins>
      <w:ins w:id="1932" w:author="Ingr Jiri [2]" w:date="2025-05-01T16:35:00Z" w16du:dateUtc="2025-05-01T14:35:00Z">
        <w:r>
          <w:t>a</w:t>
        </w:r>
      </w:ins>
      <w:ins w:id="1933" w:author="Ingr Jiri [2]" w:date="2025-04-30T09:33:00Z" w16du:dateUtc="2025-04-30T07:33:00Z">
        <w:r w:rsidR="00B61A6D">
          <w:t>h modelu, čímž se předchází přeučení.</w:t>
        </w:r>
      </w:ins>
      <w:ins w:id="1934" w:author="Ingr Jiri [2]" w:date="2025-05-01T16:36:00Z" w16du:dateUtc="2025-05-01T14:36:00Z">
        <w:r>
          <w:t xml:space="preserve"> </w:t>
        </w:r>
      </w:ins>
      <w:ins w:id="1935" w:author="Ingr Jiri [2]" w:date="2025-04-30T09:34:00Z" w16du:dateUtc="2025-04-30T07:34:00Z">
        <w:r w:rsidR="00563E42">
          <w:t xml:space="preserve">Výchozí hodnota tohoto </w:t>
        </w:r>
        <w:proofErr w:type="spellStart"/>
        <w:r w:rsidR="00563E42">
          <w:t>hyperparametru</w:t>
        </w:r>
        <w:proofErr w:type="spellEnd"/>
        <w:r w:rsidR="00563E42">
          <w:t xml:space="preserve"> je rovna 0,0005</w:t>
        </w:r>
      </w:ins>
      <w:ins w:id="1936" w:author="Ingr Jiri [2]" w:date="2025-04-30T09:35:00Z" w16du:dateUtc="2025-04-30T07:35:00Z">
        <w:r w:rsidR="00563E42">
          <w:t xml:space="preserve">. </w:t>
        </w:r>
      </w:ins>
      <w:ins w:id="1937" w:author="Ingr Jiri [2]" w:date="2025-05-01T16:40:00Z" w16du:dateUtc="2025-05-01T14:40:00Z">
        <w:r>
          <w:t xml:space="preserve">V podobných velikostech se pohybovaly také testované hodnoty (od (číslo) do (číslo)). </w:t>
        </w:r>
      </w:ins>
      <w:ins w:id="1938" w:author="Ingr Jiri [2]" w:date="2025-05-01T16:41:00Z" w16du:dateUtc="2025-05-01T14:41:00Z">
        <w:r>
          <w:t xml:space="preserve">Podle výsledků modelů </w:t>
        </w:r>
      </w:ins>
      <w:ins w:id="1939" w:author="Ingr Jiri [2]" w:date="2025-05-01T16:42:00Z" w16du:dateUtc="2025-05-01T14:42:00Z">
        <w:r>
          <w:t xml:space="preserve">(obrázek) </w:t>
        </w:r>
      </w:ins>
      <w:ins w:id="1940" w:author="Ingr Jiri [2]" w:date="2025-05-01T16:41:00Z" w16du:dateUtc="2025-05-01T14:41:00Z">
        <w:r>
          <w:t xml:space="preserve">ani několikanásobné změny parametru </w:t>
        </w:r>
        <w:proofErr w:type="spellStart"/>
        <w:r>
          <w:t>weight</w:t>
        </w:r>
        <w:proofErr w:type="spellEnd"/>
        <w:r>
          <w:t xml:space="preserve"> </w:t>
        </w:r>
        <w:proofErr w:type="spellStart"/>
        <w:r>
          <w:t>decay</w:t>
        </w:r>
        <w:proofErr w:type="spellEnd"/>
        <w:r>
          <w:t xml:space="preserve"> nem</w:t>
        </w:r>
      </w:ins>
      <w:ins w:id="1941" w:author="Ingr Jiri [2]" w:date="2025-05-01T16:42:00Z" w16du:dateUtc="2025-05-01T14:42:00Z">
        <w:r>
          <w:t>ají</w:t>
        </w:r>
      </w:ins>
      <w:ins w:id="1942" w:author="Ingr Jiri [2]" w:date="2025-05-01T16:41:00Z" w16du:dateUtc="2025-05-01T14:41:00Z">
        <w:r>
          <w:t xml:space="preserve"> výrazný vliv na </w:t>
        </w:r>
      </w:ins>
      <w:ins w:id="1943" w:author="Ingr Jiri [2]" w:date="2025-05-01T16:42:00Z" w16du:dateUtc="2025-05-01T14:42:00Z">
        <w:r>
          <w:t>přesnosti detekce</w:t>
        </w:r>
      </w:ins>
      <w:ins w:id="1944" w:author="Ingr Jiri [2]" w:date="2025-05-01T16:43:00Z" w16du:dateUtc="2025-05-01T14:43:00Z">
        <w:r w:rsidR="00115C61">
          <w:t xml:space="preserve">. Za nejvhodnější hodnotu </w:t>
        </w:r>
      </w:ins>
      <w:ins w:id="1945" w:author="Ingr Jiri [2]" w:date="2025-05-01T16:44:00Z" w16du:dateUtc="2025-05-01T14:44:00Z">
        <w:r w:rsidR="00115C61">
          <w:t xml:space="preserve">tohoto </w:t>
        </w:r>
      </w:ins>
      <w:proofErr w:type="spellStart"/>
      <w:ins w:id="1946" w:author="Ingr Jiri [2]" w:date="2025-05-01T16:43:00Z" w16du:dateUtc="2025-05-01T14:43:00Z">
        <w:r w:rsidR="00115C61">
          <w:t>hyperparametru</w:t>
        </w:r>
        <w:proofErr w:type="spellEnd"/>
        <w:r w:rsidR="00115C61">
          <w:t xml:space="preserve"> </w:t>
        </w:r>
      </w:ins>
      <w:ins w:id="1947" w:author="Ingr Jiri [2]" w:date="2025-05-01T16:44:00Z" w16du:dateUtc="2025-05-01T14:44:00Z">
        <w:r w:rsidR="00115C61">
          <w:t xml:space="preserve">pro použitý dataset se zdá být (hodnota), která dosáhla nejlepší metriky </w:t>
        </w:r>
      </w:ins>
      <m:oMath>
        <m:r>
          <w:ins w:id="1948" w:author="Ingr Jiri [2]" w:date="2025-05-01T16:44:00Z" w16du:dateUtc="2025-05-01T14:44:00Z">
            <w:rPr>
              <w:rFonts w:ascii="Cambria Math" w:hAnsi="Cambria Math"/>
            </w:rPr>
            <m:t>m</m:t>
          </w:ins>
        </m:r>
        <m:r>
          <w:ins w:id="1949" w:author="Ingr Jiri [2]" w:date="2025-05-01T16:45:00Z" w16du:dateUtc="2025-05-01T14:45:00Z">
            <w:rPr>
              <w:rFonts w:ascii="Cambria Math" w:hAnsi="Cambria Math"/>
            </w:rPr>
            <m:t>AP@[50:95]</m:t>
          </w:ins>
        </m:r>
      </m:oMath>
      <w:ins w:id="1950" w:author="Ingr Jiri [2]" w:date="2025-05-01T16:45:00Z" w16du:dateUtc="2025-05-01T14:45:00Z">
        <w:r w:rsidR="00115C61">
          <w:t xml:space="preserve"> a nevedla si špatně ani v případě </w:t>
        </w:r>
      </w:ins>
      <m:oMath>
        <m:r>
          <w:ins w:id="1951" w:author="Ingr Jiri [2]" w:date="2025-05-01T16:45:00Z" w16du:dateUtc="2025-05-01T14:45:00Z">
            <w:rPr>
              <w:rFonts w:ascii="Cambria Math" w:hAnsi="Cambria Math"/>
            </w:rPr>
            <m:t>mAP@50</m:t>
          </w:ins>
        </m:r>
      </m:oMath>
      <w:ins w:id="1952" w:author="Ingr Jiri [2]" w:date="2025-05-01T16:45:00Z" w16du:dateUtc="2025-05-01T14:45:00Z">
        <w:r w:rsidR="00115C61">
          <w:t>.</w:t>
        </w:r>
      </w:ins>
    </w:p>
    <w:p w14:paraId="316ABD9B" w14:textId="64468178" w:rsidR="002C5E64" w:rsidRPr="002C5E64" w:rsidDel="00D3595E" w:rsidRDefault="002C5E64">
      <w:pPr>
        <w:rPr>
          <w:del w:id="1953" w:author="Ingr Jiri [2]" w:date="2025-04-30T08:47:00Z" w16du:dateUtc="2025-04-30T06:47:00Z"/>
        </w:rPr>
        <w:sectPr w:rsidR="002C5E64" w:rsidRPr="002C5E64" w:rsidDel="00D3595E">
          <w:headerReference w:type="default" r:id="rId29"/>
          <w:footerReference w:type="default" r:id="rId30"/>
          <w:pgSz w:w="11906" w:h="16838"/>
          <w:pgMar w:top="1418" w:right="1418" w:bottom="1418" w:left="1418" w:header="709" w:footer="709" w:gutter="0"/>
          <w:cols w:space="708"/>
          <w:formProt w:val="0"/>
          <w:docGrid w:linePitch="360"/>
        </w:sectPr>
        <w:pPrChange w:id="1954" w:author="Ingr Jiri [2]" w:date="2025-04-29T21:31:00Z" w16du:dateUtc="2025-04-29T19:31:00Z">
          <w:pPr>
            <w:keepNext/>
          </w:pPr>
        </w:pPrChange>
      </w:pPr>
    </w:p>
    <w:p w14:paraId="6FDFED4F" w14:textId="46687E0D" w:rsidR="00793678" w:rsidDel="00D6689B" w:rsidRDefault="001431A9" w:rsidP="001431A9">
      <w:pPr>
        <w:keepNext/>
        <w:rPr>
          <w:del w:id="1955" w:author="Ingr Jiri [2]" w:date="2025-04-29T21:26:00Z" w16du:dateUtc="2025-04-29T19:26:00Z"/>
        </w:rPr>
      </w:pPr>
      <w:r>
        <w:rPr>
          <w:noProof/>
        </w:rPr>
        <w:drawing>
          <wp:inline distT="0" distB="0" distL="0" distR="0" wp14:anchorId="1DBE4261" wp14:editId="0D4ADC3B">
            <wp:extent cx="2844000" cy="2167414"/>
            <wp:effectExtent l="0" t="0" r="0" b="4445"/>
            <wp:docPr id="360803075" name="Obrázek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88" r="-1"/>
                    <a:stretch/>
                  </pic:blipFill>
                  <pic:spPr bwMode="auto">
                    <a:xfrm>
                      <a:off x="0" y="0"/>
                      <a:ext cx="2844000" cy="21674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793678">
        <w:t xml:space="preserve"> </w:t>
      </w:r>
      <w:ins w:id="1956" w:author="Ingr Jiri [2]" w:date="2025-04-30T13:41:00Z" w16du:dateUtc="2025-04-30T11:41:00Z">
        <w:r w:rsidR="002731F6">
          <w:rPr>
            <w:noProof/>
          </w:rPr>
          <w:drawing>
            <wp:inline distT="0" distB="0" distL="0" distR="0" wp14:anchorId="473BC1CB" wp14:editId="0DEEB035">
              <wp:extent cx="2880000" cy="2160000"/>
              <wp:effectExtent l="0" t="0" r="0" b="0"/>
              <wp:docPr id="1061915978" name="Obrázek 7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1"/>
                      <pic:cNvPicPr>
                        <a:picLocks noChangeAspect="1" noChangeArrowheads="1"/>
                      </pic:cNvPicPr>
                    </pic:nvPicPr>
                    <pic:blipFill>
                      <a:blip r:embed="rId32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2880000" cy="216000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ins>
      <w:del w:id="1957" w:author="Ingr Jiri [2]" w:date="2025-04-29T21:31:00Z" w16du:dateUtc="2025-04-29T19:31:00Z">
        <w:r w:rsidR="007172E6" w:rsidDel="002C5E64">
          <w:rPr>
            <w:noProof/>
          </w:rPr>
          <w:drawing>
            <wp:inline distT="0" distB="0" distL="0" distR="0" wp14:anchorId="5DF9CB52" wp14:editId="7337564F">
              <wp:extent cx="2844000" cy="2245924"/>
              <wp:effectExtent l="0" t="0" r="0" b="2540"/>
              <wp:docPr id="142356818" name="Obrázek 9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3"/>
                      <pic:cNvPicPr>
                        <a:picLocks noChangeAspect="1" noChangeArrowheads="1"/>
                      </pic:cNvPicPr>
                    </pic:nvPicPr>
                    <pic:blipFill rotWithShape="1">
                      <a:blip r:embed="rId33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 l="5028"/>
                      <a:stretch/>
                    </pic:blipFill>
                    <pic:spPr bwMode="auto">
                      <a:xfrm>
                        <a:off x="0" y="0"/>
                        <a:ext cx="2844000" cy="2245924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53640926-AAD7-44D8-BBD7-CCE9431645EC}">
                          <a14:shadowObscured xmlns:a14="http://schemas.microsoft.com/office/drawing/2010/main"/>
                        </a:ext>
                      </a:extLst>
                    </pic:spPr>
                  </pic:pic>
                </a:graphicData>
              </a:graphic>
            </wp:inline>
          </w:drawing>
        </w:r>
      </w:del>
    </w:p>
    <w:p w14:paraId="1D16F603" w14:textId="514F899B" w:rsidR="00793678" w:rsidDel="00D6689B" w:rsidRDefault="007172E6" w:rsidP="001431A9">
      <w:pPr>
        <w:keepNext/>
        <w:rPr>
          <w:del w:id="1958" w:author="Ingr Jiri [2]" w:date="2025-04-29T21:26:00Z" w16du:dateUtc="2025-04-29T19:26:00Z"/>
        </w:rPr>
      </w:pPr>
      <w:del w:id="1959" w:author="Ingr Jiri [2]" w:date="2025-04-30T13:41:00Z" w16du:dateUtc="2025-04-30T11:41:00Z">
        <w:r w:rsidDel="002731F6">
          <w:rPr>
            <w:noProof/>
          </w:rPr>
          <w:drawing>
            <wp:inline distT="0" distB="0" distL="0" distR="0" wp14:anchorId="32B8C55A" wp14:editId="1DF4D881">
              <wp:extent cx="2844000" cy="2252199"/>
              <wp:effectExtent l="0" t="0" r="0" b="0"/>
              <wp:docPr id="81564434" name="Obrázek 12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6"/>
                      <pic:cNvPicPr>
                        <a:picLocks noChangeAspect="1" noChangeArrowheads="1"/>
                      </pic:cNvPicPr>
                    </pic:nvPicPr>
                    <pic:blipFill rotWithShape="1">
                      <a:blip r:embed="rId34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 l="5292"/>
                      <a:stretch/>
                    </pic:blipFill>
                    <pic:spPr bwMode="auto">
                      <a:xfrm>
                        <a:off x="0" y="0"/>
                        <a:ext cx="2844000" cy="2252199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53640926-AAD7-44D8-BBD7-CCE9431645EC}">
                          <a14:shadowObscured xmlns:a14="http://schemas.microsoft.com/office/drawing/2010/main"/>
                        </a:ext>
                      </a:extLst>
                    </pic:spPr>
                  </pic:pic>
                </a:graphicData>
              </a:graphic>
            </wp:inline>
          </w:drawing>
        </w:r>
      </w:del>
      <w:r w:rsidR="00793678">
        <w:t xml:space="preserve"> </w:t>
      </w:r>
      <w:ins w:id="1960" w:author="Ingr Jiri [2]" w:date="2025-04-30T13:42:00Z" w16du:dateUtc="2025-04-30T11:42:00Z">
        <w:r w:rsidR="002731F6">
          <w:rPr>
            <w:noProof/>
          </w:rPr>
          <w:drawing>
            <wp:inline distT="0" distB="0" distL="0" distR="0" wp14:anchorId="3FC04006" wp14:editId="15DD8A89">
              <wp:extent cx="2880000" cy="2160000"/>
              <wp:effectExtent l="0" t="0" r="0" b="0"/>
              <wp:docPr id="1335114154" name="Obrázek 8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2"/>
                      <pic:cNvPicPr>
                        <a:picLocks noChangeAspect="1" noChangeArrowheads="1"/>
                      </pic:cNvPicPr>
                    </pic:nvPicPr>
                    <pic:blipFill>
                      <a:blip r:embed="rId35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2880000" cy="216000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  <w:r w:rsidR="002731F6">
          <w:rPr>
            <w:noProof/>
          </w:rPr>
          <w:drawing>
            <wp:inline distT="0" distB="0" distL="0" distR="0" wp14:anchorId="6D3DADA6" wp14:editId="60626B64">
              <wp:extent cx="2880000" cy="2160000"/>
              <wp:effectExtent l="0" t="0" r="0" b="0"/>
              <wp:docPr id="243831938" name="Obrázek 9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3"/>
                      <pic:cNvPicPr>
                        <a:picLocks noChangeAspect="1" noChangeArrowheads="1"/>
                      </pic:cNvPicPr>
                    </pic:nvPicPr>
                    <pic:blipFill>
                      <a:blip r:embed="rId36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2880000" cy="216000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  <w:r w:rsidR="002731F6">
          <w:rPr>
            <w:noProof/>
          </w:rPr>
          <w:drawing>
            <wp:inline distT="0" distB="0" distL="0" distR="0" wp14:anchorId="5F7E703D" wp14:editId="74D03950">
              <wp:extent cx="2880000" cy="2160000"/>
              <wp:effectExtent l="0" t="0" r="0" b="0"/>
              <wp:docPr id="1143470584" name="Obrázek 10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4"/>
                      <pic:cNvPicPr>
                        <a:picLocks noChangeAspect="1" noChangeArrowheads="1"/>
                      </pic:cNvPicPr>
                    </pic:nvPicPr>
                    <pic:blipFill>
                      <a:blip r:embed="rId37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2880000" cy="216000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ins>
      <w:ins w:id="1961" w:author="Ingr Jiri [2]" w:date="2025-04-30T13:43:00Z" w16du:dateUtc="2025-04-30T11:43:00Z">
        <w:r w:rsidR="002731F6">
          <w:rPr>
            <w:noProof/>
          </w:rPr>
          <w:drawing>
            <wp:inline distT="0" distB="0" distL="0" distR="0" wp14:anchorId="34A2DB35" wp14:editId="0E5ECFDF">
              <wp:extent cx="2880000" cy="2160000"/>
              <wp:effectExtent l="0" t="0" r="0" b="0"/>
              <wp:docPr id="764390784" name="Obrázek 11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5"/>
                      <pic:cNvPicPr>
                        <a:picLocks noChangeAspect="1" noChangeArrowheads="1"/>
                      </pic:cNvPicPr>
                    </pic:nvPicPr>
                    <pic:blipFill>
                      <a:blip r:embed="rId38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2880000" cy="216000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ins>
      <w:del w:id="1962" w:author="Ingr Jiri [2]" w:date="2025-04-29T21:26:00Z" w16du:dateUtc="2025-04-29T19:26:00Z">
        <w:r w:rsidDel="00D6689B">
          <w:rPr>
            <w:noProof/>
          </w:rPr>
          <w:drawing>
            <wp:inline distT="0" distB="0" distL="0" distR="0" wp14:anchorId="2D83D13D" wp14:editId="51289B44">
              <wp:extent cx="2844000" cy="2239684"/>
              <wp:effectExtent l="0" t="0" r="0" b="8255"/>
              <wp:docPr id="1059073224" name="Obrázek 8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2"/>
                      <pic:cNvPicPr>
                        <a:picLocks noChangeAspect="1" noChangeArrowheads="1"/>
                      </pic:cNvPicPr>
                    </pic:nvPicPr>
                    <pic:blipFill rotWithShape="1">
                      <a:blip r:embed="rId39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 l="4764"/>
                      <a:stretch/>
                    </pic:blipFill>
                    <pic:spPr bwMode="auto">
                      <a:xfrm>
                        <a:off x="0" y="0"/>
                        <a:ext cx="2844000" cy="2239684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53640926-AAD7-44D8-BBD7-CCE9431645EC}">
                          <a14:shadowObscured xmlns:a14="http://schemas.microsoft.com/office/drawing/2010/main"/>
                        </a:ext>
                      </a:extLst>
                    </pic:spPr>
                  </pic:pic>
                </a:graphicData>
              </a:graphic>
            </wp:inline>
          </w:drawing>
        </w:r>
      </w:del>
    </w:p>
    <w:p w14:paraId="17AEBE01" w14:textId="0F0F75F4" w:rsidR="001431A9" w:rsidDel="002731F6" w:rsidRDefault="00793678" w:rsidP="001431A9">
      <w:pPr>
        <w:keepNext/>
        <w:rPr>
          <w:del w:id="1963" w:author="Ingr Jiri [2]" w:date="2025-04-30T13:41:00Z" w16du:dateUtc="2025-04-30T11:41:00Z"/>
        </w:rPr>
      </w:pPr>
      <w:del w:id="1964" w:author="Ingr Jiri [2]" w:date="2025-04-30T13:41:00Z" w16du:dateUtc="2025-04-30T11:41:00Z">
        <w:r w:rsidDel="002731F6">
          <w:delText xml:space="preserve"> </w:delText>
        </w:r>
      </w:del>
      <w:del w:id="1965" w:author="Ingr Jiri [2]" w:date="2025-04-29T21:27:00Z" w16du:dateUtc="2025-04-29T19:27:00Z">
        <w:r w:rsidDel="00D6689B">
          <w:rPr>
            <w:noProof/>
          </w:rPr>
          <w:drawing>
            <wp:inline distT="0" distB="0" distL="0" distR="0" wp14:anchorId="48A97781" wp14:editId="395AD7FE">
              <wp:extent cx="2844000" cy="2173258"/>
              <wp:effectExtent l="0" t="0" r="0" b="0"/>
              <wp:docPr id="1145621670" name="Obrázek 10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4"/>
                      <pic:cNvPicPr>
                        <a:picLocks noChangeAspect="1" noChangeArrowheads="1"/>
                      </pic:cNvPicPr>
                    </pic:nvPicPr>
                    <pic:blipFill rotWithShape="1">
                      <a:blip r:embed="rId40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 l="1853"/>
                      <a:stretch/>
                    </pic:blipFill>
                    <pic:spPr bwMode="auto">
                      <a:xfrm>
                        <a:off x="0" y="0"/>
                        <a:ext cx="2844000" cy="2173258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53640926-AAD7-44D8-BBD7-CCE9431645EC}">
                          <a14:shadowObscured xmlns:a14="http://schemas.microsoft.com/office/drawing/2010/main"/>
                        </a:ext>
                      </a:extLst>
                    </pic:spPr>
                  </pic:pic>
                </a:graphicData>
              </a:graphic>
            </wp:inline>
          </w:drawing>
        </w:r>
      </w:del>
      <w:del w:id="1966" w:author="Ingr Jiri [2]" w:date="2025-04-30T13:41:00Z" w16du:dateUtc="2025-04-30T11:41:00Z">
        <w:r w:rsidR="001431A9" w:rsidDel="002731F6">
          <w:rPr>
            <w:noProof/>
          </w:rPr>
          <w:drawing>
            <wp:inline distT="0" distB="0" distL="0" distR="0" wp14:anchorId="23338BB8" wp14:editId="4FC28626">
              <wp:extent cx="2844000" cy="2133000"/>
              <wp:effectExtent l="0" t="0" r="0" b="635"/>
              <wp:docPr id="1383206273" name="Obrázek 11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5"/>
                      <pic:cNvPicPr>
                        <a:picLocks noChangeAspect="1" noChangeArrowheads="1"/>
                      </pic:cNvPicPr>
                    </pic:nvPicPr>
                    <pic:blipFill>
                      <a:blip r:embed="rId41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2844000" cy="213300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del>
    </w:p>
    <w:p w14:paraId="66F8B2CE" w14:textId="77777777" w:rsidR="007172E6" w:rsidRDefault="007172E6" w:rsidP="001431A9">
      <w:pPr>
        <w:keepNext/>
        <w:sectPr w:rsidR="007172E6" w:rsidSect="00793678">
          <w:type w:val="continuous"/>
          <w:pgSz w:w="11906" w:h="16838"/>
          <w:pgMar w:top="1418" w:right="1418" w:bottom="1418" w:left="1418" w:header="709" w:footer="709" w:gutter="0"/>
          <w:cols w:space="708"/>
          <w:formProt w:val="0"/>
          <w:docGrid w:linePitch="360"/>
        </w:sectPr>
      </w:pPr>
    </w:p>
    <w:p w14:paraId="53BA1D21" w14:textId="5AC58911" w:rsidR="00793678" w:rsidDel="00244604" w:rsidRDefault="00793678" w:rsidP="001431A9">
      <w:pPr>
        <w:keepNext/>
        <w:rPr>
          <w:del w:id="1967" w:author="Ingr Jiri [2]" w:date="2025-04-30T14:12:00Z" w16du:dateUtc="2025-04-30T12:12:00Z"/>
        </w:rPr>
        <w:sectPr w:rsidR="00793678" w:rsidDel="00244604" w:rsidSect="007172E6">
          <w:type w:val="continuous"/>
          <w:pgSz w:w="11906" w:h="16838"/>
          <w:pgMar w:top="1418" w:right="1418" w:bottom="1418" w:left="1418" w:header="709" w:footer="709" w:gutter="0"/>
          <w:cols w:space="708"/>
          <w:formProt w:val="0"/>
          <w:docGrid w:linePitch="360"/>
        </w:sectPr>
      </w:pPr>
    </w:p>
    <w:p w14:paraId="1F3121B1" w14:textId="0456F983" w:rsidR="00136BAF" w:rsidRPr="00B61EB1" w:rsidRDefault="00913827" w:rsidP="001431A9">
      <w:pPr>
        <w:keepNext/>
      </w:pPr>
      <w:r>
        <w:br w:type="page"/>
      </w:r>
    </w:p>
    <w:p w14:paraId="23FA9EB3" w14:textId="77777777" w:rsidR="00136BAF" w:rsidDel="007B691D" w:rsidRDefault="00566F26" w:rsidP="007B691D">
      <w:pPr>
        <w:pStyle w:val="Nadpis1"/>
        <w:rPr>
          <w:del w:id="1968" w:author="Ingr Jiri [2]" w:date="2025-04-29T21:10:00Z" w16du:dateUtc="2025-04-29T19:10:00Z"/>
        </w:rPr>
        <w:pPrChange w:id="1969" w:author="Kateřina Rulfová" w:date="2025-04-30T22:12:00Z" w16du:dateUtc="2025-04-30T20:12:00Z">
          <w:pPr>
            <w:pStyle w:val="Nadpis1"/>
            <w:tabs>
              <w:tab w:val="left" w:pos="432"/>
            </w:tabs>
            <w:jc w:val="left"/>
          </w:pPr>
        </w:pPrChange>
      </w:pPr>
      <w:bookmarkStart w:id="1970" w:name="__RefHeading__38_1490133149"/>
      <w:bookmarkStart w:id="1971" w:name="_Toc151549804"/>
      <w:bookmarkStart w:id="1972" w:name="_Toc196943607"/>
      <w:bookmarkEnd w:id="1970"/>
      <w:r>
        <w:lastRenderedPageBreak/>
        <w:t>VÝSLEDKY A DISKUSE</w:t>
      </w:r>
      <w:bookmarkEnd w:id="1971"/>
      <w:bookmarkEnd w:id="1972"/>
    </w:p>
    <w:p w14:paraId="5A0C2A6F" w14:textId="77777777" w:rsidR="007B691D" w:rsidRPr="007B691D" w:rsidRDefault="007B691D" w:rsidP="007B691D">
      <w:pPr>
        <w:pStyle w:val="Nadpis1"/>
        <w:rPr>
          <w:ins w:id="1973" w:author="Kateřina Rulfová" w:date="2025-04-30T22:12:00Z" w16du:dateUtc="2025-04-30T20:12:00Z"/>
        </w:rPr>
        <w:pPrChange w:id="1974" w:author="Kateřina Rulfová" w:date="2025-04-30T22:12:00Z" w16du:dateUtc="2025-04-30T20:12:00Z">
          <w:pPr>
            <w:pStyle w:val="Nadpis1"/>
            <w:tabs>
              <w:tab w:val="left" w:pos="432"/>
            </w:tabs>
          </w:pPr>
        </w:pPrChange>
      </w:pPr>
      <w:bookmarkStart w:id="1975" w:name="_Toc196943608"/>
      <w:bookmarkEnd w:id="1975"/>
    </w:p>
    <w:p w14:paraId="7F2296DF" w14:textId="27395E02" w:rsidR="00136BAF" w:rsidRDefault="00566F26" w:rsidP="007B691D">
      <w:pPr>
        <w:pStyle w:val="Nadpis1"/>
        <w:tabs>
          <w:tab w:val="left" w:pos="432"/>
        </w:tabs>
        <w:jc w:val="left"/>
        <w:pPrChange w:id="1976" w:author="Kateřina Rulfová" w:date="2025-04-30T22:11:00Z" w16du:dateUtc="2025-04-30T20:11:00Z">
          <w:pPr/>
        </w:pPrChange>
      </w:pPr>
      <w:r>
        <w:br w:type="page"/>
      </w:r>
    </w:p>
    <w:p w14:paraId="6D02F367" w14:textId="77777777" w:rsidR="00136BAF" w:rsidRDefault="00566F26">
      <w:pPr>
        <w:pStyle w:val="Nadpis1"/>
        <w:tabs>
          <w:tab w:val="left" w:pos="432"/>
        </w:tabs>
      </w:pPr>
      <w:bookmarkStart w:id="1977" w:name="__RefHeading__50_1490133149"/>
      <w:bookmarkStart w:id="1978" w:name="_Toc151549805"/>
      <w:bookmarkStart w:id="1979" w:name="_Toc196943609"/>
      <w:bookmarkEnd w:id="1977"/>
      <w:r>
        <w:lastRenderedPageBreak/>
        <w:t>ZÁVĚR</w:t>
      </w:r>
      <w:bookmarkEnd w:id="1978"/>
      <w:bookmarkEnd w:id="1979"/>
    </w:p>
    <w:p w14:paraId="4C476AB3" w14:textId="5B02E5B3" w:rsidR="00D053C4" w:rsidRDefault="00566F26" w:rsidP="00D053C4">
      <w:pPr>
        <w:pStyle w:val="Nadpis1neslovan"/>
        <w:ind w:left="0" w:firstLine="0"/>
      </w:pPr>
      <w:bookmarkStart w:id="1980" w:name="__RefHeading__52_1490133149"/>
      <w:bookmarkStart w:id="1981" w:name="_Toc151549806"/>
      <w:bookmarkStart w:id="1982" w:name="_Toc196943610"/>
      <w:bookmarkEnd w:id="1980"/>
      <w:r>
        <w:lastRenderedPageBreak/>
        <w:t>LITERATURA</w:t>
      </w:r>
      <w:bookmarkEnd w:id="1981"/>
      <w:bookmarkEnd w:id="1982"/>
    </w:p>
    <w:p w14:paraId="467F9A65" w14:textId="77777777" w:rsidR="00483ED1" w:rsidRPr="00483ED1" w:rsidRDefault="00D053C4" w:rsidP="00483ED1">
      <w:pPr>
        <w:pStyle w:val="EndNoteBibliography"/>
        <w:spacing w:after="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483ED1" w:rsidRPr="00483ED1">
        <w:rPr>
          <w:noProof/>
        </w:rPr>
        <w:t xml:space="preserve">(1) Cong, X.; Li, S.; Chen, F.; Liu, C.; Meng, Y. A Review of YOLO Object Detection Algorithms based on Deep Learning. </w:t>
      </w:r>
      <w:r w:rsidR="00483ED1" w:rsidRPr="00483ED1">
        <w:rPr>
          <w:i/>
          <w:noProof/>
        </w:rPr>
        <w:t xml:space="preserve">Frontiers in Computing and Intelligent Systems </w:t>
      </w:r>
      <w:r w:rsidR="00483ED1" w:rsidRPr="00483ED1">
        <w:rPr>
          <w:b/>
          <w:noProof/>
        </w:rPr>
        <w:t>2023</w:t>
      </w:r>
      <w:r w:rsidR="00483ED1" w:rsidRPr="00483ED1">
        <w:rPr>
          <w:noProof/>
        </w:rPr>
        <w:t xml:space="preserve">, </w:t>
      </w:r>
      <w:r w:rsidR="00483ED1" w:rsidRPr="00483ED1">
        <w:rPr>
          <w:i/>
          <w:noProof/>
        </w:rPr>
        <w:t>4</w:t>
      </w:r>
      <w:r w:rsidR="00483ED1" w:rsidRPr="00483ED1">
        <w:rPr>
          <w:noProof/>
        </w:rPr>
        <w:t xml:space="preserve"> (2), 17-20. DOI: 10.54097/fcis.v4i2.9730.</w:t>
      </w:r>
    </w:p>
    <w:p w14:paraId="24E10812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2) Ravpreet, K.; Sarbjeet, S. A comprehensive review of object detection with deep learning. </w:t>
      </w:r>
      <w:r w:rsidRPr="00483ED1">
        <w:rPr>
          <w:i/>
          <w:noProof/>
        </w:rPr>
        <w:t xml:space="preserve">Digital Signal Processing </w:t>
      </w:r>
      <w:r w:rsidRPr="00483ED1">
        <w:rPr>
          <w:b/>
          <w:noProof/>
        </w:rPr>
        <w:t>2023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132</w:t>
      </w:r>
      <w:r w:rsidRPr="00483ED1">
        <w:rPr>
          <w:noProof/>
        </w:rPr>
        <w:t>.</w:t>
      </w:r>
    </w:p>
    <w:p w14:paraId="4E06A013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3) Tesema, S. N. </w:t>
      </w:r>
      <w:r w:rsidRPr="00483ED1">
        <w:rPr>
          <w:i/>
          <w:noProof/>
        </w:rPr>
        <w:t>Deep Convolutional Neural Network Based Object Detection Inference Acceleration Using FPGA</w:t>
      </w:r>
      <w:r w:rsidRPr="00483ED1">
        <w:rPr>
          <w:noProof/>
        </w:rPr>
        <w:t>; Université Bourgogne Franche-Comté, 2022.</w:t>
      </w:r>
    </w:p>
    <w:p w14:paraId="68ADC6A4" w14:textId="3E97CF05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4) Buettgenbach, M. H. </w:t>
      </w:r>
      <w:r w:rsidRPr="00483ED1">
        <w:rPr>
          <w:i/>
          <w:noProof/>
        </w:rPr>
        <w:t>Explain like I’m five: Artificial neurons</w:t>
      </w:r>
      <w:r w:rsidRPr="00483ED1">
        <w:rPr>
          <w:noProof/>
        </w:rPr>
        <w:t xml:space="preserve">. 2021. </w:t>
      </w:r>
      <w:hyperlink r:id="rId42" w:history="1">
        <w:r w:rsidRPr="00483ED1">
          <w:rPr>
            <w:rStyle w:val="Hypertextovodkaz"/>
            <w:noProof/>
          </w:rPr>
          <w:t>https://towardsdatascience.com/explain-like-im-five-artificial-neurons-b7c475b56189</w:t>
        </w:r>
      </w:hyperlink>
      <w:r w:rsidRPr="00483ED1">
        <w:rPr>
          <w:noProof/>
        </w:rPr>
        <w:t xml:space="preserve"> (accessed 2025 25. 1.).</w:t>
      </w:r>
    </w:p>
    <w:p w14:paraId="500DE455" w14:textId="465DF90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5) vdumoulin. </w:t>
      </w:r>
      <w:r w:rsidRPr="00483ED1">
        <w:rPr>
          <w:i/>
          <w:noProof/>
        </w:rPr>
        <w:t>conv_arithmetic</w:t>
      </w:r>
      <w:r w:rsidRPr="00483ED1">
        <w:rPr>
          <w:noProof/>
        </w:rPr>
        <w:t xml:space="preserve">. 2016. </w:t>
      </w:r>
      <w:hyperlink r:id="rId43" w:history="1">
        <w:r w:rsidRPr="00483ED1">
          <w:rPr>
            <w:rStyle w:val="Hypertextovodkaz"/>
            <w:noProof/>
          </w:rPr>
          <w:t>https://github.com/vdumoulin/conv_arithmetic?tab=readme-ov-file</w:t>
        </w:r>
      </w:hyperlink>
      <w:r w:rsidRPr="00483ED1">
        <w:rPr>
          <w:noProof/>
        </w:rPr>
        <w:t xml:space="preserve"> (accessed 2025 27.1.).</w:t>
      </w:r>
    </w:p>
    <w:p w14:paraId="78D13C8E" w14:textId="77777777" w:rsidR="00483ED1" w:rsidRPr="00483ED1" w:rsidRDefault="00483ED1" w:rsidP="00483ED1">
      <w:pPr>
        <w:pStyle w:val="EndNoteBibliography"/>
        <w:rPr>
          <w:i/>
          <w:noProof/>
        </w:rPr>
      </w:pPr>
      <w:r w:rsidRPr="00483ED1">
        <w:rPr>
          <w:noProof/>
        </w:rPr>
        <w:t xml:space="preserve">(6) Brownlee, J. </w:t>
      </w:r>
      <w:r w:rsidRPr="00483ED1">
        <w:rPr>
          <w:i/>
          <w:noProof/>
        </w:rPr>
        <w:t>Deep Learning for Computer Vision</w:t>
      </w:r>
    </w:p>
    <w:p w14:paraId="251C30F5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i/>
          <w:noProof/>
        </w:rPr>
        <w:t>Image Classification, Object Detection, and Face Recognition in Python</w:t>
      </w:r>
      <w:r w:rsidRPr="00483ED1">
        <w:rPr>
          <w:noProof/>
        </w:rPr>
        <w:t>; Machine Learning Mastery, 2019.</w:t>
      </w:r>
    </w:p>
    <w:p w14:paraId="6FB66083" w14:textId="1B54AC84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7) Le, K. </w:t>
      </w:r>
      <w:r w:rsidRPr="00483ED1">
        <w:rPr>
          <w:i/>
          <w:noProof/>
        </w:rPr>
        <w:t>An overview of VGG16 and NiN models</w:t>
      </w:r>
      <w:r w:rsidRPr="00483ED1">
        <w:rPr>
          <w:noProof/>
        </w:rPr>
        <w:t xml:space="preserve">. 2021. </w:t>
      </w:r>
      <w:hyperlink r:id="rId44" w:history="1">
        <w:r w:rsidRPr="00483ED1">
          <w:rPr>
            <w:rStyle w:val="Hypertextovodkaz"/>
            <w:noProof/>
          </w:rPr>
          <w:t>https://lekhuyen.medium.com/an-overview-of-vgg16-and-nin-models-96e4bf398484</w:t>
        </w:r>
      </w:hyperlink>
      <w:r w:rsidRPr="00483ED1">
        <w:rPr>
          <w:noProof/>
        </w:rPr>
        <w:t xml:space="preserve"> (accessed.</w:t>
      </w:r>
    </w:p>
    <w:p w14:paraId="3B69914E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8) Adams, J.; Qiu, Y.; Posadas, L.; Eskridge, K.; Graef, G. Phenotypic trait extraction of soybean plants using deep convolutional neural networks with transfer learning. </w:t>
      </w:r>
      <w:r w:rsidRPr="00483ED1">
        <w:rPr>
          <w:i/>
          <w:noProof/>
        </w:rPr>
        <w:t xml:space="preserve">Big Data and Information Analytics </w:t>
      </w:r>
      <w:r w:rsidRPr="00483ED1">
        <w:rPr>
          <w:b/>
          <w:noProof/>
        </w:rPr>
        <w:t>2021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6</w:t>
      </w:r>
      <w:r w:rsidRPr="00483ED1">
        <w:rPr>
          <w:noProof/>
        </w:rPr>
        <w:t>, 26-40. DOI: 10.3934/bdia.2021003.</w:t>
      </w:r>
    </w:p>
    <w:p w14:paraId="49FC2D1E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9) Yu, J.; Li, J.; Sun, B.; Chen, J.; Li, C. Multiclass Radio Frequency Interference Detection and Suppression for SAR Based on the Single Shot MultiBox Detector. </w:t>
      </w:r>
      <w:r w:rsidRPr="00483ED1">
        <w:rPr>
          <w:i/>
          <w:noProof/>
        </w:rPr>
        <w:t xml:space="preserve">Sensors </w:t>
      </w:r>
      <w:r w:rsidRPr="00483ED1">
        <w:rPr>
          <w:b/>
          <w:noProof/>
        </w:rPr>
        <w:t>2018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18</w:t>
      </w:r>
      <w:r w:rsidRPr="00483ED1">
        <w:rPr>
          <w:noProof/>
        </w:rPr>
        <w:t xml:space="preserve"> (11). DOI: 10.3390/s18114034.</w:t>
      </w:r>
    </w:p>
    <w:p w14:paraId="5B008E5B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10) Carranza-García, M.; Torres-Mateo, J.; Lara-Benítez, P.; García-Gutiérrez, J. On the Performance of One-Stage and Two-Stage Object Detectors in Autonomous Vehicles Using Camera Data. </w:t>
      </w:r>
      <w:r w:rsidRPr="00483ED1">
        <w:rPr>
          <w:i/>
          <w:noProof/>
        </w:rPr>
        <w:t xml:space="preserve">Remote Sensing </w:t>
      </w:r>
      <w:r w:rsidRPr="00483ED1">
        <w:rPr>
          <w:b/>
          <w:noProof/>
        </w:rPr>
        <w:t>2021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13</w:t>
      </w:r>
      <w:r w:rsidRPr="00483ED1">
        <w:rPr>
          <w:noProof/>
        </w:rPr>
        <w:t xml:space="preserve"> (1), 89.</w:t>
      </w:r>
    </w:p>
    <w:p w14:paraId="4046CE7C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>(11) Deng, J.; Dong, W.; Socher, R.; Li, L.-J.; Li, K.; Fei-Fei, L. Imagenet: A large-scale hierarchical image database. 2009 IEEE Conference on Computer Vision and Pattern Recognition: 2009.</w:t>
      </w:r>
    </w:p>
    <w:p w14:paraId="41379E24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12) Yao, J.; Huang, X.; Wei, M.; Han, W.; Xu, X.; Wang, R.; Chen, J.; Sun, L. High-Efficiency Classification of White Blood Cells Based on Object Detection. </w:t>
      </w:r>
      <w:r w:rsidRPr="00483ED1">
        <w:rPr>
          <w:i/>
          <w:noProof/>
        </w:rPr>
        <w:t xml:space="preserve">Journal of Healthcare Engineering </w:t>
      </w:r>
      <w:r w:rsidRPr="00483ED1">
        <w:rPr>
          <w:b/>
          <w:noProof/>
        </w:rPr>
        <w:t>2021</w:t>
      </w:r>
      <w:r w:rsidRPr="00483ED1">
        <w:rPr>
          <w:noProof/>
        </w:rPr>
        <w:t>,  (23), 1-11. DOI: 10.1155/2021/1615192.</w:t>
      </w:r>
    </w:p>
    <w:p w14:paraId="2ECA9780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>(13) Girshick, R.; Donahue, J.; Darrell, T.; Malik, J. Rich feature hierarchies for accurate object detection and semantic segmentation. In IEEE CONFERENCE ON COMPUTER VISION AND PATTERN RECOGNITION, Columbus, OH, USA; 2014.</w:t>
      </w:r>
    </w:p>
    <w:p w14:paraId="3827ADAB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14) Uijlings, J. R. R.; van de Sande, K. E. A.; Gevers, T.; Smeulders, A. W. M. Selective Search for Object Recognition. </w:t>
      </w:r>
      <w:r w:rsidRPr="00483ED1">
        <w:rPr>
          <w:i/>
          <w:noProof/>
        </w:rPr>
        <w:t xml:space="preserve">INTERNATIONAL JOURNAL OF COMPUTER VISION </w:t>
      </w:r>
      <w:r w:rsidRPr="00483ED1">
        <w:rPr>
          <w:b/>
          <w:noProof/>
        </w:rPr>
        <w:t>2012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104</w:t>
      </w:r>
      <w:r w:rsidRPr="00483ED1">
        <w:rPr>
          <w:noProof/>
        </w:rPr>
        <w:t>, 154-171. DOI: 10.1007/s11263-013-0620-5.</w:t>
      </w:r>
    </w:p>
    <w:p w14:paraId="5522517B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15) Ahmed, K.; Ghareh Mohammadi, F.; Matus, M.; Shenavarmasouleh, F.; Pereira, L.; Ioannis, Z.; Amini, M. H. Towards Real-time House Detection in Aerial Imagery Using Faster Region-based Convolutional Neural Network. </w:t>
      </w:r>
      <w:r w:rsidRPr="00483ED1">
        <w:rPr>
          <w:i/>
          <w:noProof/>
        </w:rPr>
        <w:t xml:space="preserve">IPSI Transactions on Internet Research </w:t>
      </w:r>
      <w:r w:rsidRPr="00483ED1">
        <w:rPr>
          <w:b/>
          <w:noProof/>
        </w:rPr>
        <w:t>2023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19</w:t>
      </w:r>
      <w:r w:rsidRPr="00483ED1">
        <w:rPr>
          <w:noProof/>
        </w:rPr>
        <w:t xml:space="preserve"> (2), 46-54. DOI: 10.58245/ipsi.tir.2302.06.</w:t>
      </w:r>
    </w:p>
    <w:p w14:paraId="53502D4D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>(16) Kaur, S.; Kaur, L.; Lal, M. A Review: YOLO and Its Advancements. In 6th International Conference on Recent Innovations in Computing, ICRIC 2023, Jammu, Indie; 2024.</w:t>
      </w:r>
    </w:p>
    <w:p w14:paraId="7A05E43E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17) Aziz, L.; Haji Salam, M. S. B.; Sheikh, U. U.; Ayub, S. Exploring Deep Learning-Based Architecture, Strategies, Applications and Current Trends in Generic Object Detection: A </w:t>
      </w:r>
      <w:r w:rsidRPr="00483ED1">
        <w:rPr>
          <w:noProof/>
        </w:rPr>
        <w:lastRenderedPageBreak/>
        <w:t xml:space="preserve">Comprehensive Review. </w:t>
      </w:r>
      <w:r w:rsidRPr="00483ED1">
        <w:rPr>
          <w:i/>
          <w:noProof/>
        </w:rPr>
        <w:t xml:space="preserve">IEEE Access </w:t>
      </w:r>
      <w:r w:rsidRPr="00483ED1">
        <w:rPr>
          <w:b/>
          <w:noProof/>
        </w:rPr>
        <w:t>2020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8</w:t>
      </w:r>
      <w:r w:rsidRPr="00483ED1">
        <w:rPr>
          <w:noProof/>
        </w:rPr>
        <w:t>, 170461-170495. DOI: 10.1109/ACCESS.2020.3021508.</w:t>
      </w:r>
    </w:p>
    <w:p w14:paraId="4EA111F9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18) Liu, Y.; Sun, P.; Wergeles, N.; Shang, Y. A survey and performance evaluation of deep learning methods for small object detection. </w:t>
      </w:r>
      <w:r w:rsidRPr="00483ED1">
        <w:rPr>
          <w:i/>
          <w:noProof/>
        </w:rPr>
        <w:t xml:space="preserve">Expert Systems with Applications </w:t>
      </w:r>
      <w:r w:rsidRPr="00483ED1">
        <w:rPr>
          <w:b/>
          <w:noProof/>
        </w:rPr>
        <w:t>2021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172</w:t>
      </w:r>
      <w:r w:rsidRPr="00483ED1">
        <w:rPr>
          <w:noProof/>
        </w:rPr>
        <w:t>. DOI: //doi.org/10.1016/j.eswa.2021.114602.</w:t>
      </w:r>
    </w:p>
    <w:p w14:paraId="43AD8EFD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19) Lavanya, G.; Pande, S. Enhancing Real-time Object Detection with YOLO Algorithm. </w:t>
      </w:r>
      <w:r w:rsidRPr="00483ED1">
        <w:rPr>
          <w:i/>
          <w:noProof/>
        </w:rPr>
        <w:t xml:space="preserve">EAI Endorsed Transactions on Internet of Things </w:t>
      </w:r>
      <w:r w:rsidRPr="00483ED1">
        <w:rPr>
          <w:b/>
          <w:noProof/>
        </w:rPr>
        <w:t>2023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10</w:t>
      </w:r>
      <w:r w:rsidRPr="00483ED1">
        <w:rPr>
          <w:noProof/>
        </w:rPr>
        <w:t>. DOI: 10.4108/eetiot.4541.</w:t>
      </w:r>
    </w:p>
    <w:p w14:paraId="76AE9195" w14:textId="628DF23E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20) Badgujar, C. M.; Poulose, A.; Gan, H. Agricultural object detection with You Only Look Once (YOLO) Algorithm: A bibliometric and systematic literature review. </w:t>
      </w:r>
      <w:r w:rsidRPr="00483ED1">
        <w:rPr>
          <w:i/>
          <w:noProof/>
        </w:rPr>
        <w:t xml:space="preserve">Computers and Electronics in Agriculture </w:t>
      </w:r>
      <w:r w:rsidRPr="00483ED1">
        <w:rPr>
          <w:b/>
          <w:noProof/>
        </w:rPr>
        <w:t>2024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223</w:t>
      </w:r>
      <w:r w:rsidRPr="00483ED1">
        <w:rPr>
          <w:noProof/>
        </w:rPr>
        <w:t xml:space="preserve">. DOI: </w:t>
      </w:r>
      <w:hyperlink r:id="rId45" w:history="1">
        <w:r w:rsidRPr="00483ED1">
          <w:rPr>
            <w:rStyle w:val="Hypertextovodkaz"/>
            <w:noProof/>
          </w:rPr>
          <w:t>https://doi.org/10.1016/j.compag.2024.109090</w:t>
        </w:r>
      </w:hyperlink>
      <w:r w:rsidRPr="00483ED1">
        <w:rPr>
          <w:noProof/>
        </w:rPr>
        <w:t>.</w:t>
      </w:r>
    </w:p>
    <w:p w14:paraId="6E31F77F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21) Yanyun, S.; Liu </w:t>
      </w:r>
      <w:r w:rsidRPr="00483ED1">
        <w:rPr>
          <w:rFonts w:ascii="Yu Gothic" w:eastAsia="Yu Gothic" w:hAnsi="Yu Gothic" w:cs="Yu Gothic" w:hint="eastAsia"/>
          <w:noProof/>
        </w:rPr>
        <w:t>刘迪</w:t>
      </w:r>
      <w:r w:rsidRPr="00483ED1">
        <w:rPr>
          <w:noProof/>
        </w:rPr>
        <w:t xml:space="preserve">, D.; Chen, J.; Wang, Z.; Wang, Z.; Zhang, Q. On-Board Multi-Class Geospatial Object Detection Based on Convolutional Neural Network for High Resolution Remote Sensing Images. </w:t>
      </w:r>
      <w:r w:rsidRPr="00483ED1">
        <w:rPr>
          <w:i/>
          <w:noProof/>
        </w:rPr>
        <w:t xml:space="preserve">Remote Sensing </w:t>
      </w:r>
      <w:r w:rsidRPr="00483ED1">
        <w:rPr>
          <w:b/>
          <w:noProof/>
        </w:rPr>
        <w:t>2023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15</w:t>
      </w:r>
      <w:r w:rsidRPr="00483ED1">
        <w:rPr>
          <w:noProof/>
        </w:rPr>
        <w:t xml:space="preserve"> (16). DOI: 10.3390/rs15163963.</w:t>
      </w:r>
    </w:p>
    <w:p w14:paraId="3258E8D5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>(22) Redmon, J.; Divvala, S.; Girshick, R.; Farhadi, A. You Only Look Once: Unified, Real-Time Object Detection. In 2016 IEEE Conference on Computer Vision and Pattern Recognition (CVPR), Las Vegas, NV, USA; 2016.</w:t>
      </w:r>
    </w:p>
    <w:p w14:paraId="552299B4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23) Zhao, Z.-Q.; Zheng, P.; Xu, S.-t.; Wu, X. Object Detection with Deep Learning: A Review. </w:t>
      </w:r>
      <w:r w:rsidRPr="00483ED1">
        <w:rPr>
          <w:i/>
          <w:noProof/>
        </w:rPr>
        <w:t xml:space="preserve">IEEE Transactions on Neural Networks and Learning Systems </w:t>
      </w:r>
      <w:r w:rsidRPr="00483ED1">
        <w:rPr>
          <w:b/>
          <w:noProof/>
        </w:rPr>
        <w:t>2019</w:t>
      </w:r>
      <w:r w:rsidRPr="00483ED1">
        <w:rPr>
          <w:noProof/>
        </w:rPr>
        <w:t>, 1-21.</w:t>
      </w:r>
    </w:p>
    <w:p w14:paraId="16DC988A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24) Tai, W.; Wang, Z.; Li, W.; Cheng, J.; Hong, X. DAAM-YOLOV5: A Helmet Detection Algorithm Combined with Dynamic Anchor Box and Attention Mechanism. </w:t>
      </w:r>
      <w:r w:rsidRPr="00483ED1">
        <w:rPr>
          <w:i/>
          <w:noProof/>
        </w:rPr>
        <w:t xml:space="preserve">Electronics </w:t>
      </w:r>
      <w:r w:rsidRPr="00483ED1">
        <w:rPr>
          <w:b/>
          <w:noProof/>
        </w:rPr>
        <w:t>2023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12</w:t>
      </w:r>
      <w:r w:rsidRPr="00483ED1">
        <w:rPr>
          <w:noProof/>
        </w:rPr>
        <w:t xml:space="preserve"> (9). DOI: 10.3390/electronics12092094.</w:t>
      </w:r>
    </w:p>
    <w:p w14:paraId="20C1BABD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>(25) Lin, T.-Y.; Ramanauskaitė, S.; Girshick, R.; He, K.; Hariharan, B.; Belongie, S. Feature Pyramid Networks for Object Detection. In 30TH IEEE CONFERENCE ON COMPUTER VISION AND PATTERN RECOGNITION (CVPR 2017), Honolulu, HI, USA; 2017.</w:t>
      </w:r>
    </w:p>
    <w:p w14:paraId="177D8388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26) Dlužnevskij, D.; Stefanovič, P.; Ramanauskaitė, S. Investigation of YOLOv5 Efficiency in iPhone Supported Systems. </w:t>
      </w:r>
      <w:r w:rsidRPr="00483ED1">
        <w:rPr>
          <w:i/>
          <w:noProof/>
        </w:rPr>
        <w:t xml:space="preserve">Baltic Journal of Modern Computing </w:t>
      </w:r>
      <w:r w:rsidRPr="00483ED1">
        <w:rPr>
          <w:b/>
          <w:noProof/>
        </w:rPr>
        <w:t>2021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9</w:t>
      </w:r>
      <w:r w:rsidRPr="00483ED1">
        <w:rPr>
          <w:noProof/>
        </w:rPr>
        <w:t xml:space="preserve"> (3). DOI: 10.22364/bjmc.2021.9.3.07.</w:t>
      </w:r>
    </w:p>
    <w:p w14:paraId="512B5C6F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27) Lin, T.-Y.; Maire, M.; Belongie, S. J.; Bourdev, L. D.; Girshick, R. B.; Hays, J.; Perona, P.; Ramanan, D.; Dollar, P.; Zitnick, C. L. Microsoft COCO: Common Objects in Context. </w:t>
      </w:r>
      <w:r w:rsidRPr="00483ED1">
        <w:rPr>
          <w:i/>
          <w:noProof/>
        </w:rPr>
        <w:t xml:space="preserve">CoRR </w:t>
      </w:r>
      <w:r w:rsidRPr="00483ED1">
        <w:rPr>
          <w:b/>
          <w:noProof/>
        </w:rPr>
        <w:t>2014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abs/1405.0312</w:t>
      </w:r>
      <w:r w:rsidRPr="00483ED1">
        <w:rPr>
          <w:noProof/>
        </w:rPr>
        <w:t>.</w:t>
      </w:r>
    </w:p>
    <w:p w14:paraId="32EBF85D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>(28) Shetty, A. K.; Saha, I.; Sanghvi, R. M.; Save, S. A.; Patel, Y. J. A Review: Object Detection Models. In 2021 6th International Conference for Convergence in Technology (I2CT), Maharashtra, India; 2021.</w:t>
      </w:r>
    </w:p>
    <w:p w14:paraId="146A00F2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>(29) Rezatofighi, H.; Tsoi, N.; Gwak, J.; Sadeghian, A.; Reid, I.; Savarese, S. Generalized intersection over union: A metric and a loss for bounding box regression. In 32nd IEEE/CVF Conference on Computer Vision and Pattern Recognition, Long Beach, CA, USA; Paper 8953982, 2019.</w:t>
      </w:r>
    </w:p>
    <w:p w14:paraId="5A41BC9D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>(30) Padilla, R.; Netto, S. L.; Silva, E. A. B. d. A Survey on Performance Metrics forObject-Detection Algorithms. In 27th International Conference on Systems, Signals and Image Processing (IWSSIP), ELECTR NETWORK; 2020.</w:t>
      </w:r>
    </w:p>
    <w:p w14:paraId="4A055ACB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31) Paris, G.; Robilliard, D.; Fonlupt, C. Exploring Overfitting in Genetic Programming. In </w:t>
      </w:r>
      <w:r w:rsidRPr="00483ED1">
        <w:rPr>
          <w:i/>
          <w:noProof/>
        </w:rPr>
        <w:t>Artificial Evolution</w:t>
      </w:r>
      <w:r w:rsidRPr="00483ED1">
        <w:rPr>
          <w:noProof/>
        </w:rPr>
        <w:t>, Liardet, P., Collet, P., Fonlupt, C., Lutton, E., Schoenauer, M. Eds.; Springer Berlin Heidelberg, 2004; pp 267--277.</w:t>
      </w:r>
    </w:p>
    <w:p w14:paraId="5BD1D4D7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32) Tian, Y.; Zhang, Y.; Zhang, H. Recent Advances in Stochastic Gradient Descent in Deep Learning. </w:t>
      </w:r>
      <w:r w:rsidRPr="00483ED1">
        <w:rPr>
          <w:i/>
          <w:noProof/>
        </w:rPr>
        <w:t xml:space="preserve">Mathematics </w:t>
      </w:r>
      <w:r w:rsidRPr="00483ED1">
        <w:rPr>
          <w:b/>
          <w:noProof/>
        </w:rPr>
        <w:t>2023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11</w:t>
      </w:r>
      <w:r w:rsidRPr="00483ED1">
        <w:rPr>
          <w:noProof/>
        </w:rPr>
        <w:t>. DOI: 10.3390/math11030682.</w:t>
      </w:r>
    </w:p>
    <w:p w14:paraId="5A847DA0" w14:textId="77777777" w:rsidR="00483ED1" w:rsidRPr="00483ED1" w:rsidRDefault="00483ED1" w:rsidP="00483ED1">
      <w:pPr>
        <w:pStyle w:val="EndNoteBibliography"/>
        <w:rPr>
          <w:noProof/>
        </w:rPr>
      </w:pPr>
      <w:r w:rsidRPr="00483ED1">
        <w:rPr>
          <w:noProof/>
        </w:rPr>
        <w:t>(33) Loshchilov, I.; Hutter, F. DECOUPLED WEIGHT DECAY REGULARIZATION. In 7th International Conference on Learning Representations, New Orleans; 2019.</w:t>
      </w:r>
    </w:p>
    <w:p w14:paraId="2CEEF9E1" w14:textId="1BDF2468" w:rsidR="00136BAF" w:rsidRDefault="00D053C4" w:rsidP="00D053C4">
      <w:r>
        <w:fldChar w:fldCharType="end"/>
      </w:r>
    </w:p>
    <w:sectPr w:rsidR="00136BAF" w:rsidSect="007172E6">
      <w:type w:val="continuous"/>
      <w:pgSz w:w="11906" w:h="16838"/>
      <w:pgMar w:top="1418" w:right="1418" w:bottom="1418" w:left="1418" w:header="709" w:footer="709" w:gutter="0"/>
      <w:cols w:space="708"/>
      <w:formProt w:val="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comment w:id="1" w:author="Ingr Jiri" w:date="2025-04-25T18:43:00Z" w:initials="IJ">
    <w:p w14:paraId="3C1B3964" w14:textId="6EDE04CB" w:rsidR="00EA0EDF" w:rsidRDefault="00EA0EDF">
      <w:pPr>
        <w:pStyle w:val="Textkomente"/>
      </w:pPr>
      <w:r>
        <w:rPr>
          <w:rStyle w:val="Odkaznakoment"/>
        </w:rPr>
        <w:annotationRef/>
      </w:r>
      <w:r>
        <w:t>Hned na začátek bych potřeboval poradit s tím, jaké anglické pojmy mají mít velké písmena a jaké ne. Děkuji.</w:t>
      </w:r>
    </w:p>
  </w:comment>
  <w:comment w:id="523" w:author="Jirsa Tomas" w:date="2025-04-25T11:40:00Z" w:initials="JT">
    <w:p w14:paraId="39EF014A" w14:textId="77777777" w:rsidR="006B4F18" w:rsidRDefault="006B4F18" w:rsidP="006B4F18">
      <w:pPr>
        <w:pStyle w:val="Textkomente"/>
      </w:pPr>
      <w:r>
        <w:rPr>
          <w:rStyle w:val="Odkaznakoment"/>
        </w:rPr>
        <w:annotationRef/>
      </w:r>
      <w:r>
        <w:t>Opravit – jak se micha zapis pro jeden neuron a pro vrstvu tak jsou v tom chyby – jedno si vyber a drz se toho</w:t>
      </w:r>
    </w:p>
  </w:comment>
  <w:comment w:id="524" w:author="Ingr Jiri [2]" w:date="2025-04-29T13:24:00Z" w:initials="JI">
    <w:p w14:paraId="1878D7DD" w14:textId="77777777" w:rsidR="006B4F18" w:rsidRDefault="006B4F18" w:rsidP="006B4F18">
      <w:pPr>
        <w:pStyle w:val="Textkomente"/>
        <w:jc w:val="left"/>
      </w:pPr>
      <w:r>
        <w:rPr>
          <w:rStyle w:val="Odkaznakoment"/>
        </w:rPr>
        <w:annotationRef/>
      </w:r>
      <w:r>
        <w:t>Takhle lepší?</w:t>
      </w:r>
    </w:p>
  </w:comment>
  <w:comment w:id="537" w:author="Ingr Jiri [2]" w:date="2025-04-29T13:35:00Z" w:initials="JI">
    <w:p w14:paraId="426D5CEB" w14:textId="77777777" w:rsidR="00C47D04" w:rsidRDefault="00C47D04" w:rsidP="00C47D04">
      <w:pPr>
        <w:pStyle w:val="Textkomente"/>
        <w:jc w:val="left"/>
      </w:pPr>
      <w:r>
        <w:rPr>
          <w:rStyle w:val="Odkaznakoment"/>
        </w:rPr>
        <w:annotationRef/>
      </w:r>
      <w:r>
        <w:t>Upraveno</w:t>
      </w:r>
    </w:p>
  </w:comment>
  <w:comment w:id="539" w:author="Ingr Jiri [2]" w:date="2025-04-29T08:28:00Z" w:initials="JI">
    <w:p w14:paraId="5E560C3E" w14:textId="7121A0DD" w:rsidR="00313461" w:rsidRDefault="00313461" w:rsidP="00313461">
      <w:pPr>
        <w:pStyle w:val="Textkomente"/>
        <w:jc w:val="left"/>
      </w:pPr>
      <w:r>
        <w:rPr>
          <w:rStyle w:val="Odkaznakoment"/>
        </w:rPr>
        <w:annotationRef/>
      </w:r>
      <w:r>
        <w:t>Má se tu dávat citatce?</w:t>
      </w:r>
    </w:p>
  </w:comment>
  <w:comment w:id="546" w:author="Ingr Jiri [2]" w:date="2025-04-29T08:33:00Z" w:initials="JI">
    <w:p w14:paraId="644B4B0C" w14:textId="77777777" w:rsidR="00BC6E11" w:rsidRDefault="00BC6E11" w:rsidP="00BC6E11">
      <w:pPr>
        <w:pStyle w:val="Textkomente"/>
        <w:jc w:val="left"/>
      </w:pPr>
      <w:r>
        <w:rPr>
          <w:rStyle w:val="Odkaznakoment"/>
        </w:rPr>
        <w:annotationRef/>
      </w:r>
      <w:r>
        <w:t>Tahle citace je naněčí github, je to ok?</w:t>
      </w:r>
    </w:p>
  </w:comment>
  <w:comment w:id="554" w:author="Ingr Jiri [2]" w:date="2025-04-28T10:20:00Z" w:initials="JI">
    <w:p w14:paraId="54186080" w14:textId="77777777" w:rsidR="00E04A4A" w:rsidRDefault="00E04A4A" w:rsidP="00E04A4A">
      <w:pPr>
        <w:pStyle w:val="Textkomente"/>
        <w:jc w:val="left"/>
      </w:pPr>
      <w:r>
        <w:rPr>
          <w:rStyle w:val="Odkaznakoment"/>
        </w:rPr>
        <w:annotationRef/>
      </w:r>
      <w:r>
        <w:t>Upraveno</w:t>
      </w:r>
    </w:p>
  </w:comment>
  <w:comment w:id="562" w:author="Ingr Jiri" w:date="2025-04-25T12:48:00Z" w:initials="IJ">
    <w:p w14:paraId="2F2900B3" w14:textId="70CAA576" w:rsidR="00F86E14" w:rsidRDefault="00F86E14" w:rsidP="00974CE0">
      <w:pPr>
        <w:pStyle w:val="Comment"/>
      </w:pPr>
      <w:r>
        <w:rPr>
          <w:rStyle w:val="Odkaznakoment"/>
        </w:rPr>
        <w:annotationRef/>
      </w:r>
      <w:r>
        <w:t>Počet konvolučních filtrů.. v prvním řádku bych napsal 224x224x3, v druhý 224x224x64 atd, ať je tam vidět velikost těch tenzorů.. je otázka jestli tam napsat rovnou i velikost kernelu a aktivaci, vejít by se to mělo :)</w:t>
      </w:r>
    </w:p>
    <w:p w14:paraId="716B0779" w14:textId="320A9363" w:rsidR="00F86E14" w:rsidRDefault="00F86E14">
      <w:pPr>
        <w:pStyle w:val="Textkomente"/>
      </w:pPr>
    </w:p>
  </w:comment>
  <w:comment w:id="564" w:author="Ingr Jiri" w:date="2025-04-25T22:01:00Z" w:initials="IJ">
    <w:p w14:paraId="731536DF" w14:textId="6D4B57B2" w:rsidR="002C2A97" w:rsidRDefault="002C2A97">
      <w:pPr>
        <w:pStyle w:val="Textkomente"/>
      </w:pPr>
      <w:r>
        <w:rPr>
          <w:rStyle w:val="Odkaznakoment"/>
        </w:rPr>
        <w:annotationRef/>
      </w:r>
      <w:r>
        <w:t>Přeložit do čj i „region-based“?</w:t>
      </w:r>
    </w:p>
  </w:comment>
  <w:comment w:id="572" w:author="Ingr Jiri [2]" w:date="2025-04-28T10:23:00Z" w:initials="JI">
    <w:p w14:paraId="73C4AFD9" w14:textId="77777777" w:rsidR="00E04A4A" w:rsidRDefault="00E04A4A" w:rsidP="00E04A4A">
      <w:pPr>
        <w:pStyle w:val="Textkomente"/>
        <w:jc w:val="left"/>
      </w:pPr>
      <w:r>
        <w:rPr>
          <w:rStyle w:val="Odkaznakoment"/>
        </w:rPr>
        <w:annotationRef/>
      </w:r>
      <w:r>
        <w:t>Mám znova přepisovat tu zkratku celým názvem, když jsem to udělal už v nadpisu?</w:t>
      </w:r>
    </w:p>
  </w:comment>
  <w:comment w:id="591" w:author="Jirsa Tomas" w:date="2025-04-25T12:11:00Z" w:initials="JT">
    <w:p w14:paraId="5BDE1F01" w14:textId="77777777" w:rsidR="00855D2F" w:rsidRDefault="00855D2F" w:rsidP="00855D2F">
      <w:pPr>
        <w:pStyle w:val="Textkomente"/>
      </w:pPr>
      <w:r>
        <w:rPr>
          <w:rStyle w:val="Odkaznakoment"/>
        </w:rPr>
        <w:annotationRef/>
      </w:r>
      <w:r>
        <w:t>Asi by se vyplatilo někde krátce vysvětlit</w:t>
      </w:r>
    </w:p>
  </w:comment>
  <w:comment w:id="592" w:author="Ingr Jiri [2]" w:date="2025-04-30T15:36:00Z" w:initials="JI">
    <w:p w14:paraId="707C32F2" w14:textId="77777777" w:rsidR="00B707B3" w:rsidRDefault="000730A1" w:rsidP="00B707B3">
      <w:pPr>
        <w:pStyle w:val="Textkomente"/>
        <w:jc w:val="left"/>
      </w:pPr>
      <w:r>
        <w:rPr>
          <w:rStyle w:val="Odkaznakoment"/>
        </w:rPr>
        <w:annotationRef/>
      </w:r>
      <w:r w:rsidR="00B707B3">
        <w:t>Mám přidat i obrázek?</w:t>
      </w:r>
    </w:p>
  </w:comment>
  <w:comment w:id="621" w:author="Ingr Jiri [2]" w:date="2025-04-29T10:57:00Z" w:initials="JI">
    <w:p w14:paraId="1A63E503" w14:textId="20A72AF9" w:rsidR="00AC5DAE" w:rsidRDefault="00AC5DAE" w:rsidP="00AC5DAE">
      <w:pPr>
        <w:pStyle w:val="Textkomente"/>
        <w:jc w:val="left"/>
      </w:pPr>
      <w:r>
        <w:rPr>
          <w:rStyle w:val="Odkaznakoment"/>
        </w:rPr>
        <w:annotationRef/>
      </w:r>
      <w:r>
        <w:t>Upraveno</w:t>
      </w:r>
    </w:p>
  </w:comment>
  <w:comment w:id="656" w:author="Ingr Jiri" w:date="2025-04-25T13:32:00Z" w:initials="IJ">
    <w:p w14:paraId="3129D5A5" w14:textId="239C2049" w:rsidR="00F86E14" w:rsidRDefault="00F86E14">
      <w:pPr>
        <w:pStyle w:val="Textkomente"/>
      </w:pPr>
      <w:r>
        <w:rPr>
          <w:rStyle w:val="Odkaznakoment"/>
        </w:rPr>
        <w:annotationRef/>
      </w:r>
      <w:r>
        <w:t>Z RoI pooling -&gt; pooling...abych to nemusel vysvětlovat (pooling je uvedený výše), je to ok?</w:t>
      </w:r>
    </w:p>
  </w:comment>
  <w:comment w:id="658" w:author="Ingr Jiri [2]" w:date="2025-04-29T13:59:00Z" w:initials="JI">
    <w:p w14:paraId="1C863385" w14:textId="77777777" w:rsidR="00F7231F" w:rsidRDefault="00F7231F" w:rsidP="00F7231F">
      <w:pPr>
        <w:pStyle w:val="Textkomente"/>
        <w:jc w:val="left"/>
      </w:pPr>
      <w:r>
        <w:rPr>
          <w:rStyle w:val="Odkaznakoment"/>
        </w:rPr>
        <w:annotationRef/>
      </w:r>
      <w:r>
        <w:t>Upraveno</w:t>
      </w:r>
    </w:p>
  </w:comment>
  <w:comment w:id="677" w:author="Ingr Jiri [2]" w:date="2025-04-29T11:06:00Z" w:initials="JI">
    <w:p w14:paraId="6A6D323B" w14:textId="77777777" w:rsidR="00597636" w:rsidRDefault="00AC5DAE" w:rsidP="00597636">
      <w:pPr>
        <w:pStyle w:val="Textkomente"/>
        <w:jc w:val="left"/>
      </w:pPr>
      <w:r>
        <w:rPr>
          <w:rStyle w:val="Odkaznakoment"/>
        </w:rPr>
        <w:annotationRef/>
      </w:r>
      <w:r w:rsidR="00597636">
        <w:t>„Ozdrojovat každý zvlášť“ -&gt; ta citace je na review, kde byly zmíněné všechny</w:t>
      </w:r>
    </w:p>
  </w:comment>
  <w:comment w:id="681" w:author="Ingr Jiri [2]" w:date="2025-04-29T13:53:00Z" w:initials="JI">
    <w:p w14:paraId="3ED47EC5" w14:textId="10158EC0" w:rsidR="00277CFF" w:rsidRDefault="00277CFF" w:rsidP="00277CFF">
      <w:pPr>
        <w:pStyle w:val="Textkomente"/>
        <w:jc w:val="left"/>
      </w:pPr>
      <w:r>
        <w:rPr>
          <w:rStyle w:val="Odkaznakoment"/>
        </w:rPr>
        <w:annotationRef/>
      </w:r>
      <w:r>
        <w:t>Mám ta být i to Multibox?</w:t>
      </w:r>
    </w:p>
  </w:comment>
  <w:comment w:id="690" w:author="Jirsa Tomas" w:date="2025-04-25T12:24:00Z" w:initials="JT">
    <w:p w14:paraId="064CC674" w14:textId="77777777" w:rsidR="00F7231F" w:rsidRDefault="00F7231F" w:rsidP="00F7231F">
      <w:pPr>
        <w:pStyle w:val="Textkomente"/>
      </w:pPr>
      <w:r>
        <w:rPr>
          <w:rStyle w:val="Odkaznakoment"/>
        </w:rPr>
        <w:annotationRef/>
      </w:r>
      <w:r>
        <w:t>Pokud jinde tento typ citace nepoužíváš, není ho vhodné použít ani tady</w:t>
      </w:r>
    </w:p>
  </w:comment>
  <w:comment w:id="691" w:author="Ingr Jiri [2]" w:date="2025-04-29T14:03:00Z" w:initials="JI">
    <w:p w14:paraId="61D8B2FE" w14:textId="77777777" w:rsidR="00F7231F" w:rsidRDefault="00F7231F" w:rsidP="00F7231F">
      <w:pPr>
        <w:pStyle w:val="Textkomente"/>
        <w:jc w:val="left"/>
      </w:pPr>
      <w:r>
        <w:rPr>
          <w:rStyle w:val="Odkaznakoment"/>
        </w:rPr>
        <w:annotationRef/>
      </w:r>
      <w:r>
        <w:t>Je lepší to dát na konec, když to cituje celý odstavec?</w:t>
      </w:r>
    </w:p>
  </w:comment>
  <w:comment w:id="700" w:author="Ingr Jiri [2]" w:date="2025-04-29T12:40:00Z" w:initials="JI">
    <w:p w14:paraId="0D4DCABD" w14:textId="77777777" w:rsidR="00597636" w:rsidRDefault="00394437" w:rsidP="00597636">
      <w:pPr>
        <w:pStyle w:val="Textkomente"/>
        <w:jc w:val="left"/>
      </w:pPr>
      <w:r>
        <w:rPr>
          <w:rStyle w:val="Odkaznakoment"/>
        </w:rPr>
        <w:annotationRef/>
      </w:r>
      <w:r w:rsidR="00597636">
        <w:t>Přidal jsem jen autonomní vozidla. O Tesle jsem našel, že mají to YOLO nějak vylepšené, tak už bych tam radši o YOLO nepsal.</w:t>
      </w:r>
    </w:p>
  </w:comment>
  <w:comment w:id="702" w:author="Ingr Jiri [2]" w:date="2025-04-30T14:26:00Z" w:initials="JI">
    <w:p w14:paraId="3586F8FE" w14:textId="75838EEC" w:rsidR="000B693F" w:rsidRDefault="000B693F" w:rsidP="000B693F">
      <w:pPr>
        <w:pStyle w:val="Textkomente"/>
        <w:jc w:val="left"/>
      </w:pPr>
      <w:r>
        <w:rPr>
          <w:rStyle w:val="Odkaznakoment"/>
        </w:rPr>
        <w:annotationRef/>
      </w:r>
      <w:r>
        <w:t>Takhle vysvětlení backbone stačí?</w:t>
      </w:r>
    </w:p>
  </w:comment>
  <w:comment w:id="703" w:author="Ingr Jiri" w:date="2025-04-25T18:13:00Z" w:initials="IJ">
    <w:p w14:paraId="0ACF3317" w14:textId="0BE7211C" w:rsidR="00F652EA" w:rsidRDefault="00F652EA" w:rsidP="00F652EA">
      <w:pPr>
        <w:pStyle w:val="Comment"/>
      </w:pPr>
      <w:r>
        <w:rPr>
          <w:rStyle w:val="Odkaznakoment"/>
        </w:rPr>
        <w:annotationRef/>
      </w:r>
      <w:r>
        <w:t>Tady bylo „Přidal bych sem i Loss který YOLO používá,“ ale tohle je o vyhodnocovení obrázků, ne o trénování, loss function je popsaná níž</w:t>
      </w:r>
    </w:p>
    <w:p w14:paraId="5D229B82" w14:textId="13B4A019" w:rsidR="00F652EA" w:rsidRDefault="00F652EA">
      <w:pPr>
        <w:pStyle w:val="Textkomente"/>
      </w:pPr>
    </w:p>
  </w:comment>
  <w:comment w:id="707" w:author="Ingr Jiri" w:date="2025-04-25T18:05:00Z" w:initials="IJ">
    <w:p w14:paraId="45098DAB" w14:textId="77777777" w:rsidR="00DC53D5" w:rsidRDefault="00DC53D5" w:rsidP="00DC53D5">
      <w:pPr>
        <w:pStyle w:val="Comment"/>
      </w:pPr>
      <w:r>
        <w:rPr>
          <w:rStyle w:val="Odkaznakoment"/>
        </w:rPr>
        <w:annotationRef/>
      </w:r>
      <w:r>
        <w:t>Tohle je general metrika pro object detection.. asi by stálo mít to jako nějakou kapitolu mimo ty modely aka jaké metriky se používají k vyhodnocení přesnosti detekčních modelů</w:t>
      </w:r>
    </w:p>
    <w:p w14:paraId="7849E225" w14:textId="4575A5F2" w:rsidR="00DC53D5" w:rsidRDefault="00DC53D5">
      <w:pPr>
        <w:pStyle w:val="Textkomente"/>
      </w:pPr>
    </w:p>
  </w:comment>
  <w:comment w:id="812" w:author="Jirsa Tomas" w:date="2025-04-25T12:46:00Z" w:initials="JT">
    <w:p w14:paraId="34A40DA1" w14:textId="77777777" w:rsidR="005C5BC5" w:rsidRDefault="005C5BC5" w:rsidP="005C5BC5">
      <w:pPr>
        <w:pStyle w:val="Textkomente"/>
      </w:pPr>
      <w:r>
        <w:rPr>
          <w:rStyle w:val="Odkaznakoment"/>
        </w:rPr>
        <w:annotationRef/>
      </w:r>
      <w:r>
        <w:t>sémantická hodnota je terminus technicus? Jestli ne tak bych to nějak popsal jinak</w:t>
      </w:r>
    </w:p>
  </w:comment>
  <w:comment w:id="813" w:author="Ingr Jiri [2]" w:date="2025-04-29T14:18:00Z" w:initials="JI">
    <w:p w14:paraId="2C4C097E" w14:textId="77777777" w:rsidR="005C5BC5" w:rsidRDefault="005C5BC5" w:rsidP="005C5BC5">
      <w:pPr>
        <w:pStyle w:val="Textkomente"/>
        <w:jc w:val="left"/>
      </w:pPr>
      <w:r>
        <w:rPr>
          <w:rStyle w:val="Odkaznakoment"/>
        </w:rPr>
        <w:annotationRef/>
      </w:r>
      <w:r>
        <w:t>„semantic value“ by měl být termín</w:t>
      </w:r>
    </w:p>
  </w:comment>
  <w:comment w:id="816" w:author="Ingr Jiri [2]" w:date="2025-05-02T23:43:00Z" w:initials="JI">
    <w:p w14:paraId="5BBBCEE1" w14:textId="77777777" w:rsidR="009D5427" w:rsidRDefault="009D5427" w:rsidP="009D5427">
      <w:pPr>
        <w:pStyle w:val="Textkomente"/>
        <w:jc w:val="left"/>
      </w:pPr>
      <w:r>
        <w:rPr>
          <w:rStyle w:val="Odkaznakoment"/>
        </w:rPr>
        <w:annotationRef/>
      </w:r>
      <w:r>
        <w:t>Přeloženo „upsampling“, ale slovník mi nenašel, že by slovo nadvzorkování existovalo</w:t>
      </w:r>
    </w:p>
  </w:comment>
  <w:comment w:id="823" w:author="Jirsa Tomas" w:date="2025-04-25T12:48:00Z" w:initials="JT">
    <w:p w14:paraId="1DD1CF40" w14:textId="66FACFEA" w:rsidR="005C5BC5" w:rsidRDefault="005C5BC5" w:rsidP="005C5BC5">
      <w:pPr>
        <w:pStyle w:val="Textkomente"/>
      </w:pPr>
      <w:r>
        <w:rPr>
          <w:rStyle w:val="Odkaznakoment"/>
        </w:rPr>
        <w:annotationRef/>
      </w:r>
      <w:r>
        <w:t>, firma vydávající YOLO,</w:t>
      </w:r>
    </w:p>
  </w:comment>
  <w:comment w:id="824" w:author="Ingr Jiri [2]" w:date="2025-04-29T14:19:00Z" w:initials="JI">
    <w:p w14:paraId="2D7E12BB" w14:textId="77777777" w:rsidR="005C5BC5" w:rsidRDefault="005C5BC5" w:rsidP="005C5BC5">
      <w:pPr>
        <w:pStyle w:val="Textkomente"/>
        <w:jc w:val="left"/>
      </w:pPr>
      <w:r>
        <w:rPr>
          <w:rStyle w:val="Odkaznakoment"/>
        </w:rPr>
        <w:annotationRef/>
      </w:r>
      <w:r>
        <w:t>Proč</w:t>
      </w:r>
    </w:p>
  </w:comment>
  <w:comment w:id="850" w:author="Ingr Jiri" w:date="2025-04-25T18:05:00Z" w:initials="IJ">
    <w:p w14:paraId="6DB83D13" w14:textId="77777777" w:rsidR="00D6143E" w:rsidRDefault="00D6143E" w:rsidP="00D6143E">
      <w:pPr>
        <w:pStyle w:val="Comment"/>
      </w:pPr>
      <w:r>
        <w:rPr>
          <w:rStyle w:val="Odkaznakoment"/>
        </w:rPr>
        <w:annotationRef/>
      </w:r>
      <w:r>
        <w:t>Tohle je general metrika pro object detection.. asi by stálo mít to jako nějakou kapitolu mimo ty modely aka jaké metriky se používají k vyhodnocení přesnosti detekčních modelů</w:t>
      </w:r>
    </w:p>
    <w:p w14:paraId="500C057A" w14:textId="77777777" w:rsidR="00D6143E" w:rsidRDefault="00D6143E" w:rsidP="00D6143E">
      <w:pPr>
        <w:pStyle w:val="Textkomente"/>
      </w:pPr>
    </w:p>
  </w:comment>
  <w:comment w:id="960" w:author="Ingr Jiri" w:date="2025-04-25T18:34:00Z" w:initials="IJ">
    <w:p w14:paraId="51355D35" w14:textId="77777777" w:rsidR="0051395F" w:rsidRDefault="0051395F" w:rsidP="0051395F">
      <w:pPr>
        <w:pStyle w:val="Comment"/>
      </w:pPr>
      <w:r>
        <w:rPr>
          <w:rStyle w:val="Odkaznakoment"/>
        </w:rPr>
        <w:annotationRef/>
      </w:r>
      <w:r>
        <w:t>Rozdělil bych to na mAP50 a mAP50.95… používají se obě</w:t>
      </w:r>
    </w:p>
    <w:p w14:paraId="0745AD6C" w14:textId="77777777" w:rsidR="0051395F" w:rsidRDefault="0051395F" w:rsidP="0051395F">
      <w:pPr>
        <w:pStyle w:val="Textkomente"/>
      </w:pPr>
    </w:p>
  </w:comment>
  <w:comment w:id="974" w:author="Ingr Jiri" w:date="2025-04-25T18:28:00Z" w:initials="IJ">
    <w:p w14:paraId="171AC2AE" w14:textId="77777777" w:rsidR="0051395F" w:rsidRDefault="0051395F" w:rsidP="0051395F">
      <w:pPr>
        <w:pStyle w:val="Textkomente"/>
      </w:pPr>
      <w:r>
        <w:rPr>
          <w:rStyle w:val="Odkaznakoment"/>
        </w:rPr>
        <w:annotationRef/>
      </w:r>
      <w:r>
        <w:t>Přeložit znamená „precision-recall křivka“ nebo „křivka přesnosti a úplnosti“? Stejně jsou v odstavci i jiné názvy anglicky, tak nevím, jestli to překládat</w:t>
      </w:r>
    </w:p>
  </w:comment>
  <w:comment w:id="982" w:author="Ingr Jiri [2]" w:date="2025-05-01T15:38:00Z" w:initials="JI">
    <w:p w14:paraId="5849EB7F" w14:textId="77777777" w:rsidR="00DC15D8" w:rsidRDefault="000521D4" w:rsidP="00DC15D8">
      <w:pPr>
        <w:pStyle w:val="Textkomente"/>
        <w:jc w:val="left"/>
      </w:pPr>
      <w:r>
        <w:rPr>
          <w:rStyle w:val="Odkaznakoment"/>
        </w:rPr>
        <w:annotationRef/>
      </w:r>
      <w:r w:rsidR="00DC15D8">
        <w:t>Tady nevím, zda by v tom obrázku nemělo být spíš napsané mAP</w:t>
      </w:r>
    </w:p>
  </w:comment>
  <w:comment w:id="991" w:author="Ingr Jiri" w:date="2025-04-25T18:35:00Z" w:initials="IJ">
    <w:p w14:paraId="04F7BA31" w14:textId="6B195E55" w:rsidR="00D6143E" w:rsidRDefault="00D6143E" w:rsidP="00D6143E">
      <w:pPr>
        <w:pStyle w:val="Textkomente"/>
      </w:pPr>
      <w:r>
        <w:t>„</w:t>
      </w:r>
      <w:r>
        <w:rPr>
          <w:rStyle w:val="Odkaznakoment"/>
        </w:rPr>
        <w:annotationRef/>
      </w:r>
      <w:r>
        <w:t>Zdůraznit že to už jsou výsledky tvého modelu“ -&gt; to sice jsou moje výsledky, ale je to výsledek nějakého random špatně fungujícího modelu, protože na těch dobrých jsou všechny čáry přes sebe a nic tam nejde vidět. Tenhle je tam jen z ukázkových důvodů.</w:t>
      </w:r>
    </w:p>
  </w:comment>
  <w:comment w:id="1132" w:author="Ingr Jiri" w:date="2025-04-25T20:00:00Z" w:initials="IJ">
    <w:p w14:paraId="2FB66932" w14:textId="4FD08489" w:rsidR="00AB2055" w:rsidRDefault="00AB2055">
      <w:pPr>
        <w:pStyle w:val="Textkomente"/>
      </w:pPr>
      <w:r>
        <w:rPr>
          <w:rStyle w:val="Odkaznakoment"/>
        </w:rPr>
        <w:annotationRef/>
      </w:r>
      <w:r>
        <w:t>Takhle stačí FNKV nebo nějak upřesnit?</w:t>
      </w:r>
    </w:p>
  </w:comment>
  <w:comment w:id="1133" w:author="Ingr Jiri" w:date="2025-04-25T20:05:00Z" w:initials="IJ">
    <w:p w14:paraId="38003C7C" w14:textId="54623E03" w:rsidR="006D31C7" w:rsidRDefault="006D31C7">
      <w:pPr>
        <w:pStyle w:val="Textkomente"/>
      </w:pPr>
      <w:r>
        <w:rPr>
          <w:rStyle w:val="Odkaznakoment"/>
        </w:rPr>
        <w:annotationRef/>
      </w:r>
      <w:r>
        <w:t>Tady je 2x za sebou to stejné</w:t>
      </w:r>
    </w:p>
  </w:comment>
  <w:comment w:id="1165" w:author="Ingr Jiri" w:date="2025-04-25T20:22:00Z" w:initials="IJ">
    <w:p w14:paraId="5824FB42" w14:textId="68911A56" w:rsidR="00DC2C74" w:rsidRDefault="00DC2C74">
      <w:pPr>
        <w:pStyle w:val="Textkomente"/>
      </w:pPr>
      <w:r>
        <w:rPr>
          <w:rStyle w:val="Odkaznakoment"/>
        </w:rPr>
        <w:annotationRef/>
      </w:r>
      <w:r>
        <w:t>Stačí toto vysvětlení, jak byly zkontrolovány?</w:t>
      </w:r>
    </w:p>
  </w:comment>
  <w:comment w:id="1183" w:author="Ingr Jiri" w:date="2025-04-25T20:54:00Z" w:initials="IJ">
    <w:p w14:paraId="5F5F5FB0" w14:textId="20BDDF6E" w:rsidR="00F74519" w:rsidRDefault="00F74519">
      <w:pPr>
        <w:pStyle w:val="Textkomente"/>
      </w:pPr>
      <w:r>
        <w:rPr>
          <w:rStyle w:val="Odkaznakoment"/>
        </w:rPr>
        <w:annotationRef/>
      </w:r>
      <w:r>
        <w:t>Přepsáno ze „zvané subject-wise“</w:t>
      </w:r>
    </w:p>
  </w:comment>
  <w:comment w:id="1186" w:author="Ingr Jiri [2]" w:date="2025-04-29T13:05:00Z" w:initials="JI">
    <w:p w14:paraId="26450AAE" w14:textId="77777777" w:rsidR="00597EC5" w:rsidRDefault="00597EC5" w:rsidP="00597EC5">
      <w:pPr>
        <w:pStyle w:val="Textkomente"/>
        <w:jc w:val="left"/>
      </w:pPr>
      <w:r>
        <w:rPr>
          <w:rStyle w:val="Odkaznakoment"/>
        </w:rPr>
        <w:annotationRef/>
      </w:r>
      <w:r>
        <w:t>Upraveno</w:t>
      </w:r>
    </w:p>
  </w:comment>
  <w:comment w:id="1189" w:author="Ingr Jiri" w:date="2025-04-25T20:55:00Z" w:initials="IJ">
    <w:p w14:paraId="3026F8A8" w14:textId="3ACFD4F7" w:rsidR="00F74519" w:rsidRDefault="00F74519">
      <w:pPr>
        <w:pStyle w:val="Textkomente"/>
      </w:pPr>
      <w:r>
        <w:rPr>
          <w:rStyle w:val="Odkaznakoment"/>
        </w:rPr>
        <w:annotationRef/>
      </w:r>
      <w:r>
        <w:t>Tady bylo „subject-wise rozložení“</w:t>
      </w:r>
    </w:p>
  </w:comment>
  <w:comment w:id="1287" w:author="Ingr Jiri" w:date="2025-04-25T21:51:00Z" w:initials="IJ">
    <w:p w14:paraId="71E72A40" w14:textId="77777777" w:rsidR="00353E89" w:rsidRDefault="00353E89" w:rsidP="00353E89">
      <w:pPr>
        <w:pStyle w:val="Comment"/>
      </w:pPr>
      <w:r>
        <w:rPr>
          <w:rStyle w:val="Odkaznakoment"/>
        </w:rPr>
        <w:annotationRef/>
      </w:r>
      <w:r>
        <w:rPr>
          <w:rStyle w:val="Odkaznakoment"/>
        </w:rPr>
        <w:annotationRef/>
      </w:r>
      <w:r>
        <w:t>Dal bych sem klidně rovnici AdamW a zmínil kde je tam ta rychlost učení.. i když tohle by mělo být spíš v teoretické části</w:t>
      </w:r>
    </w:p>
    <w:p w14:paraId="1C6A42C1" w14:textId="338F9D30" w:rsidR="00353E89" w:rsidRDefault="00353E89">
      <w:pPr>
        <w:pStyle w:val="Textkomente"/>
      </w:pPr>
    </w:p>
  </w:comment>
  <w:comment w:id="1382" w:author="Ingr Jiri" w:date="2025-04-25T21:52:00Z" w:initials="IJ">
    <w:p w14:paraId="6DC6D94D" w14:textId="5506D9E8" w:rsidR="00353E89" w:rsidRDefault="00353E89" w:rsidP="00353E89">
      <w:pPr>
        <w:pStyle w:val="Comment"/>
      </w:pPr>
      <w:r>
        <w:rPr>
          <w:rStyle w:val="Odkaznakoment"/>
        </w:rPr>
        <w:annotationRef/>
      </w:r>
      <w:r>
        <w:rPr>
          <w:rStyle w:val="Odkaznakoment"/>
        </w:rPr>
        <w:annotationRef/>
      </w:r>
      <w:r>
        <w:t>Dal bych augmentace do teorie</w:t>
      </w:r>
    </w:p>
  </w:comment>
  <w:comment w:id="1447" w:author="Ingr Jiri" w:date="2025-04-25T21:58:00Z" w:initials="IJ">
    <w:p w14:paraId="5D85E730" w14:textId="6F97009A" w:rsidR="00EC3A88" w:rsidRDefault="00EC3A88">
      <w:pPr>
        <w:pStyle w:val="Textkomente"/>
      </w:pPr>
      <w:r>
        <w:rPr>
          <w:rStyle w:val="Odkaznakoment"/>
        </w:rPr>
        <w:annotationRef/>
      </w:r>
      <w:r>
        <w:t>Nemám tuhle větu vyhodit?</w:t>
      </w:r>
    </w:p>
  </w:comment>
  <w:comment w:id="1723" w:author="Ingr Jiri" w:date="2025-04-25T21:59:00Z" w:initials="IJ">
    <w:p w14:paraId="6C5076C9" w14:textId="4326ECB2" w:rsidR="002C2A97" w:rsidRDefault="002C2A97">
      <w:pPr>
        <w:pStyle w:val="Textkomente"/>
      </w:pPr>
      <w:r>
        <w:rPr>
          <w:rStyle w:val="Odkaznakoment"/>
        </w:rPr>
        <w:annotationRef/>
      </w:r>
      <w:r>
        <w:t>Tady bylo „Výše uvedených“, ale já testoval i výše neuvedené, jen jsem je tam nenapsal aby to nebylo dlouhé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5:commentEx w15:paraId="3C1B3964" w15:done="0"/>
  <w15:commentEx w15:paraId="39EF014A" w15:done="0"/>
  <w15:commentEx w15:paraId="1878D7DD" w15:paraIdParent="39EF014A" w15:done="0"/>
  <w15:commentEx w15:paraId="426D5CEB" w15:done="0"/>
  <w15:commentEx w15:paraId="5E560C3E" w15:done="0"/>
  <w15:commentEx w15:paraId="644B4B0C" w15:done="0"/>
  <w15:commentEx w15:paraId="54186080" w15:done="0"/>
  <w15:commentEx w15:paraId="716B0779" w15:done="0"/>
  <w15:commentEx w15:paraId="731536DF" w15:done="0"/>
  <w15:commentEx w15:paraId="73C4AFD9" w15:done="0"/>
  <w15:commentEx w15:paraId="5BDE1F01" w15:done="0"/>
  <w15:commentEx w15:paraId="707C32F2" w15:paraIdParent="5BDE1F01" w15:done="0"/>
  <w15:commentEx w15:paraId="1A63E503" w15:done="0"/>
  <w15:commentEx w15:paraId="3129D5A5" w15:done="0"/>
  <w15:commentEx w15:paraId="1C863385" w15:done="0"/>
  <w15:commentEx w15:paraId="6A6D323B" w15:done="0"/>
  <w15:commentEx w15:paraId="3ED47EC5" w15:done="0"/>
  <w15:commentEx w15:paraId="064CC674" w15:done="0"/>
  <w15:commentEx w15:paraId="61D8B2FE" w15:paraIdParent="064CC674" w15:done="0"/>
  <w15:commentEx w15:paraId="0D4DCABD" w15:done="0"/>
  <w15:commentEx w15:paraId="3586F8FE" w15:done="0"/>
  <w15:commentEx w15:paraId="5D229B82" w15:done="0"/>
  <w15:commentEx w15:paraId="7849E225" w15:done="0"/>
  <w15:commentEx w15:paraId="34A40DA1" w15:done="0"/>
  <w15:commentEx w15:paraId="2C4C097E" w15:paraIdParent="34A40DA1" w15:done="0"/>
  <w15:commentEx w15:paraId="5BBBCEE1" w15:done="0"/>
  <w15:commentEx w15:paraId="1DD1CF40" w15:done="0"/>
  <w15:commentEx w15:paraId="2D7E12BB" w15:paraIdParent="1DD1CF40" w15:done="0"/>
  <w15:commentEx w15:paraId="500C057A" w15:done="1"/>
  <w15:commentEx w15:paraId="0745AD6C" w15:done="1"/>
  <w15:commentEx w15:paraId="171AC2AE" w15:done="0"/>
  <w15:commentEx w15:paraId="5849EB7F" w15:done="0"/>
  <w15:commentEx w15:paraId="04F7BA31" w15:done="0"/>
  <w15:commentEx w15:paraId="2FB66932" w15:done="0"/>
  <w15:commentEx w15:paraId="38003C7C" w15:done="0"/>
  <w15:commentEx w15:paraId="5824FB42" w15:done="0"/>
  <w15:commentEx w15:paraId="5F5F5FB0" w15:done="0"/>
  <w15:commentEx w15:paraId="26450AAE" w15:done="0"/>
  <w15:commentEx w15:paraId="3026F8A8" w15:done="0"/>
  <w15:commentEx w15:paraId="1C6A42C1" w15:done="1"/>
  <w15:commentEx w15:paraId="6DC6D94D" w15:done="0"/>
  <w15:commentEx w15:paraId="5D85E730" w15:done="0"/>
  <w15:commentEx w15:paraId="6C5076C9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cr w16du wp14">
  <w16cex:commentExtensible w16cex:durableId="552513C4" w16cex:dateUtc="2025-04-29T11:24:00Z"/>
  <w16cex:commentExtensible w16cex:durableId="3FA6B279" w16cex:dateUtc="2025-04-29T11:35:00Z"/>
  <w16cex:commentExtensible w16cex:durableId="4AA5412D" w16cex:dateUtc="2025-04-29T06:28:00Z"/>
  <w16cex:commentExtensible w16cex:durableId="2D6CD270" w16cex:dateUtc="2025-04-29T06:33:00Z"/>
  <w16cex:commentExtensible w16cex:durableId="632BDE43" w16cex:dateUtc="2025-04-28T08:20:00Z"/>
  <w16cex:commentExtensible w16cex:durableId="13890A57" w16cex:dateUtc="2025-04-28T08:23:00Z"/>
  <w16cex:commentExtensible w16cex:durableId="675A2455" w16cex:dateUtc="2025-04-30T13:36:00Z"/>
  <w16cex:commentExtensible w16cex:durableId="7449CCF2" w16cex:dateUtc="2025-04-29T08:57:00Z"/>
  <w16cex:commentExtensible w16cex:durableId="08378C80" w16cex:dateUtc="2025-04-29T11:59:00Z"/>
  <w16cex:commentExtensible w16cex:durableId="18878B54" w16cex:dateUtc="2025-04-29T09:06:00Z"/>
  <w16cex:commentExtensible w16cex:durableId="7CBB91CD" w16cex:dateUtc="2025-04-29T11:53:00Z"/>
  <w16cex:commentExtensible w16cex:durableId="31DDF7D4" w16cex:dateUtc="2025-04-29T12:03:00Z"/>
  <w16cex:commentExtensible w16cex:durableId="27E973EE" w16cex:dateUtc="2025-04-29T10:40:00Z"/>
  <w16cex:commentExtensible w16cex:durableId="588D12AA" w16cex:dateUtc="2025-04-30T12:26:00Z"/>
  <w16cex:commentExtensible w16cex:durableId="2B925E4D" w16cex:dateUtc="2025-04-29T12:18:00Z"/>
  <w16cex:commentExtensible w16cex:durableId="5691C868" w16cex:dateUtc="2025-05-02T21:43:00Z"/>
  <w16cex:commentExtensible w16cex:durableId="139749DD" w16cex:dateUtc="2025-04-29T12:19:00Z"/>
  <w16cex:commentExtensible w16cex:durableId="19EB8BA3" w16cex:dateUtc="2025-05-01T13:38:00Z"/>
  <w16cex:commentExtensible w16cex:durableId="33FBF25E" w16cex:dateUtc="2025-04-29T11:05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6cid:commentId w16cid:paraId="3C1B3964" w16cid:durableId="3C1B3964"/>
  <w16cid:commentId w16cid:paraId="39EF014A" w16cid:durableId="2BB5F32D"/>
  <w16cid:commentId w16cid:paraId="1878D7DD" w16cid:durableId="552513C4"/>
  <w16cid:commentId w16cid:paraId="426D5CEB" w16cid:durableId="3FA6B279"/>
  <w16cid:commentId w16cid:paraId="5E560C3E" w16cid:durableId="4AA5412D"/>
  <w16cid:commentId w16cid:paraId="644B4B0C" w16cid:durableId="2D6CD270"/>
  <w16cid:commentId w16cid:paraId="54186080" w16cid:durableId="632BDE43"/>
  <w16cid:commentId w16cid:paraId="716B0779" w16cid:durableId="716B0779"/>
  <w16cid:commentId w16cid:paraId="731536DF" w16cid:durableId="731536DF"/>
  <w16cid:commentId w16cid:paraId="73C4AFD9" w16cid:durableId="13890A57"/>
  <w16cid:commentId w16cid:paraId="5BDE1F01" w16cid:durableId="2BB5FA74"/>
  <w16cid:commentId w16cid:paraId="707C32F2" w16cid:durableId="675A2455"/>
  <w16cid:commentId w16cid:paraId="1A63E503" w16cid:durableId="7449CCF2"/>
  <w16cid:commentId w16cid:paraId="3129D5A5" w16cid:durableId="3129D5A5"/>
  <w16cid:commentId w16cid:paraId="1C863385" w16cid:durableId="08378C80"/>
  <w16cid:commentId w16cid:paraId="6A6D323B" w16cid:durableId="18878B54"/>
  <w16cid:commentId w16cid:paraId="3ED47EC5" w16cid:durableId="7CBB91CD"/>
  <w16cid:commentId w16cid:paraId="064CC674" w16cid:durableId="2BB5FD70"/>
  <w16cid:commentId w16cid:paraId="61D8B2FE" w16cid:durableId="31DDF7D4"/>
  <w16cid:commentId w16cid:paraId="0D4DCABD" w16cid:durableId="27E973EE"/>
  <w16cid:commentId w16cid:paraId="3586F8FE" w16cid:durableId="588D12AA"/>
  <w16cid:commentId w16cid:paraId="5D229B82" w16cid:durableId="5D229B82"/>
  <w16cid:commentId w16cid:paraId="7849E225" w16cid:durableId="7849E225"/>
  <w16cid:commentId w16cid:paraId="34A40DA1" w16cid:durableId="2BB602B6"/>
  <w16cid:commentId w16cid:paraId="2C4C097E" w16cid:durableId="2B925E4D"/>
  <w16cid:commentId w16cid:paraId="5BBBCEE1" w16cid:durableId="5691C868"/>
  <w16cid:commentId w16cid:paraId="1DD1CF40" w16cid:durableId="2BB60330"/>
  <w16cid:commentId w16cid:paraId="2D7E12BB" w16cid:durableId="139749DD"/>
  <w16cid:commentId w16cid:paraId="500C057A" w16cid:durableId="32115D1E"/>
  <w16cid:commentId w16cid:paraId="0745AD6C" w16cid:durableId="5679D3EB"/>
  <w16cid:commentId w16cid:paraId="171AC2AE" w16cid:durableId="5349EB18"/>
  <w16cid:commentId w16cid:paraId="5849EB7F" w16cid:durableId="19EB8BA3"/>
  <w16cid:commentId w16cid:paraId="04F7BA31" w16cid:durableId="34B672B9"/>
  <w16cid:commentId w16cid:paraId="2FB66932" w16cid:durableId="2FB66932"/>
  <w16cid:commentId w16cid:paraId="38003C7C" w16cid:durableId="38003C7C"/>
  <w16cid:commentId w16cid:paraId="5824FB42" w16cid:durableId="5824FB42"/>
  <w16cid:commentId w16cid:paraId="5F5F5FB0" w16cid:durableId="5F5F5FB0"/>
  <w16cid:commentId w16cid:paraId="26450AAE" w16cid:durableId="33FBF25E"/>
  <w16cid:commentId w16cid:paraId="3026F8A8" w16cid:durableId="3026F8A8"/>
  <w16cid:commentId w16cid:paraId="1C6A42C1" w16cid:durableId="1C6A42C1"/>
  <w16cid:commentId w16cid:paraId="6DC6D94D" w16cid:durableId="6DC6D94D"/>
  <w16cid:commentId w16cid:paraId="5D85E730" w16cid:durableId="5D85E730"/>
  <w16cid:commentId w16cid:paraId="6C5076C9" w16cid:durableId="6C5076C9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606175D" w14:textId="77777777" w:rsidR="00066971" w:rsidRDefault="00066971">
      <w:pPr>
        <w:spacing w:after="0" w:line="240" w:lineRule="auto"/>
      </w:pPr>
      <w:r>
        <w:separator/>
      </w:r>
    </w:p>
  </w:endnote>
  <w:endnote w:type="continuationSeparator" w:id="0">
    <w:p w14:paraId="6CE3E90D" w14:textId="77777777" w:rsidR="00066971" w:rsidRDefault="000669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EE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Liberation Sans">
    <w:altName w:val="Arial"/>
    <w:charset w:val="EE"/>
    <w:family w:val="swiss"/>
    <w:pitch w:val="variable"/>
    <w:sig w:usb0="E0000AFF" w:usb1="500078FF" w:usb2="00000021" w:usb3="00000000" w:csb0="000001BF" w:csb1="00000000"/>
  </w:font>
  <w:font w:name="Noto Sans CJK SC">
    <w:panose1 w:val="00000000000000000000"/>
    <w:charset w:val="00"/>
    <w:family w:val="roman"/>
    <w:notTrueType/>
    <w:pitch w:val="default"/>
  </w:font>
  <w:font w:name="Lohit Devanagari">
    <w:altName w:val="Cambria"/>
    <w:panose1 w:val="00000000000000000000"/>
    <w:charset w:val="00"/>
    <w:family w:val="roman"/>
    <w:notTrueType/>
    <w:pitch w:val="default"/>
  </w:font>
  <w:font w:name="Lohit Hindi">
    <w:charset w:val="80"/>
    <w:family w:val="auto"/>
    <w:pitch w:val="variable"/>
  </w:font>
  <w:font w:name="Cambria Math">
    <w:panose1 w:val="02040503050406030204"/>
    <w:charset w:val="EE"/>
    <w:family w:val="roman"/>
    <w:pitch w:val="variable"/>
    <w:sig w:usb0="E00006FF" w:usb1="420024FF" w:usb2="02000000" w:usb3="00000000" w:csb0="0000019F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0853AFE" w14:textId="0A5AB580" w:rsidR="00F86E14" w:rsidRDefault="00F86E14">
    <w:pPr>
      <w:pStyle w:val="Zpat"/>
      <w:ind w:right="360"/>
    </w:pPr>
    <w:r>
      <w:rPr>
        <w:rStyle w:val="slostrnky"/>
      </w:rPr>
      <w:fldChar w:fldCharType="begin"/>
    </w:r>
    <w:r>
      <w:rPr>
        <w:rStyle w:val="slostrnky"/>
      </w:rPr>
      <w:instrText xml:space="preserve"> PAGE </w:instrText>
    </w:r>
    <w:r>
      <w:rPr>
        <w:rStyle w:val="slostrnky"/>
      </w:rPr>
      <w:fldChar w:fldCharType="separate"/>
    </w:r>
    <w:r w:rsidR="002C2A97">
      <w:rPr>
        <w:rStyle w:val="slostrnky"/>
        <w:noProof/>
      </w:rPr>
      <w:t>21</w:t>
    </w:r>
    <w:r>
      <w:rPr>
        <w:rStyle w:val="slostrnky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6D15635A" w14:textId="77777777" w:rsidR="00066971" w:rsidRDefault="00066971">
      <w:pPr>
        <w:spacing w:after="0" w:line="240" w:lineRule="auto"/>
      </w:pPr>
      <w:r>
        <w:separator/>
      </w:r>
    </w:p>
  </w:footnote>
  <w:footnote w:type="continuationSeparator" w:id="0">
    <w:p w14:paraId="2F011156" w14:textId="77777777" w:rsidR="00066971" w:rsidRDefault="000669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992B279" w14:textId="77777777" w:rsidR="00F86E14" w:rsidRDefault="00F86E14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BAC0607"/>
    <w:multiLevelType w:val="hybridMultilevel"/>
    <w:tmpl w:val="CEE0F078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F1D5C11"/>
    <w:multiLevelType w:val="multilevel"/>
    <w:tmpl w:val="6A467B80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tabs>
          <w:tab w:val="num" w:pos="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0"/>
        </w:tabs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tabs>
          <w:tab w:val="num" w:pos="0"/>
        </w:tabs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tabs>
          <w:tab w:val="num" w:pos="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0"/>
        </w:tabs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tabs>
          <w:tab w:val="num" w:pos="0"/>
        </w:tabs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tabs>
          <w:tab w:val="num" w:pos="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0"/>
        </w:tabs>
        <w:ind w:left="6480" w:hanging="360"/>
      </w:pPr>
      <w:rPr>
        <w:rFonts w:ascii="Wingdings" w:hAnsi="Wingdings" w:cs="Wingdings" w:hint="default"/>
      </w:rPr>
    </w:lvl>
  </w:abstractNum>
  <w:abstractNum w:abstractNumId="2" w15:restartNumberingAfterBreak="0">
    <w:nsid w:val="1FB34D35"/>
    <w:multiLevelType w:val="hybridMultilevel"/>
    <w:tmpl w:val="680AA39C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0C55901"/>
    <w:multiLevelType w:val="multilevel"/>
    <w:tmpl w:val="661A7152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tabs>
          <w:tab w:val="num" w:pos="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0"/>
        </w:tabs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tabs>
          <w:tab w:val="num" w:pos="0"/>
        </w:tabs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tabs>
          <w:tab w:val="num" w:pos="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0"/>
        </w:tabs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tabs>
          <w:tab w:val="num" w:pos="0"/>
        </w:tabs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tabs>
          <w:tab w:val="num" w:pos="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0"/>
        </w:tabs>
        <w:ind w:left="6480" w:hanging="360"/>
      </w:pPr>
      <w:rPr>
        <w:rFonts w:ascii="Wingdings" w:hAnsi="Wingdings" w:cs="Wingdings" w:hint="default"/>
      </w:rPr>
    </w:lvl>
  </w:abstractNum>
  <w:abstractNum w:abstractNumId="4" w15:restartNumberingAfterBreak="0">
    <w:nsid w:val="257A7EA9"/>
    <w:multiLevelType w:val="hybridMultilevel"/>
    <w:tmpl w:val="E99A58F4"/>
    <w:lvl w:ilvl="0" w:tplc="45CE7806">
      <w:numFmt w:val="bullet"/>
      <w:lvlText w:val="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66F2315"/>
    <w:multiLevelType w:val="multilevel"/>
    <w:tmpl w:val="32241EEE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tabs>
          <w:tab w:val="num" w:pos="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0"/>
        </w:tabs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tabs>
          <w:tab w:val="num" w:pos="0"/>
        </w:tabs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tabs>
          <w:tab w:val="num" w:pos="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0"/>
        </w:tabs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tabs>
          <w:tab w:val="num" w:pos="0"/>
        </w:tabs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tabs>
          <w:tab w:val="num" w:pos="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0"/>
        </w:tabs>
        <w:ind w:left="6480" w:hanging="360"/>
      </w:pPr>
      <w:rPr>
        <w:rFonts w:ascii="Wingdings" w:hAnsi="Wingdings" w:cs="Wingdings" w:hint="default"/>
      </w:rPr>
    </w:lvl>
  </w:abstractNum>
  <w:abstractNum w:abstractNumId="6" w15:restartNumberingAfterBreak="0">
    <w:nsid w:val="2F2D7CF0"/>
    <w:multiLevelType w:val="hybridMultilevel"/>
    <w:tmpl w:val="CD4A1202"/>
    <w:lvl w:ilvl="0" w:tplc="0405000F">
      <w:start w:val="1"/>
      <w:numFmt w:val="decimal"/>
      <w:lvlText w:val="%1."/>
      <w:lvlJc w:val="left"/>
      <w:pPr>
        <w:ind w:left="720" w:hanging="360"/>
      </w:p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F4A78C6"/>
    <w:multiLevelType w:val="hybridMultilevel"/>
    <w:tmpl w:val="3BE2B0F2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4AF6338"/>
    <w:multiLevelType w:val="multilevel"/>
    <w:tmpl w:val="37A41550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tabs>
          <w:tab w:val="num" w:pos="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0"/>
        </w:tabs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tabs>
          <w:tab w:val="num" w:pos="0"/>
        </w:tabs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tabs>
          <w:tab w:val="num" w:pos="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0"/>
        </w:tabs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tabs>
          <w:tab w:val="num" w:pos="0"/>
        </w:tabs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tabs>
          <w:tab w:val="num" w:pos="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0"/>
        </w:tabs>
        <w:ind w:left="6480" w:hanging="360"/>
      </w:pPr>
      <w:rPr>
        <w:rFonts w:ascii="Wingdings" w:hAnsi="Wingdings" w:cs="Wingdings" w:hint="default"/>
      </w:rPr>
    </w:lvl>
  </w:abstractNum>
  <w:abstractNum w:abstractNumId="9" w15:restartNumberingAfterBreak="0">
    <w:nsid w:val="3A5F1C22"/>
    <w:multiLevelType w:val="multilevel"/>
    <w:tmpl w:val="14BCC87C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tabs>
          <w:tab w:val="num" w:pos="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0"/>
        </w:tabs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tabs>
          <w:tab w:val="num" w:pos="0"/>
        </w:tabs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tabs>
          <w:tab w:val="num" w:pos="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0"/>
        </w:tabs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tabs>
          <w:tab w:val="num" w:pos="0"/>
        </w:tabs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tabs>
          <w:tab w:val="num" w:pos="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0"/>
        </w:tabs>
        <w:ind w:left="6480" w:hanging="360"/>
      </w:pPr>
      <w:rPr>
        <w:rFonts w:ascii="Wingdings" w:hAnsi="Wingdings" w:cs="Wingdings" w:hint="default"/>
      </w:rPr>
    </w:lvl>
  </w:abstractNum>
  <w:abstractNum w:abstractNumId="10" w15:restartNumberingAfterBreak="0">
    <w:nsid w:val="3EBB595A"/>
    <w:multiLevelType w:val="hybridMultilevel"/>
    <w:tmpl w:val="28C2EB20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EE50834"/>
    <w:multiLevelType w:val="multilevel"/>
    <w:tmpl w:val="C6987022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tabs>
          <w:tab w:val="num" w:pos="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0"/>
        </w:tabs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tabs>
          <w:tab w:val="num" w:pos="0"/>
        </w:tabs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tabs>
          <w:tab w:val="num" w:pos="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0"/>
        </w:tabs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tabs>
          <w:tab w:val="num" w:pos="0"/>
        </w:tabs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tabs>
          <w:tab w:val="num" w:pos="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0"/>
        </w:tabs>
        <w:ind w:left="6480" w:hanging="360"/>
      </w:pPr>
      <w:rPr>
        <w:rFonts w:ascii="Wingdings" w:hAnsi="Wingdings" w:cs="Wingdings" w:hint="default"/>
      </w:rPr>
    </w:lvl>
  </w:abstractNum>
  <w:abstractNum w:abstractNumId="12" w15:restartNumberingAfterBreak="0">
    <w:nsid w:val="419D76F0"/>
    <w:multiLevelType w:val="multilevel"/>
    <w:tmpl w:val="1E4A71EE"/>
    <w:lvl w:ilvl="0">
      <w:start w:val="1"/>
      <w:numFmt w:val="decimal"/>
      <w:pStyle w:val="Nadpis1"/>
      <w:lvlText w:val="%1"/>
      <w:lvlJc w:val="left"/>
      <w:pPr>
        <w:tabs>
          <w:tab w:val="num" w:pos="0"/>
        </w:tabs>
        <w:ind w:left="360" w:hanging="360"/>
      </w:pPr>
    </w:lvl>
    <w:lvl w:ilvl="1">
      <w:start w:val="1"/>
      <w:numFmt w:val="decimal"/>
      <w:pStyle w:val="Nadpis2"/>
      <w:lvlText w:val="%1.%2"/>
      <w:lvlJc w:val="left"/>
      <w:pPr>
        <w:tabs>
          <w:tab w:val="num" w:pos="576"/>
        </w:tabs>
        <w:ind w:left="576" w:hanging="576"/>
      </w:pPr>
    </w:lvl>
    <w:lvl w:ilvl="2">
      <w:start w:val="1"/>
      <w:numFmt w:val="decimal"/>
      <w:pStyle w:val="Nadpis3"/>
      <w:lvlText w:val="%1.%2.%3"/>
      <w:lvlJc w:val="left"/>
      <w:pPr>
        <w:tabs>
          <w:tab w:val="num" w:pos="720"/>
        </w:tabs>
        <w:ind w:left="720" w:hanging="720"/>
      </w:pPr>
    </w:lvl>
    <w:lvl w:ilvl="3">
      <w:start w:val="1"/>
      <w:numFmt w:val="decimal"/>
      <w:pStyle w:val="Nadpis4"/>
      <w:lvlText w:val="%1.%2.%3.%4"/>
      <w:lvlJc w:val="left"/>
      <w:pPr>
        <w:tabs>
          <w:tab w:val="num" w:pos="864"/>
        </w:tabs>
        <w:ind w:left="864" w:hanging="864"/>
      </w:pPr>
    </w:lvl>
    <w:lvl w:ilvl="4">
      <w:start w:val="1"/>
      <w:numFmt w:val="decimal"/>
      <w:pStyle w:val="Nadpis5"/>
      <w:lvlText w:val="%1.%2.%3.%4.%5"/>
      <w:lvlJc w:val="left"/>
      <w:pPr>
        <w:tabs>
          <w:tab w:val="num" w:pos="1008"/>
        </w:tabs>
        <w:ind w:left="1008" w:hanging="1008"/>
      </w:pPr>
    </w:lvl>
    <w:lvl w:ilvl="5">
      <w:start w:val="1"/>
      <w:numFmt w:val="decimal"/>
      <w:pStyle w:val="Nadpis6"/>
      <w:lvlText w:val="%1.%2.%3.%4.%5.%6"/>
      <w:lvlJc w:val="left"/>
      <w:pPr>
        <w:tabs>
          <w:tab w:val="num" w:pos="1152"/>
        </w:tabs>
        <w:ind w:left="1152" w:hanging="1152"/>
      </w:pPr>
    </w:lvl>
    <w:lvl w:ilvl="6">
      <w:start w:val="1"/>
      <w:numFmt w:val="decimal"/>
      <w:pStyle w:val="Nadpis7"/>
      <w:lvlText w:val="%1.%2.%3.%4.%5.%6.%7"/>
      <w:lvlJc w:val="left"/>
      <w:pPr>
        <w:tabs>
          <w:tab w:val="num" w:pos="1296"/>
        </w:tabs>
        <w:ind w:left="1296" w:hanging="1296"/>
      </w:pPr>
    </w:lvl>
    <w:lvl w:ilvl="7">
      <w:start w:val="1"/>
      <w:numFmt w:val="decimal"/>
      <w:pStyle w:val="Nadpis8"/>
      <w:lvlText w:val="%1.%2.%3.%4.%5.%6.%7.%8"/>
      <w:lvlJc w:val="left"/>
      <w:pPr>
        <w:tabs>
          <w:tab w:val="num" w:pos="1440"/>
        </w:tabs>
        <w:ind w:left="1440" w:hanging="1440"/>
      </w:pPr>
    </w:lvl>
    <w:lvl w:ilvl="8">
      <w:start w:val="1"/>
      <w:numFmt w:val="decimal"/>
      <w:pStyle w:val="Nadpis9"/>
      <w:lvlText w:val="%1.%2.%3.%4.%5.%6.%7.%8.%9"/>
      <w:lvlJc w:val="left"/>
      <w:pPr>
        <w:tabs>
          <w:tab w:val="num" w:pos="1584"/>
        </w:tabs>
        <w:ind w:left="1584" w:hanging="1584"/>
      </w:pPr>
    </w:lvl>
  </w:abstractNum>
  <w:abstractNum w:abstractNumId="13" w15:restartNumberingAfterBreak="0">
    <w:nsid w:val="4346262A"/>
    <w:multiLevelType w:val="hybridMultilevel"/>
    <w:tmpl w:val="B686A460"/>
    <w:lvl w:ilvl="0" w:tplc="0405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14" w15:restartNumberingAfterBreak="0">
    <w:nsid w:val="44EA11E3"/>
    <w:multiLevelType w:val="hybridMultilevel"/>
    <w:tmpl w:val="A5E25406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6C711ED"/>
    <w:multiLevelType w:val="hybridMultilevel"/>
    <w:tmpl w:val="BACEFD8A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873367F"/>
    <w:multiLevelType w:val="hybridMultilevel"/>
    <w:tmpl w:val="A4D85C98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02D046E"/>
    <w:multiLevelType w:val="multilevel"/>
    <w:tmpl w:val="2654C94A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tabs>
          <w:tab w:val="num" w:pos="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0"/>
        </w:tabs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tabs>
          <w:tab w:val="num" w:pos="0"/>
        </w:tabs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tabs>
          <w:tab w:val="num" w:pos="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0"/>
        </w:tabs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tabs>
          <w:tab w:val="num" w:pos="0"/>
        </w:tabs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tabs>
          <w:tab w:val="num" w:pos="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0"/>
        </w:tabs>
        <w:ind w:left="6480" w:hanging="360"/>
      </w:pPr>
      <w:rPr>
        <w:rFonts w:ascii="Wingdings" w:hAnsi="Wingdings" w:cs="Wingdings" w:hint="default"/>
      </w:rPr>
    </w:lvl>
  </w:abstractNum>
  <w:abstractNum w:abstractNumId="18" w15:restartNumberingAfterBreak="0">
    <w:nsid w:val="50FE6D96"/>
    <w:multiLevelType w:val="multilevel"/>
    <w:tmpl w:val="B5B2DC5C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tabs>
          <w:tab w:val="num" w:pos="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0"/>
        </w:tabs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tabs>
          <w:tab w:val="num" w:pos="0"/>
        </w:tabs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tabs>
          <w:tab w:val="num" w:pos="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0"/>
        </w:tabs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tabs>
          <w:tab w:val="num" w:pos="0"/>
        </w:tabs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tabs>
          <w:tab w:val="num" w:pos="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0"/>
        </w:tabs>
        <w:ind w:left="6480" w:hanging="360"/>
      </w:pPr>
      <w:rPr>
        <w:rFonts w:ascii="Wingdings" w:hAnsi="Wingdings" w:cs="Wingdings" w:hint="default"/>
      </w:rPr>
    </w:lvl>
  </w:abstractNum>
  <w:abstractNum w:abstractNumId="19" w15:restartNumberingAfterBreak="0">
    <w:nsid w:val="5EB63B21"/>
    <w:multiLevelType w:val="multilevel"/>
    <w:tmpl w:val="601C9B58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tabs>
          <w:tab w:val="num" w:pos="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0"/>
        </w:tabs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tabs>
          <w:tab w:val="num" w:pos="0"/>
        </w:tabs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tabs>
          <w:tab w:val="num" w:pos="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0"/>
        </w:tabs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tabs>
          <w:tab w:val="num" w:pos="0"/>
        </w:tabs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tabs>
          <w:tab w:val="num" w:pos="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0"/>
        </w:tabs>
        <w:ind w:left="6480" w:hanging="360"/>
      </w:pPr>
      <w:rPr>
        <w:rFonts w:ascii="Wingdings" w:hAnsi="Wingdings" w:cs="Wingdings" w:hint="default"/>
      </w:rPr>
    </w:lvl>
  </w:abstractNum>
  <w:abstractNum w:abstractNumId="20" w15:restartNumberingAfterBreak="0">
    <w:nsid w:val="624544B6"/>
    <w:multiLevelType w:val="hybridMultilevel"/>
    <w:tmpl w:val="76E225A8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2B50554"/>
    <w:multiLevelType w:val="hybridMultilevel"/>
    <w:tmpl w:val="50AC6A8A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71423348"/>
    <w:multiLevelType w:val="hybridMultilevel"/>
    <w:tmpl w:val="32DC9584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425343107">
    <w:abstractNumId w:val="12"/>
  </w:num>
  <w:num w:numId="2" w16cid:durableId="1921400691">
    <w:abstractNumId w:val="18"/>
  </w:num>
  <w:num w:numId="3" w16cid:durableId="440418082">
    <w:abstractNumId w:val="17"/>
  </w:num>
  <w:num w:numId="4" w16cid:durableId="1892305146">
    <w:abstractNumId w:val="9"/>
  </w:num>
  <w:num w:numId="5" w16cid:durableId="1339383767">
    <w:abstractNumId w:val="19"/>
  </w:num>
  <w:num w:numId="6" w16cid:durableId="1355616573">
    <w:abstractNumId w:val="5"/>
  </w:num>
  <w:num w:numId="7" w16cid:durableId="2070573807">
    <w:abstractNumId w:val="8"/>
  </w:num>
  <w:num w:numId="8" w16cid:durableId="1330448498">
    <w:abstractNumId w:val="11"/>
  </w:num>
  <w:num w:numId="9" w16cid:durableId="1601988163">
    <w:abstractNumId w:val="1"/>
  </w:num>
  <w:num w:numId="10" w16cid:durableId="677543914">
    <w:abstractNumId w:val="3"/>
  </w:num>
  <w:num w:numId="11" w16cid:durableId="224462153">
    <w:abstractNumId w:val="7"/>
  </w:num>
  <w:num w:numId="12" w16cid:durableId="157503800">
    <w:abstractNumId w:val="6"/>
  </w:num>
  <w:num w:numId="13" w16cid:durableId="1405223885">
    <w:abstractNumId w:val="21"/>
  </w:num>
  <w:num w:numId="14" w16cid:durableId="347172130">
    <w:abstractNumId w:val="0"/>
  </w:num>
  <w:num w:numId="15" w16cid:durableId="653950437">
    <w:abstractNumId w:val="22"/>
  </w:num>
  <w:num w:numId="16" w16cid:durableId="781191223">
    <w:abstractNumId w:val="14"/>
  </w:num>
  <w:num w:numId="17" w16cid:durableId="1711294781">
    <w:abstractNumId w:val="16"/>
  </w:num>
  <w:num w:numId="18" w16cid:durableId="876309912">
    <w:abstractNumId w:val="10"/>
  </w:num>
  <w:num w:numId="19" w16cid:durableId="1653872726">
    <w:abstractNumId w:val="12"/>
  </w:num>
  <w:num w:numId="20" w16cid:durableId="1792091433">
    <w:abstractNumId w:val="20"/>
  </w:num>
  <w:num w:numId="21" w16cid:durableId="565530219">
    <w:abstractNumId w:val="13"/>
  </w:num>
  <w:num w:numId="22" w16cid:durableId="753168627">
    <w:abstractNumId w:val="15"/>
  </w:num>
  <w:num w:numId="23" w16cid:durableId="1082068298">
    <w:abstractNumId w:val="4"/>
  </w:num>
  <w:num w:numId="24" w16cid:durableId="1711563646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5:person w15:author="Ingr Jiri">
    <w15:presenceInfo w15:providerId="AD" w15:userId="S-1-5-21-299502267-1214440339-1801674531-156072"/>
  </w15:person>
  <w15:person w15:author="Kateřina Rulfová">
    <w15:presenceInfo w15:providerId="AD" w15:userId="S::rulkat@gyotr.cz::2603a7d0-ffdb-49d1-89b0-84e2d8ec21ea"/>
  </w15:person>
  <w15:person w15:author="Ingr Jiri [2]">
    <w15:presenceInfo w15:providerId="AD" w15:userId="S::ingrj@vscht.cz::b50c6268-51ad-482a-8967-cd74669c4da3"/>
  </w15:person>
  <w15:person w15:author="Jirsa Tomas">
    <w15:presenceInfo w15:providerId="AD" w15:userId="S-1-5-21-299502267-1214440339-1801674531-125267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isplayBackgroundShape/>
  <w:proofState w:spelling="clean" w:grammar="clean"/>
  <w:trackRevisions/>
  <w:defaultTabStop w:val="680"/>
  <w:autoHyphenation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CS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pv0etvs2pfr99e5xxpv5027xe05stzr22vd&quot;&gt;citace&lt;record-ids&gt;&lt;item&gt;1&lt;/item&gt;&lt;item&gt;2&lt;/item&gt;&lt;item&gt;3&lt;/item&gt;&lt;item&gt;4&lt;/item&gt;&lt;item&gt;5&lt;/item&gt;&lt;item&gt;6&lt;/item&gt;&lt;item&gt;7&lt;/item&gt;&lt;item&gt;8&lt;/item&gt;&lt;item&gt;9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2&lt;/item&gt;&lt;item&gt;23&lt;/item&gt;&lt;item&gt;24&lt;/item&gt;&lt;item&gt;25&lt;/item&gt;&lt;item&gt;26&lt;/item&gt;&lt;item&gt;28&lt;/item&gt;&lt;item&gt;29&lt;/item&gt;&lt;item&gt;31&lt;/item&gt;&lt;item&gt;32&lt;/item&gt;&lt;item&gt;33&lt;/item&gt;&lt;item&gt;34&lt;/item&gt;&lt;item&gt;35&lt;/item&gt;&lt;item&gt;36&lt;/item&gt;&lt;item&gt;37&lt;/item&gt;&lt;/record-ids&gt;&lt;/item&gt;&lt;/Libraries&gt;"/>
  </w:docVars>
  <w:rsids>
    <w:rsidRoot w:val="00136BAF"/>
    <w:rsid w:val="00000409"/>
    <w:rsid w:val="000101A5"/>
    <w:rsid w:val="000107EE"/>
    <w:rsid w:val="00011605"/>
    <w:rsid w:val="00012A83"/>
    <w:rsid w:val="00021FB7"/>
    <w:rsid w:val="00025371"/>
    <w:rsid w:val="00026410"/>
    <w:rsid w:val="00027E59"/>
    <w:rsid w:val="00031697"/>
    <w:rsid w:val="000421A9"/>
    <w:rsid w:val="0004226B"/>
    <w:rsid w:val="00043ADF"/>
    <w:rsid w:val="000521D4"/>
    <w:rsid w:val="00053356"/>
    <w:rsid w:val="0005406E"/>
    <w:rsid w:val="000544A0"/>
    <w:rsid w:val="000570E5"/>
    <w:rsid w:val="00066971"/>
    <w:rsid w:val="0007300F"/>
    <w:rsid w:val="000730A1"/>
    <w:rsid w:val="00075C02"/>
    <w:rsid w:val="000778DF"/>
    <w:rsid w:val="000818B2"/>
    <w:rsid w:val="00085884"/>
    <w:rsid w:val="0008619B"/>
    <w:rsid w:val="00086EC5"/>
    <w:rsid w:val="00094834"/>
    <w:rsid w:val="000A01E6"/>
    <w:rsid w:val="000A55BE"/>
    <w:rsid w:val="000A7105"/>
    <w:rsid w:val="000A7962"/>
    <w:rsid w:val="000B693F"/>
    <w:rsid w:val="000C08F0"/>
    <w:rsid w:val="000C286C"/>
    <w:rsid w:val="000C3B52"/>
    <w:rsid w:val="000C3FF0"/>
    <w:rsid w:val="000C6B4B"/>
    <w:rsid w:val="000D504F"/>
    <w:rsid w:val="000D7BB4"/>
    <w:rsid w:val="000D7CC0"/>
    <w:rsid w:val="000E0FC8"/>
    <w:rsid w:val="000E15DB"/>
    <w:rsid w:val="000F00A2"/>
    <w:rsid w:val="00105845"/>
    <w:rsid w:val="00114A4B"/>
    <w:rsid w:val="00115C61"/>
    <w:rsid w:val="0012018C"/>
    <w:rsid w:val="00124815"/>
    <w:rsid w:val="001256E6"/>
    <w:rsid w:val="00127CF1"/>
    <w:rsid w:val="0013035C"/>
    <w:rsid w:val="001310BE"/>
    <w:rsid w:val="00136BAF"/>
    <w:rsid w:val="001431A9"/>
    <w:rsid w:val="00144946"/>
    <w:rsid w:val="00147FCF"/>
    <w:rsid w:val="00151381"/>
    <w:rsid w:val="00153401"/>
    <w:rsid w:val="00164C0D"/>
    <w:rsid w:val="001676CD"/>
    <w:rsid w:val="0017116A"/>
    <w:rsid w:val="0017598B"/>
    <w:rsid w:val="0018021C"/>
    <w:rsid w:val="001842B5"/>
    <w:rsid w:val="00193653"/>
    <w:rsid w:val="001975AB"/>
    <w:rsid w:val="001A0CA2"/>
    <w:rsid w:val="001A21A6"/>
    <w:rsid w:val="001A7408"/>
    <w:rsid w:val="001A74CA"/>
    <w:rsid w:val="001B0A85"/>
    <w:rsid w:val="001B2B9C"/>
    <w:rsid w:val="001B432F"/>
    <w:rsid w:val="001B6EEE"/>
    <w:rsid w:val="001C6B84"/>
    <w:rsid w:val="001D4E66"/>
    <w:rsid w:val="001E6B2E"/>
    <w:rsid w:val="001F1393"/>
    <w:rsid w:val="001F6CF5"/>
    <w:rsid w:val="00201DBF"/>
    <w:rsid w:val="00202863"/>
    <w:rsid w:val="00206B81"/>
    <w:rsid w:val="00214FB4"/>
    <w:rsid w:val="0021708F"/>
    <w:rsid w:val="0022316E"/>
    <w:rsid w:val="00230CEA"/>
    <w:rsid w:val="0023139C"/>
    <w:rsid w:val="00237964"/>
    <w:rsid w:val="00240526"/>
    <w:rsid w:val="00244604"/>
    <w:rsid w:val="002517EB"/>
    <w:rsid w:val="002550EB"/>
    <w:rsid w:val="002557A5"/>
    <w:rsid w:val="00270ECD"/>
    <w:rsid w:val="002720A2"/>
    <w:rsid w:val="002731F6"/>
    <w:rsid w:val="00274472"/>
    <w:rsid w:val="002778C8"/>
    <w:rsid w:val="00277CFF"/>
    <w:rsid w:val="00281220"/>
    <w:rsid w:val="002828DB"/>
    <w:rsid w:val="002854B5"/>
    <w:rsid w:val="002A23B2"/>
    <w:rsid w:val="002A378F"/>
    <w:rsid w:val="002A49A0"/>
    <w:rsid w:val="002A79F7"/>
    <w:rsid w:val="002C2A97"/>
    <w:rsid w:val="002C5E64"/>
    <w:rsid w:val="002C66FE"/>
    <w:rsid w:val="002D02DA"/>
    <w:rsid w:val="002D2D56"/>
    <w:rsid w:val="002E41F3"/>
    <w:rsid w:val="002E553D"/>
    <w:rsid w:val="002F3BA4"/>
    <w:rsid w:val="002F7D00"/>
    <w:rsid w:val="00301F6F"/>
    <w:rsid w:val="00303B06"/>
    <w:rsid w:val="003053C6"/>
    <w:rsid w:val="0030626C"/>
    <w:rsid w:val="0031199F"/>
    <w:rsid w:val="00312EE9"/>
    <w:rsid w:val="00313461"/>
    <w:rsid w:val="00316DCE"/>
    <w:rsid w:val="0032025E"/>
    <w:rsid w:val="00320874"/>
    <w:rsid w:val="00330E8A"/>
    <w:rsid w:val="00332E15"/>
    <w:rsid w:val="0034021A"/>
    <w:rsid w:val="00353E89"/>
    <w:rsid w:val="003701D5"/>
    <w:rsid w:val="00370278"/>
    <w:rsid w:val="00370CDC"/>
    <w:rsid w:val="0037336B"/>
    <w:rsid w:val="003801D5"/>
    <w:rsid w:val="00394206"/>
    <w:rsid w:val="00394437"/>
    <w:rsid w:val="00396DE1"/>
    <w:rsid w:val="003A1ADB"/>
    <w:rsid w:val="003A6D96"/>
    <w:rsid w:val="003B1030"/>
    <w:rsid w:val="003B6844"/>
    <w:rsid w:val="003C4056"/>
    <w:rsid w:val="003C4A72"/>
    <w:rsid w:val="003C6363"/>
    <w:rsid w:val="003D4601"/>
    <w:rsid w:val="003D4C56"/>
    <w:rsid w:val="003D5A56"/>
    <w:rsid w:val="003D5EDC"/>
    <w:rsid w:val="003F0076"/>
    <w:rsid w:val="003F61A2"/>
    <w:rsid w:val="003F693F"/>
    <w:rsid w:val="00400DBC"/>
    <w:rsid w:val="00401DE0"/>
    <w:rsid w:val="00405595"/>
    <w:rsid w:val="00420095"/>
    <w:rsid w:val="00423681"/>
    <w:rsid w:val="00434128"/>
    <w:rsid w:val="00437AA9"/>
    <w:rsid w:val="00441F4F"/>
    <w:rsid w:val="00442A20"/>
    <w:rsid w:val="0044480F"/>
    <w:rsid w:val="00446231"/>
    <w:rsid w:val="00454A88"/>
    <w:rsid w:val="00455D08"/>
    <w:rsid w:val="0046012F"/>
    <w:rsid w:val="00461756"/>
    <w:rsid w:val="0046236A"/>
    <w:rsid w:val="004627E2"/>
    <w:rsid w:val="00463219"/>
    <w:rsid w:val="00463DFF"/>
    <w:rsid w:val="004676EA"/>
    <w:rsid w:val="004759CD"/>
    <w:rsid w:val="00475F84"/>
    <w:rsid w:val="00476838"/>
    <w:rsid w:val="00477CF7"/>
    <w:rsid w:val="00481A2D"/>
    <w:rsid w:val="00483E98"/>
    <w:rsid w:val="00483ED1"/>
    <w:rsid w:val="00492698"/>
    <w:rsid w:val="00492B50"/>
    <w:rsid w:val="00492F0C"/>
    <w:rsid w:val="00497316"/>
    <w:rsid w:val="004A1C40"/>
    <w:rsid w:val="004A6EEC"/>
    <w:rsid w:val="004B0CC7"/>
    <w:rsid w:val="004B3501"/>
    <w:rsid w:val="004D7FED"/>
    <w:rsid w:val="004E4571"/>
    <w:rsid w:val="004E5308"/>
    <w:rsid w:val="004E6A51"/>
    <w:rsid w:val="004E79FD"/>
    <w:rsid w:val="004F4A43"/>
    <w:rsid w:val="004F4B66"/>
    <w:rsid w:val="00504F68"/>
    <w:rsid w:val="0051395F"/>
    <w:rsid w:val="00514412"/>
    <w:rsid w:val="005148CB"/>
    <w:rsid w:val="00517B4E"/>
    <w:rsid w:val="00520A23"/>
    <w:rsid w:val="00523A93"/>
    <w:rsid w:val="005258A7"/>
    <w:rsid w:val="00527A58"/>
    <w:rsid w:val="00531ABF"/>
    <w:rsid w:val="00532D3A"/>
    <w:rsid w:val="00540D34"/>
    <w:rsid w:val="00541A81"/>
    <w:rsid w:val="00546342"/>
    <w:rsid w:val="00552E04"/>
    <w:rsid w:val="00552EF6"/>
    <w:rsid w:val="00555D74"/>
    <w:rsid w:val="0055602D"/>
    <w:rsid w:val="00563E42"/>
    <w:rsid w:val="00566F26"/>
    <w:rsid w:val="00574E19"/>
    <w:rsid w:val="00577104"/>
    <w:rsid w:val="005829DE"/>
    <w:rsid w:val="00585F71"/>
    <w:rsid w:val="00586F5C"/>
    <w:rsid w:val="00590C19"/>
    <w:rsid w:val="00591949"/>
    <w:rsid w:val="00597636"/>
    <w:rsid w:val="00597EC5"/>
    <w:rsid w:val="005A2D37"/>
    <w:rsid w:val="005B22C5"/>
    <w:rsid w:val="005C380D"/>
    <w:rsid w:val="005C5492"/>
    <w:rsid w:val="005C5681"/>
    <w:rsid w:val="005C5BC5"/>
    <w:rsid w:val="005D02B1"/>
    <w:rsid w:val="005D20B0"/>
    <w:rsid w:val="005E19F4"/>
    <w:rsid w:val="005E6D30"/>
    <w:rsid w:val="005E7D6E"/>
    <w:rsid w:val="005F2A68"/>
    <w:rsid w:val="005F558D"/>
    <w:rsid w:val="00606314"/>
    <w:rsid w:val="00606380"/>
    <w:rsid w:val="0061393B"/>
    <w:rsid w:val="006233AC"/>
    <w:rsid w:val="00624573"/>
    <w:rsid w:val="00625350"/>
    <w:rsid w:val="00635A94"/>
    <w:rsid w:val="00636825"/>
    <w:rsid w:val="00645BBF"/>
    <w:rsid w:val="00650512"/>
    <w:rsid w:val="00653F6C"/>
    <w:rsid w:val="006567F9"/>
    <w:rsid w:val="00667F5C"/>
    <w:rsid w:val="00683A0C"/>
    <w:rsid w:val="0069183D"/>
    <w:rsid w:val="0069260E"/>
    <w:rsid w:val="006A1113"/>
    <w:rsid w:val="006A539A"/>
    <w:rsid w:val="006B4F18"/>
    <w:rsid w:val="006C0AF5"/>
    <w:rsid w:val="006C0BAC"/>
    <w:rsid w:val="006C3BE2"/>
    <w:rsid w:val="006D19F2"/>
    <w:rsid w:val="006D31C7"/>
    <w:rsid w:val="006D7658"/>
    <w:rsid w:val="006E4755"/>
    <w:rsid w:val="006F06D9"/>
    <w:rsid w:val="006F11E5"/>
    <w:rsid w:val="006F26FB"/>
    <w:rsid w:val="00716640"/>
    <w:rsid w:val="007172E6"/>
    <w:rsid w:val="007251FD"/>
    <w:rsid w:val="0073196C"/>
    <w:rsid w:val="00733445"/>
    <w:rsid w:val="007360AD"/>
    <w:rsid w:val="007363A8"/>
    <w:rsid w:val="007435EC"/>
    <w:rsid w:val="00751EB0"/>
    <w:rsid w:val="007531B7"/>
    <w:rsid w:val="00754186"/>
    <w:rsid w:val="00764FDD"/>
    <w:rsid w:val="00772A41"/>
    <w:rsid w:val="007735B1"/>
    <w:rsid w:val="0078407B"/>
    <w:rsid w:val="007933E2"/>
    <w:rsid w:val="00793678"/>
    <w:rsid w:val="007948FB"/>
    <w:rsid w:val="007A4C21"/>
    <w:rsid w:val="007A65D2"/>
    <w:rsid w:val="007A68D5"/>
    <w:rsid w:val="007B2235"/>
    <w:rsid w:val="007B5695"/>
    <w:rsid w:val="007B691D"/>
    <w:rsid w:val="007C433C"/>
    <w:rsid w:val="007C6461"/>
    <w:rsid w:val="007D335E"/>
    <w:rsid w:val="007D6F57"/>
    <w:rsid w:val="007D7567"/>
    <w:rsid w:val="007F10BA"/>
    <w:rsid w:val="007F6B78"/>
    <w:rsid w:val="007F70D0"/>
    <w:rsid w:val="008038FA"/>
    <w:rsid w:val="00805C16"/>
    <w:rsid w:val="0080659A"/>
    <w:rsid w:val="008118D5"/>
    <w:rsid w:val="008119B0"/>
    <w:rsid w:val="00813E9B"/>
    <w:rsid w:val="0081795E"/>
    <w:rsid w:val="008214A7"/>
    <w:rsid w:val="00830309"/>
    <w:rsid w:val="00844789"/>
    <w:rsid w:val="00847662"/>
    <w:rsid w:val="00855D2F"/>
    <w:rsid w:val="00864A30"/>
    <w:rsid w:val="00873DE6"/>
    <w:rsid w:val="00875D01"/>
    <w:rsid w:val="00875F96"/>
    <w:rsid w:val="00883710"/>
    <w:rsid w:val="008948CF"/>
    <w:rsid w:val="00896467"/>
    <w:rsid w:val="00897263"/>
    <w:rsid w:val="008A027C"/>
    <w:rsid w:val="008C1A12"/>
    <w:rsid w:val="008C31AF"/>
    <w:rsid w:val="008C6973"/>
    <w:rsid w:val="008D106F"/>
    <w:rsid w:val="008D7858"/>
    <w:rsid w:val="008E2801"/>
    <w:rsid w:val="008E62AA"/>
    <w:rsid w:val="008F770D"/>
    <w:rsid w:val="009004F2"/>
    <w:rsid w:val="00902F12"/>
    <w:rsid w:val="00905845"/>
    <w:rsid w:val="00913827"/>
    <w:rsid w:val="00916097"/>
    <w:rsid w:val="0092332C"/>
    <w:rsid w:val="0092414E"/>
    <w:rsid w:val="00927158"/>
    <w:rsid w:val="009405AD"/>
    <w:rsid w:val="00946F06"/>
    <w:rsid w:val="00951167"/>
    <w:rsid w:val="00951389"/>
    <w:rsid w:val="009535E2"/>
    <w:rsid w:val="00955E4B"/>
    <w:rsid w:val="00956EBE"/>
    <w:rsid w:val="00961383"/>
    <w:rsid w:val="00966354"/>
    <w:rsid w:val="00966DCD"/>
    <w:rsid w:val="00974CE0"/>
    <w:rsid w:val="00982CF8"/>
    <w:rsid w:val="00985AF9"/>
    <w:rsid w:val="009905BA"/>
    <w:rsid w:val="00997221"/>
    <w:rsid w:val="009A59D3"/>
    <w:rsid w:val="009A6DA1"/>
    <w:rsid w:val="009B0F49"/>
    <w:rsid w:val="009C02D7"/>
    <w:rsid w:val="009C13F5"/>
    <w:rsid w:val="009C390A"/>
    <w:rsid w:val="009D5427"/>
    <w:rsid w:val="009D5574"/>
    <w:rsid w:val="009E0FC7"/>
    <w:rsid w:val="009E1A62"/>
    <w:rsid w:val="009E3D5C"/>
    <w:rsid w:val="00A050A2"/>
    <w:rsid w:val="00A1337A"/>
    <w:rsid w:val="00A179F2"/>
    <w:rsid w:val="00A32C01"/>
    <w:rsid w:val="00A3494E"/>
    <w:rsid w:val="00A37CF8"/>
    <w:rsid w:val="00A37FEA"/>
    <w:rsid w:val="00A439A3"/>
    <w:rsid w:val="00A43FE7"/>
    <w:rsid w:val="00A44CD8"/>
    <w:rsid w:val="00A45450"/>
    <w:rsid w:val="00A603E3"/>
    <w:rsid w:val="00A72AC2"/>
    <w:rsid w:val="00A7374C"/>
    <w:rsid w:val="00A7558D"/>
    <w:rsid w:val="00A95F21"/>
    <w:rsid w:val="00AA1405"/>
    <w:rsid w:val="00AA3A26"/>
    <w:rsid w:val="00AA54F1"/>
    <w:rsid w:val="00AA7E23"/>
    <w:rsid w:val="00AB1259"/>
    <w:rsid w:val="00AB1F0B"/>
    <w:rsid w:val="00AB2055"/>
    <w:rsid w:val="00AB2E92"/>
    <w:rsid w:val="00AB58CA"/>
    <w:rsid w:val="00AC0AA4"/>
    <w:rsid w:val="00AC494F"/>
    <w:rsid w:val="00AC5DAE"/>
    <w:rsid w:val="00AD2EC2"/>
    <w:rsid w:val="00AD4FED"/>
    <w:rsid w:val="00AE6DE7"/>
    <w:rsid w:val="00AF2386"/>
    <w:rsid w:val="00AF512C"/>
    <w:rsid w:val="00AF6BB5"/>
    <w:rsid w:val="00B01801"/>
    <w:rsid w:val="00B22C79"/>
    <w:rsid w:val="00B27554"/>
    <w:rsid w:val="00B32818"/>
    <w:rsid w:val="00B33EC4"/>
    <w:rsid w:val="00B34D75"/>
    <w:rsid w:val="00B35B2B"/>
    <w:rsid w:val="00B51C1C"/>
    <w:rsid w:val="00B5410C"/>
    <w:rsid w:val="00B61A6D"/>
    <w:rsid w:val="00B61EB1"/>
    <w:rsid w:val="00B62CD9"/>
    <w:rsid w:val="00B67130"/>
    <w:rsid w:val="00B707B3"/>
    <w:rsid w:val="00B7380D"/>
    <w:rsid w:val="00B73EC4"/>
    <w:rsid w:val="00B75BFC"/>
    <w:rsid w:val="00B77125"/>
    <w:rsid w:val="00B82454"/>
    <w:rsid w:val="00B8504E"/>
    <w:rsid w:val="00B85F4C"/>
    <w:rsid w:val="00B91506"/>
    <w:rsid w:val="00BB2E7B"/>
    <w:rsid w:val="00BB4856"/>
    <w:rsid w:val="00BC5FA2"/>
    <w:rsid w:val="00BC6E11"/>
    <w:rsid w:val="00BD0CF2"/>
    <w:rsid w:val="00BE3285"/>
    <w:rsid w:val="00BE3528"/>
    <w:rsid w:val="00BE4B84"/>
    <w:rsid w:val="00BE583C"/>
    <w:rsid w:val="00BF3D70"/>
    <w:rsid w:val="00BF407C"/>
    <w:rsid w:val="00C057CE"/>
    <w:rsid w:val="00C0792B"/>
    <w:rsid w:val="00C2469B"/>
    <w:rsid w:val="00C254A8"/>
    <w:rsid w:val="00C26F0C"/>
    <w:rsid w:val="00C30930"/>
    <w:rsid w:val="00C3166E"/>
    <w:rsid w:val="00C32020"/>
    <w:rsid w:val="00C35D17"/>
    <w:rsid w:val="00C42FFD"/>
    <w:rsid w:val="00C47D04"/>
    <w:rsid w:val="00C51D7C"/>
    <w:rsid w:val="00C56902"/>
    <w:rsid w:val="00C834D1"/>
    <w:rsid w:val="00C93428"/>
    <w:rsid w:val="00CA01CA"/>
    <w:rsid w:val="00CA5392"/>
    <w:rsid w:val="00CB29C0"/>
    <w:rsid w:val="00CB406F"/>
    <w:rsid w:val="00CC0115"/>
    <w:rsid w:val="00CC0363"/>
    <w:rsid w:val="00CE2FD4"/>
    <w:rsid w:val="00CF7D47"/>
    <w:rsid w:val="00D050C7"/>
    <w:rsid w:val="00D053C4"/>
    <w:rsid w:val="00D126B4"/>
    <w:rsid w:val="00D15725"/>
    <w:rsid w:val="00D175ED"/>
    <w:rsid w:val="00D208BD"/>
    <w:rsid w:val="00D3099E"/>
    <w:rsid w:val="00D316D2"/>
    <w:rsid w:val="00D32732"/>
    <w:rsid w:val="00D34480"/>
    <w:rsid w:val="00D3595E"/>
    <w:rsid w:val="00D571B9"/>
    <w:rsid w:val="00D57315"/>
    <w:rsid w:val="00D6143E"/>
    <w:rsid w:val="00D61A53"/>
    <w:rsid w:val="00D63087"/>
    <w:rsid w:val="00D654CE"/>
    <w:rsid w:val="00D6689B"/>
    <w:rsid w:val="00D70067"/>
    <w:rsid w:val="00D765D8"/>
    <w:rsid w:val="00D817BB"/>
    <w:rsid w:val="00D81FB9"/>
    <w:rsid w:val="00D8398C"/>
    <w:rsid w:val="00D93891"/>
    <w:rsid w:val="00DA0F88"/>
    <w:rsid w:val="00DB0213"/>
    <w:rsid w:val="00DB55D0"/>
    <w:rsid w:val="00DC15D8"/>
    <w:rsid w:val="00DC19BF"/>
    <w:rsid w:val="00DC2C74"/>
    <w:rsid w:val="00DC3435"/>
    <w:rsid w:val="00DC53D5"/>
    <w:rsid w:val="00DD01DC"/>
    <w:rsid w:val="00DD05EB"/>
    <w:rsid w:val="00DD3566"/>
    <w:rsid w:val="00DE22DB"/>
    <w:rsid w:val="00DE435B"/>
    <w:rsid w:val="00DE6DFC"/>
    <w:rsid w:val="00DF4DA7"/>
    <w:rsid w:val="00DF6582"/>
    <w:rsid w:val="00E04A4A"/>
    <w:rsid w:val="00E06552"/>
    <w:rsid w:val="00E07BFA"/>
    <w:rsid w:val="00E1450C"/>
    <w:rsid w:val="00E220DE"/>
    <w:rsid w:val="00E24A25"/>
    <w:rsid w:val="00E32A12"/>
    <w:rsid w:val="00E34B2E"/>
    <w:rsid w:val="00E3669B"/>
    <w:rsid w:val="00E42937"/>
    <w:rsid w:val="00E5330A"/>
    <w:rsid w:val="00E543B9"/>
    <w:rsid w:val="00E60031"/>
    <w:rsid w:val="00E64542"/>
    <w:rsid w:val="00E67942"/>
    <w:rsid w:val="00E72EBD"/>
    <w:rsid w:val="00E7648D"/>
    <w:rsid w:val="00E7794F"/>
    <w:rsid w:val="00E81C02"/>
    <w:rsid w:val="00E8659F"/>
    <w:rsid w:val="00E92FDB"/>
    <w:rsid w:val="00E9672D"/>
    <w:rsid w:val="00EA08E6"/>
    <w:rsid w:val="00EA0AEE"/>
    <w:rsid w:val="00EA0EDF"/>
    <w:rsid w:val="00EA498E"/>
    <w:rsid w:val="00EB060D"/>
    <w:rsid w:val="00EB631F"/>
    <w:rsid w:val="00EC3A88"/>
    <w:rsid w:val="00EC5F12"/>
    <w:rsid w:val="00ED2AFB"/>
    <w:rsid w:val="00ED3765"/>
    <w:rsid w:val="00ED3EC8"/>
    <w:rsid w:val="00ED7629"/>
    <w:rsid w:val="00EE3DBB"/>
    <w:rsid w:val="00EE5D3E"/>
    <w:rsid w:val="00EF0784"/>
    <w:rsid w:val="00EF67FB"/>
    <w:rsid w:val="00EF7330"/>
    <w:rsid w:val="00F00B9A"/>
    <w:rsid w:val="00F12B64"/>
    <w:rsid w:val="00F32584"/>
    <w:rsid w:val="00F3586B"/>
    <w:rsid w:val="00F41828"/>
    <w:rsid w:val="00F42849"/>
    <w:rsid w:val="00F436FE"/>
    <w:rsid w:val="00F44EF3"/>
    <w:rsid w:val="00F450EF"/>
    <w:rsid w:val="00F51B46"/>
    <w:rsid w:val="00F52ACA"/>
    <w:rsid w:val="00F55F8F"/>
    <w:rsid w:val="00F626E8"/>
    <w:rsid w:val="00F64F13"/>
    <w:rsid w:val="00F652EA"/>
    <w:rsid w:val="00F70247"/>
    <w:rsid w:val="00F7231F"/>
    <w:rsid w:val="00F74519"/>
    <w:rsid w:val="00F76CBE"/>
    <w:rsid w:val="00F801F5"/>
    <w:rsid w:val="00F864D8"/>
    <w:rsid w:val="00F86E14"/>
    <w:rsid w:val="00F9273E"/>
    <w:rsid w:val="00F96D91"/>
    <w:rsid w:val="00FA20ED"/>
    <w:rsid w:val="00FA4883"/>
    <w:rsid w:val="00FA7744"/>
    <w:rsid w:val="00FB1419"/>
    <w:rsid w:val="00FB248C"/>
    <w:rsid w:val="00FC1A1B"/>
    <w:rsid w:val="00FD00A0"/>
    <w:rsid w:val="00FD0769"/>
    <w:rsid w:val="00FD1B95"/>
    <w:rsid w:val="00FD2AA9"/>
    <w:rsid w:val="00FD4E65"/>
    <w:rsid w:val="00FF0D3F"/>
    <w:rsid w:val="00FF1C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 w:eastAsia="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0CBE4537"/>
  <w15:docId w15:val="{689E50BF-25DD-4653-BC86-317BAEAB04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cs-CZ" w:eastAsia="cs-CZ" w:bidi="ar-SA"/>
      </w:rPr>
    </w:rPrDefault>
    <w:pPrDefault>
      <w:pPr>
        <w:suppressAutoHyphens/>
      </w:pPr>
    </w:pPrDefault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 w:qFormat="1"/>
    <w:lsdException w:name="Emphasis" w:semiHidden="1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ln">
    <w:name w:val="Normal"/>
    <w:unhideWhenUsed/>
    <w:qFormat/>
    <w:rsid w:val="00BF15F7"/>
    <w:pPr>
      <w:spacing w:after="200" w:line="360" w:lineRule="auto"/>
      <w:jc w:val="both"/>
    </w:pPr>
    <w:rPr>
      <w:sz w:val="24"/>
      <w:szCs w:val="24"/>
      <w:lang w:eastAsia="ar-SA"/>
    </w:rPr>
  </w:style>
  <w:style w:type="paragraph" w:styleId="Nadpis1">
    <w:name w:val="heading 1"/>
    <w:basedOn w:val="Normln"/>
    <w:next w:val="Normln"/>
    <w:qFormat/>
    <w:rsid w:val="001159CE"/>
    <w:pPr>
      <w:keepNext/>
      <w:numPr>
        <w:numId w:val="1"/>
      </w:numPr>
      <w:spacing w:before="240" w:after="60"/>
      <w:ind w:left="454" w:hanging="454"/>
      <w:outlineLvl w:val="0"/>
    </w:pPr>
    <w:rPr>
      <w:rFonts w:cs="Arial"/>
      <w:b/>
      <w:bCs/>
      <w:caps/>
      <w:kern w:val="2"/>
      <w:sz w:val="32"/>
      <w:szCs w:val="32"/>
    </w:rPr>
  </w:style>
  <w:style w:type="paragraph" w:styleId="Nadpis2">
    <w:name w:val="heading 2"/>
    <w:basedOn w:val="Normln"/>
    <w:next w:val="Normln"/>
    <w:qFormat/>
    <w:pPr>
      <w:keepNext/>
      <w:numPr>
        <w:ilvl w:val="1"/>
        <w:numId w:val="1"/>
      </w:numPr>
      <w:spacing w:before="240" w:after="60"/>
      <w:outlineLvl w:val="1"/>
    </w:pPr>
    <w:rPr>
      <w:rFonts w:cs="Arial"/>
      <w:b/>
      <w:bCs/>
      <w:iCs/>
      <w:sz w:val="28"/>
      <w:szCs w:val="28"/>
    </w:rPr>
  </w:style>
  <w:style w:type="paragraph" w:styleId="Nadpis3">
    <w:name w:val="heading 3"/>
    <w:basedOn w:val="Normln"/>
    <w:next w:val="Normln"/>
    <w:qFormat/>
    <w:pPr>
      <w:keepNext/>
      <w:numPr>
        <w:ilvl w:val="2"/>
        <w:numId w:val="1"/>
      </w:numPr>
      <w:spacing w:before="240" w:after="60"/>
      <w:outlineLvl w:val="2"/>
    </w:pPr>
    <w:rPr>
      <w:rFonts w:cs="Arial"/>
      <w:b/>
      <w:bCs/>
      <w:szCs w:val="26"/>
    </w:rPr>
  </w:style>
  <w:style w:type="paragraph" w:styleId="Nadpis4">
    <w:name w:val="heading 4"/>
    <w:basedOn w:val="Nadpis3"/>
    <w:next w:val="Normln"/>
    <w:unhideWhenUsed/>
    <w:qFormat/>
    <w:rsid w:val="00916097"/>
    <w:pPr>
      <w:numPr>
        <w:ilvl w:val="3"/>
      </w:numPr>
      <w:outlineLvl w:val="3"/>
    </w:pPr>
  </w:style>
  <w:style w:type="paragraph" w:styleId="Nadpis5">
    <w:name w:val="heading 5"/>
    <w:basedOn w:val="Normln"/>
    <w:next w:val="Normln"/>
    <w:unhideWhenUsed/>
    <w:qFormat/>
    <w:pPr>
      <w:numPr>
        <w:ilvl w:val="4"/>
        <w:numId w:val="1"/>
      </w:numPr>
      <w:spacing w:before="240" w:after="60"/>
      <w:outlineLvl w:val="4"/>
    </w:pPr>
    <w:rPr>
      <w:rFonts w:ascii="Calibri" w:hAnsi="Calibri"/>
      <w:b/>
      <w:bCs/>
      <w:i/>
      <w:iCs/>
      <w:sz w:val="26"/>
      <w:szCs w:val="26"/>
    </w:rPr>
  </w:style>
  <w:style w:type="paragraph" w:styleId="Nadpis6">
    <w:name w:val="heading 6"/>
    <w:basedOn w:val="Normln"/>
    <w:next w:val="Normln"/>
    <w:unhideWhenUsed/>
    <w:qFormat/>
    <w:pPr>
      <w:numPr>
        <w:ilvl w:val="5"/>
        <w:numId w:val="1"/>
      </w:numPr>
      <w:spacing w:before="240" w:after="60"/>
      <w:outlineLvl w:val="5"/>
    </w:pPr>
    <w:rPr>
      <w:rFonts w:ascii="Calibri" w:hAnsi="Calibri"/>
      <w:b/>
      <w:bCs/>
      <w:sz w:val="22"/>
      <w:szCs w:val="22"/>
    </w:rPr>
  </w:style>
  <w:style w:type="paragraph" w:styleId="Nadpis7">
    <w:name w:val="heading 7"/>
    <w:basedOn w:val="Normln"/>
    <w:next w:val="Normln"/>
    <w:unhideWhenUsed/>
    <w:qFormat/>
    <w:pPr>
      <w:numPr>
        <w:ilvl w:val="6"/>
        <w:numId w:val="1"/>
      </w:numPr>
      <w:spacing w:before="240" w:after="60"/>
      <w:outlineLvl w:val="6"/>
    </w:pPr>
    <w:rPr>
      <w:rFonts w:ascii="Calibri" w:hAnsi="Calibri"/>
    </w:rPr>
  </w:style>
  <w:style w:type="paragraph" w:styleId="Nadpis8">
    <w:name w:val="heading 8"/>
    <w:basedOn w:val="Normln"/>
    <w:next w:val="Normln"/>
    <w:unhideWhenUsed/>
    <w:qFormat/>
    <w:pPr>
      <w:numPr>
        <w:ilvl w:val="7"/>
        <w:numId w:val="1"/>
      </w:numPr>
      <w:spacing w:before="240" w:after="60"/>
      <w:outlineLvl w:val="7"/>
    </w:pPr>
    <w:rPr>
      <w:rFonts w:ascii="Calibri" w:hAnsi="Calibri"/>
      <w:i/>
      <w:iCs/>
    </w:rPr>
  </w:style>
  <w:style w:type="paragraph" w:styleId="Nadpis9">
    <w:name w:val="heading 9"/>
    <w:basedOn w:val="Normln"/>
    <w:next w:val="Normln"/>
    <w:unhideWhenUsed/>
    <w:qFormat/>
    <w:pPr>
      <w:numPr>
        <w:ilvl w:val="8"/>
        <w:numId w:val="1"/>
      </w:numPr>
      <w:spacing w:before="240" w:after="60"/>
      <w:outlineLvl w:val="8"/>
    </w:pPr>
    <w:rPr>
      <w:rFonts w:ascii="Cambria" w:hAnsi="Cambria"/>
      <w:sz w:val="22"/>
      <w:szCs w:val="22"/>
    </w:rPr>
  </w:style>
  <w:style w:type="character" w:default="1" w:styleId="Standardnpsmoodstavce">
    <w:name w:val="Default Paragraph Font"/>
    <w:uiPriority w:val="1"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character" w:customStyle="1" w:styleId="TextbublinyChar">
    <w:name w:val="Text bubliny Char"/>
    <w:basedOn w:val="Standardnpsmoodstavce"/>
    <w:link w:val="Textbubliny"/>
    <w:qFormat/>
    <w:rsid w:val="0037406F"/>
    <w:rPr>
      <w:rFonts w:ascii="Tahoma" w:hAnsi="Tahoma" w:cs="Tahoma"/>
      <w:sz w:val="16"/>
      <w:szCs w:val="16"/>
      <w:lang w:eastAsia="ar-SA"/>
    </w:rPr>
  </w:style>
  <w:style w:type="character" w:customStyle="1" w:styleId="Standardnpsmoodstavce2">
    <w:name w:val="Standardní písmo odstavce2"/>
    <w:unhideWhenUsed/>
    <w:qFormat/>
  </w:style>
  <w:style w:type="character" w:styleId="Zstupntext">
    <w:name w:val="Placeholder Text"/>
    <w:basedOn w:val="Standardnpsmoodstavce"/>
    <w:uiPriority w:val="99"/>
    <w:semiHidden/>
    <w:qFormat/>
    <w:rsid w:val="00397719"/>
    <w:rPr>
      <w:color w:val="808080"/>
    </w:rPr>
  </w:style>
  <w:style w:type="character" w:customStyle="1" w:styleId="Standardnpsmoodstavce1">
    <w:name w:val="Standardní písmo odstavce1"/>
    <w:unhideWhenUsed/>
    <w:qFormat/>
  </w:style>
  <w:style w:type="character" w:styleId="slostrnky">
    <w:name w:val="page number"/>
    <w:basedOn w:val="Standardnpsmoodstavce1"/>
    <w:unhideWhenUsed/>
    <w:qFormat/>
  </w:style>
  <w:style w:type="character" w:styleId="Hypertextovodkaz">
    <w:name w:val="Hyperlink"/>
    <w:uiPriority w:val="99"/>
    <w:unhideWhenUsed/>
    <w:rPr>
      <w:color w:val="0000CC"/>
      <w:u w:val="single"/>
    </w:rPr>
  </w:style>
  <w:style w:type="character" w:styleId="Siln">
    <w:name w:val="Strong"/>
    <w:uiPriority w:val="22"/>
    <w:unhideWhenUsed/>
    <w:qFormat/>
    <w:rPr>
      <w:b/>
      <w:bCs/>
    </w:rPr>
  </w:style>
  <w:style w:type="character" w:customStyle="1" w:styleId="EndnoteCharacters">
    <w:name w:val="Endnote Characters"/>
    <w:semiHidden/>
    <w:qFormat/>
    <w:rPr>
      <w:vertAlign w:val="superscript"/>
    </w:rPr>
  </w:style>
  <w:style w:type="character" w:styleId="Sledovanodkaz">
    <w:name w:val="FollowedHyperlink"/>
    <w:unhideWhenUsed/>
    <w:rPr>
      <w:color w:val="800080"/>
      <w:u w:val="single"/>
    </w:rPr>
  </w:style>
  <w:style w:type="character" w:customStyle="1" w:styleId="NzevChar">
    <w:name w:val="Název Char"/>
    <w:link w:val="Nzev"/>
    <w:qFormat/>
    <w:rsid w:val="00956EBE"/>
    <w:rPr>
      <w:b/>
      <w:bCs/>
      <w:iCs/>
      <w:sz w:val="24"/>
      <w:szCs w:val="24"/>
      <w:lang w:val="en-US" w:eastAsia="ar-SA"/>
    </w:rPr>
  </w:style>
  <w:style w:type="character" w:customStyle="1" w:styleId="EndNoteBibliographyTitleChar">
    <w:name w:val="EndNote Bibliography Title Char"/>
    <w:basedOn w:val="Standardnpsmoodstavce"/>
    <w:link w:val="EndNoteBibliographyTitle"/>
    <w:qFormat/>
    <w:rsid w:val="00B03BF4"/>
    <w:rPr>
      <w:sz w:val="24"/>
      <w:szCs w:val="24"/>
      <w:lang w:eastAsia="ar-SA"/>
    </w:rPr>
  </w:style>
  <w:style w:type="character" w:customStyle="1" w:styleId="EndNoteBibliographyChar">
    <w:name w:val="EndNote Bibliography Char"/>
    <w:basedOn w:val="Standardnpsmoodstavce"/>
    <w:link w:val="EndNoteBibliography"/>
    <w:qFormat/>
    <w:rsid w:val="00B03BF4"/>
    <w:rPr>
      <w:sz w:val="24"/>
      <w:szCs w:val="24"/>
      <w:lang w:eastAsia="ar-SA"/>
    </w:rPr>
  </w:style>
  <w:style w:type="character" w:styleId="Odkaznakoment">
    <w:name w:val="annotation reference"/>
    <w:basedOn w:val="Standardnpsmoodstavce"/>
    <w:unhideWhenUsed/>
    <w:qFormat/>
    <w:rsid w:val="0063607E"/>
    <w:rPr>
      <w:sz w:val="16"/>
      <w:szCs w:val="16"/>
    </w:rPr>
  </w:style>
  <w:style w:type="character" w:customStyle="1" w:styleId="TextkomenteChar">
    <w:name w:val="Text komentáře Char"/>
    <w:basedOn w:val="Standardnpsmoodstavce"/>
    <w:link w:val="Textkomente"/>
    <w:qFormat/>
    <w:rsid w:val="0063607E"/>
    <w:rPr>
      <w:lang w:eastAsia="ar-SA"/>
    </w:rPr>
  </w:style>
  <w:style w:type="character" w:customStyle="1" w:styleId="PedmtkomenteChar">
    <w:name w:val="Předmět komentáře Char"/>
    <w:basedOn w:val="TextkomenteChar"/>
    <w:link w:val="Pedmtkomente"/>
    <w:qFormat/>
    <w:rsid w:val="0063607E"/>
    <w:rPr>
      <w:b/>
      <w:bCs/>
      <w:lang w:eastAsia="ar-SA"/>
    </w:rPr>
  </w:style>
  <w:style w:type="character" w:customStyle="1" w:styleId="IndexLink">
    <w:name w:val="Index Link"/>
    <w:qFormat/>
  </w:style>
  <w:style w:type="character" w:customStyle="1" w:styleId="LineNumbering">
    <w:name w:val="Line Numbering"/>
  </w:style>
  <w:style w:type="paragraph" w:customStyle="1" w:styleId="Heading">
    <w:name w:val="Heading"/>
    <w:basedOn w:val="Normln"/>
    <w:next w:val="Zkladntext"/>
    <w:qFormat/>
    <w:pPr>
      <w:keepNext/>
      <w:spacing w:before="240" w:after="120"/>
    </w:pPr>
    <w:rPr>
      <w:rFonts w:ascii="Liberation Sans" w:eastAsia="Noto Sans CJK SC" w:hAnsi="Liberation Sans" w:cs="Lohit Devanagari"/>
      <w:sz w:val="28"/>
      <w:szCs w:val="28"/>
    </w:rPr>
  </w:style>
  <w:style w:type="paragraph" w:styleId="Zkladntext">
    <w:name w:val="Body Text"/>
    <w:basedOn w:val="Normln"/>
    <w:unhideWhenUsed/>
    <w:rPr>
      <w:sz w:val="22"/>
      <w:szCs w:val="20"/>
    </w:rPr>
  </w:style>
  <w:style w:type="paragraph" w:styleId="Seznam">
    <w:name w:val="List"/>
    <w:basedOn w:val="Zkladntext"/>
    <w:unhideWhenUsed/>
    <w:rPr>
      <w:rFonts w:cs="Lohit Hindi"/>
    </w:rPr>
  </w:style>
  <w:style w:type="paragraph" w:styleId="Titulek">
    <w:name w:val="caption"/>
    <w:basedOn w:val="Normln"/>
    <w:next w:val="Normln"/>
    <w:qFormat/>
    <w:rsid w:val="00CE7FFE"/>
    <w:pPr>
      <w:spacing w:before="240" w:after="120" w:line="240" w:lineRule="auto"/>
    </w:pPr>
    <w:rPr>
      <w:bCs/>
      <w:sz w:val="22"/>
      <w:szCs w:val="18"/>
    </w:rPr>
  </w:style>
  <w:style w:type="paragraph" w:customStyle="1" w:styleId="Index">
    <w:name w:val="Index"/>
    <w:basedOn w:val="Normln"/>
    <w:semiHidden/>
    <w:qFormat/>
    <w:pPr>
      <w:suppressLineNumbers/>
    </w:pPr>
    <w:rPr>
      <w:rFonts w:cs="Lohit Hindi"/>
    </w:rPr>
  </w:style>
  <w:style w:type="paragraph" w:styleId="Textbubliny">
    <w:name w:val="Balloon Text"/>
    <w:basedOn w:val="Normln"/>
    <w:link w:val="TextbublinyChar"/>
    <w:qFormat/>
    <w:rsid w:val="0037406F"/>
    <w:pPr>
      <w:spacing w:after="0" w:line="240" w:lineRule="auto"/>
    </w:pPr>
    <w:rPr>
      <w:rFonts w:ascii="Tahoma" w:hAnsi="Tahoma" w:cs="Tahoma"/>
      <w:sz w:val="16"/>
      <w:szCs w:val="16"/>
    </w:rPr>
  </w:style>
  <w:style w:type="paragraph" w:styleId="Hlavikarejstku">
    <w:name w:val="index heading"/>
    <w:basedOn w:val="Heading"/>
  </w:style>
  <w:style w:type="paragraph" w:styleId="Nadpisobsahu">
    <w:name w:val="TOC Heading"/>
    <w:basedOn w:val="Nadpis1"/>
    <w:next w:val="Normln"/>
    <w:uiPriority w:val="39"/>
    <w:rsid w:val="00BD4134"/>
    <w:pPr>
      <w:keepLines/>
      <w:numPr>
        <w:numId w:val="0"/>
      </w:numPr>
      <w:spacing w:before="480" w:after="0"/>
      <w:ind w:left="454" w:hanging="454"/>
      <w:outlineLvl w:val="9"/>
    </w:pPr>
    <w:rPr>
      <w:rFonts w:asciiTheme="majorHAnsi" w:eastAsiaTheme="majorEastAsia" w:hAnsiTheme="majorHAnsi" w:cstheme="majorBidi"/>
      <w:caps w:val="0"/>
      <w:color w:val="365F91" w:themeColor="accent1" w:themeShade="BF"/>
      <w:kern w:val="0"/>
      <w:sz w:val="28"/>
      <w:szCs w:val="28"/>
    </w:rPr>
  </w:style>
  <w:style w:type="paragraph" w:customStyle="1" w:styleId="HeaderandFooter">
    <w:name w:val="Header and Footer"/>
    <w:basedOn w:val="Normln"/>
    <w:qFormat/>
  </w:style>
  <w:style w:type="paragraph" w:styleId="Zhlav">
    <w:name w:val="header"/>
    <w:basedOn w:val="Normln"/>
    <w:unhideWhenUsed/>
    <w:pPr>
      <w:tabs>
        <w:tab w:val="center" w:pos="4536"/>
        <w:tab w:val="right" w:pos="9072"/>
      </w:tabs>
    </w:pPr>
  </w:style>
  <w:style w:type="paragraph" w:styleId="Zpat">
    <w:name w:val="footer"/>
    <w:basedOn w:val="Normln"/>
    <w:unhideWhenUsed/>
    <w:pPr>
      <w:tabs>
        <w:tab w:val="center" w:pos="4536"/>
        <w:tab w:val="right" w:pos="9072"/>
      </w:tabs>
      <w:jc w:val="center"/>
    </w:pPr>
  </w:style>
  <w:style w:type="paragraph" w:styleId="Zkladntextodsazen">
    <w:name w:val="Body Text Indent"/>
    <w:basedOn w:val="Normln"/>
    <w:unhideWhenUsed/>
    <w:pPr>
      <w:spacing w:before="120"/>
      <w:ind w:firstLine="567"/>
    </w:pPr>
    <w:rPr>
      <w:sz w:val="20"/>
      <w:szCs w:val="20"/>
    </w:rPr>
  </w:style>
  <w:style w:type="paragraph" w:styleId="Nzev">
    <w:name w:val="Title"/>
    <w:basedOn w:val="Normln"/>
    <w:next w:val="Normln"/>
    <w:link w:val="NzevChar"/>
    <w:unhideWhenUsed/>
    <w:qFormat/>
    <w:rsid w:val="00956EBE"/>
    <w:pPr>
      <w:jc w:val="left"/>
    </w:pPr>
    <w:rPr>
      <w:b/>
      <w:bCs/>
      <w:iCs/>
      <w:lang w:val="en-US"/>
    </w:rPr>
  </w:style>
  <w:style w:type="paragraph" w:styleId="Obsah1">
    <w:name w:val="toc 1"/>
    <w:basedOn w:val="Normln"/>
    <w:next w:val="Normln"/>
    <w:autoRedefine/>
    <w:uiPriority w:val="39"/>
    <w:rsid w:val="009A64BF"/>
    <w:pPr>
      <w:tabs>
        <w:tab w:val="left" w:pos="0"/>
        <w:tab w:val="right" w:leader="dot" w:pos="8477"/>
      </w:tabs>
      <w:spacing w:after="0"/>
    </w:pPr>
  </w:style>
  <w:style w:type="paragraph" w:styleId="Obsah2">
    <w:name w:val="toc 2"/>
    <w:basedOn w:val="Normln"/>
    <w:next w:val="Normln"/>
    <w:autoRedefine/>
    <w:uiPriority w:val="39"/>
    <w:rsid w:val="009A64BF"/>
    <w:pPr>
      <w:tabs>
        <w:tab w:val="left" w:pos="1503"/>
        <w:tab w:val="right" w:leader="dot" w:pos="8477"/>
      </w:tabs>
      <w:spacing w:after="0"/>
      <w:ind w:left="510"/>
    </w:pPr>
  </w:style>
  <w:style w:type="paragraph" w:styleId="Obsah3">
    <w:name w:val="toc 3"/>
    <w:basedOn w:val="Normln"/>
    <w:next w:val="Normln"/>
    <w:autoRedefine/>
    <w:uiPriority w:val="39"/>
    <w:rsid w:val="009A64BF"/>
    <w:pPr>
      <w:tabs>
        <w:tab w:val="left" w:pos="1871"/>
        <w:tab w:val="right" w:leader="dot" w:pos="8477"/>
      </w:tabs>
      <w:spacing w:after="0"/>
      <w:ind w:left="1021"/>
    </w:pPr>
  </w:style>
  <w:style w:type="paragraph" w:styleId="Textvysvtlivek">
    <w:name w:val="endnote text"/>
    <w:basedOn w:val="Normln"/>
    <w:semiHidden/>
    <w:rPr>
      <w:sz w:val="20"/>
      <w:szCs w:val="20"/>
    </w:rPr>
  </w:style>
  <w:style w:type="paragraph" w:styleId="Obsah4">
    <w:name w:val="toc 4"/>
    <w:basedOn w:val="Index"/>
    <w:uiPriority w:val="39"/>
    <w:rsid w:val="00F223CF"/>
    <w:pPr>
      <w:tabs>
        <w:tab w:val="right" w:leader="dot" w:pos="9972"/>
      </w:tabs>
      <w:ind w:left="849"/>
    </w:pPr>
  </w:style>
  <w:style w:type="paragraph" w:styleId="Obsah5">
    <w:name w:val="toc 5"/>
    <w:basedOn w:val="Index"/>
    <w:semiHidden/>
    <w:pPr>
      <w:tabs>
        <w:tab w:val="right" w:leader="dot" w:pos="9972"/>
      </w:tabs>
      <w:ind w:left="1132"/>
    </w:pPr>
  </w:style>
  <w:style w:type="paragraph" w:styleId="Obsah6">
    <w:name w:val="toc 6"/>
    <w:basedOn w:val="Index"/>
    <w:semiHidden/>
    <w:pPr>
      <w:tabs>
        <w:tab w:val="right" w:leader="dot" w:pos="9972"/>
      </w:tabs>
      <w:ind w:left="1415"/>
    </w:pPr>
  </w:style>
  <w:style w:type="paragraph" w:styleId="Obsah7">
    <w:name w:val="toc 7"/>
    <w:basedOn w:val="Index"/>
    <w:semiHidden/>
    <w:pPr>
      <w:tabs>
        <w:tab w:val="right" w:leader="dot" w:pos="9972"/>
      </w:tabs>
      <w:ind w:left="1698"/>
    </w:pPr>
  </w:style>
  <w:style w:type="paragraph" w:styleId="Obsah8">
    <w:name w:val="toc 8"/>
    <w:basedOn w:val="Index"/>
    <w:semiHidden/>
    <w:pPr>
      <w:tabs>
        <w:tab w:val="right" w:leader="dot" w:pos="9972"/>
      </w:tabs>
      <w:ind w:left="1981"/>
    </w:pPr>
  </w:style>
  <w:style w:type="paragraph" w:styleId="Obsah9">
    <w:name w:val="toc 9"/>
    <w:basedOn w:val="Index"/>
    <w:semiHidden/>
    <w:pPr>
      <w:tabs>
        <w:tab w:val="right" w:leader="dot" w:pos="9972"/>
      </w:tabs>
      <w:ind w:left="2264"/>
    </w:pPr>
  </w:style>
  <w:style w:type="paragraph" w:customStyle="1" w:styleId="Contents10">
    <w:name w:val="Contents 10"/>
    <w:basedOn w:val="Index"/>
    <w:semiHidden/>
    <w:qFormat/>
    <w:pPr>
      <w:tabs>
        <w:tab w:val="right" w:leader="dot" w:pos="9972"/>
      </w:tabs>
      <w:ind w:left="2547"/>
    </w:pPr>
  </w:style>
  <w:style w:type="paragraph" w:customStyle="1" w:styleId="Zkladntextodsazen21">
    <w:name w:val="Základní text odsazený 21"/>
    <w:basedOn w:val="Normln"/>
    <w:unhideWhenUsed/>
    <w:qFormat/>
    <w:pPr>
      <w:ind w:firstLine="567"/>
    </w:pPr>
    <w:rPr>
      <w:sz w:val="22"/>
    </w:rPr>
  </w:style>
  <w:style w:type="paragraph" w:customStyle="1" w:styleId="Popisobrzkatabulek">
    <w:name w:val="Popis obrázků a tabulek"/>
    <w:basedOn w:val="Normln"/>
    <w:qFormat/>
    <w:rsid w:val="00512F3B"/>
    <w:pPr>
      <w:spacing w:after="120"/>
    </w:pPr>
    <w:rPr>
      <w:sz w:val="22"/>
    </w:rPr>
  </w:style>
  <w:style w:type="paragraph" w:styleId="Odstavecseseznamem">
    <w:name w:val="List Paragraph"/>
    <w:basedOn w:val="Normln"/>
    <w:uiPriority w:val="34"/>
    <w:unhideWhenUsed/>
    <w:qFormat/>
    <w:rsid w:val="00D54600"/>
    <w:pPr>
      <w:ind w:left="720"/>
      <w:contextualSpacing/>
    </w:pPr>
  </w:style>
  <w:style w:type="paragraph" w:customStyle="1" w:styleId="Textvtabulce">
    <w:name w:val="Text v tabulce"/>
    <w:basedOn w:val="Normln"/>
    <w:qFormat/>
    <w:rsid w:val="000E743F"/>
    <w:pPr>
      <w:spacing w:before="60" w:after="60" w:line="240" w:lineRule="auto"/>
      <w:jc w:val="left"/>
    </w:pPr>
    <w:rPr>
      <w:sz w:val="22"/>
    </w:rPr>
  </w:style>
  <w:style w:type="paragraph" w:customStyle="1" w:styleId="Uvodninadpisynecislovane">
    <w:name w:val="Uvodni nadpisy necislovane"/>
    <w:basedOn w:val="Nadpis1"/>
    <w:next w:val="Normln"/>
    <w:qFormat/>
    <w:rsid w:val="00364B12"/>
    <w:pPr>
      <w:numPr>
        <w:numId w:val="0"/>
      </w:numPr>
      <w:suppressAutoHyphens w:val="0"/>
      <w:spacing w:line="240" w:lineRule="auto"/>
      <w:ind w:left="454" w:hanging="454"/>
      <w:jc w:val="left"/>
    </w:pPr>
  </w:style>
  <w:style w:type="paragraph" w:customStyle="1" w:styleId="Rovnice">
    <w:name w:val="Rovnice"/>
    <w:basedOn w:val="Normln"/>
    <w:qFormat/>
    <w:rsid w:val="00FD172F"/>
    <w:pPr>
      <w:tabs>
        <w:tab w:val="center" w:pos="4536"/>
        <w:tab w:val="right" w:pos="9072"/>
      </w:tabs>
    </w:pPr>
  </w:style>
  <w:style w:type="paragraph" w:customStyle="1" w:styleId="EndNoteBibliographyTitle">
    <w:name w:val="EndNote Bibliography Title"/>
    <w:basedOn w:val="Normln"/>
    <w:link w:val="EndNoteBibliographyTitleChar"/>
    <w:qFormat/>
    <w:rsid w:val="00B03BF4"/>
    <w:pPr>
      <w:spacing w:after="0"/>
      <w:jc w:val="center"/>
    </w:pPr>
  </w:style>
  <w:style w:type="paragraph" w:customStyle="1" w:styleId="EndNoteBibliography">
    <w:name w:val="EndNote Bibliography"/>
    <w:basedOn w:val="Normln"/>
    <w:link w:val="EndNoteBibliographyChar"/>
    <w:qFormat/>
    <w:rsid w:val="00B03BF4"/>
    <w:pPr>
      <w:spacing w:line="240" w:lineRule="auto"/>
    </w:pPr>
  </w:style>
  <w:style w:type="paragraph" w:customStyle="1" w:styleId="Seznamsymbol">
    <w:name w:val="Seznam symbolů"/>
    <w:basedOn w:val="Normln"/>
    <w:qFormat/>
    <w:rsid w:val="00142FE6"/>
    <w:pPr>
      <w:spacing w:after="0" w:line="240" w:lineRule="auto"/>
    </w:pPr>
  </w:style>
  <w:style w:type="paragraph" w:styleId="Seznamobrzk">
    <w:name w:val="table of figures"/>
    <w:basedOn w:val="Normln"/>
    <w:next w:val="Normln"/>
    <w:uiPriority w:val="99"/>
    <w:unhideWhenUsed/>
    <w:qFormat/>
    <w:rsid w:val="00DD47E6"/>
    <w:pPr>
      <w:spacing w:after="0"/>
    </w:pPr>
  </w:style>
  <w:style w:type="paragraph" w:customStyle="1" w:styleId="Nadpis1neslovan">
    <w:name w:val="Nadpis 1 nečíslovaný"/>
    <w:basedOn w:val="Nadpis1"/>
    <w:qFormat/>
    <w:rsid w:val="00BF15F7"/>
    <w:pPr>
      <w:pageBreakBefore/>
      <w:numPr>
        <w:numId w:val="0"/>
      </w:numPr>
      <w:tabs>
        <w:tab w:val="left" w:pos="432"/>
      </w:tabs>
      <w:ind w:left="454" w:hanging="454"/>
    </w:pPr>
  </w:style>
  <w:style w:type="paragraph" w:styleId="Textkomente">
    <w:name w:val="annotation text"/>
    <w:basedOn w:val="Normln"/>
    <w:link w:val="TextkomenteChar"/>
    <w:unhideWhenUsed/>
    <w:qFormat/>
    <w:rsid w:val="0063607E"/>
    <w:pPr>
      <w:spacing w:line="240" w:lineRule="auto"/>
    </w:pPr>
    <w:rPr>
      <w:sz w:val="20"/>
      <w:szCs w:val="20"/>
    </w:rPr>
  </w:style>
  <w:style w:type="paragraph" w:styleId="Pedmtkomente">
    <w:name w:val="annotation subject"/>
    <w:basedOn w:val="Textkomente"/>
    <w:next w:val="Textkomente"/>
    <w:link w:val="PedmtkomenteChar"/>
    <w:qFormat/>
    <w:rsid w:val="0063607E"/>
    <w:rPr>
      <w:b/>
      <w:bCs/>
    </w:rPr>
  </w:style>
  <w:style w:type="paragraph" w:styleId="Revize">
    <w:name w:val="Revision"/>
    <w:uiPriority w:val="99"/>
    <w:semiHidden/>
    <w:qFormat/>
    <w:rsid w:val="00E33038"/>
    <w:rPr>
      <w:sz w:val="24"/>
      <w:szCs w:val="24"/>
      <w:lang w:eastAsia="ar-SA"/>
    </w:rPr>
  </w:style>
  <w:style w:type="table" w:styleId="Mkatabulky">
    <w:name w:val="Table Grid"/>
    <w:basedOn w:val="Normlntabulka"/>
    <w:rsid w:val="0072363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Nevyeenzmnka1">
    <w:name w:val="Nevyřešená zmínka1"/>
    <w:basedOn w:val="Standardnpsmoodstavce"/>
    <w:uiPriority w:val="99"/>
    <w:semiHidden/>
    <w:unhideWhenUsed/>
    <w:rsid w:val="0061393B"/>
    <w:rPr>
      <w:color w:val="605E5C"/>
      <w:shd w:val="clear" w:color="auto" w:fill="E1DFDD"/>
    </w:rPr>
  </w:style>
  <w:style w:type="paragraph" w:customStyle="1" w:styleId="Comment">
    <w:name w:val="Comment"/>
    <w:basedOn w:val="Normln"/>
    <w:rsid w:val="00946F06"/>
    <w:pPr>
      <w:autoSpaceDN w:val="0"/>
      <w:spacing w:before="56" w:after="0"/>
      <w:ind w:left="56" w:right="56"/>
      <w:textAlignment w:val="baseline"/>
    </w:pPr>
    <w:rPr>
      <w:sz w:val="20"/>
      <w:szCs w:val="20"/>
    </w:rPr>
  </w:style>
  <w:style w:type="character" w:customStyle="1" w:styleId="TextkomenteChar1">
    <w:name w:val="Text komentáře Char1"/>
    <w:basedOn w:val="Standardnpsmoodstavce"/>
    <w:uiPriority w:val="99"/>
    <w:semiHidden/>
    <w:rsid w:val="00F74519"/>
  </w:style>
  <w:style w:type="character" w:styleId="Nevyeenzmnka">
    <w:name w:val="Unresolved Mention"/>
    <w:basedOn w:val="Standardnpsmoodstavce"/>
    <w:uiPriority w:val="99"/>
    <w:semiHidden/>
    <w:unhideWhenUsed/>
    <w:rsid w:val="00B73EC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531655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793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441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540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486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2.png"/><Relationship Id="rId18" Type="http://schemas.openxmlformats.org/officeDocument/2006/relationships/image" Target="media/image7.jpeg"/><Relationship Id="rId26" Type="http://schemas.openxmlformats.org/officeDocument/2006/relationships/image" Target="media/image15.png"/><Relationship Id="rId39" Type="http://schemas.openxmlformats.org/officeDocument/2006/relationships/image" Target="media/image26.png"/><Relationship Id="rId21" Type="http://schemas.openxmlformats.org/officeDocument/2006/relationships/image" Target="media/image10.png"/><Relationship Id="rId34" Type="http://schemas.openxmlformats.org/officeDocument/2006/relationships/image" Target="media/image21.png"/><Relationship Id="rId42" Type="http://schemas.openxmlformats.org/officeDocument/2006/relationships/hyperlink" Target="https://towardsdatascience.com/explain-like-im-five-artificial-neurons-b7c475b56189" TargetMode="External"/><Relationship Id="rId47" Type="http://schemas.microsoft.com/office/2011/relationships/people" Target="people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29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8/08/relationships/commentsExtensible" Target="commentsExtensible.xml"/><Relationship Id="rId24" Type="http://schemas.openxmlformats.org/officeDocument/2006/relationships/image" Target="media/image13.png"/><Relationship Id="rId32" Type="http://schemas.openxmlformats.org/officeDocument/2006/relationships/image" Target="media/image19.png"/><Relationship Id="rId37" Type="http://schemas.openxmlformats.org/officeDocument/2006/relationships/image" Target="media/image24.png"/><Relationship Id="rId40" Type="http://schemas.openxmlformats.org/officeDocument/2006/relationships/image" Target="media/image27.png"/><Relationship Id="rId45" Type="http://schemas.openxmlformats.org/officeDocument/2006/relationships/hyperlink" Target="https://doi.org/10.1016/j.compag.2024.109090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4.png"/><Relationship Id="rId23" Type="http://schemas.openxmlformats.org/officeDocument/2006/relationships/image" Target="media/image12.png"/><Relationship Id="rId28" Type="http://schemas.openxmlformats.org/officeDocument/2006/relationships/image" Target="media/image17.png"/><Relationship Id="rId36" Type="http://schemas.openxmlformats.org/officeDocument/2006/relationships/image" Target="media/image23.png"/><Relationship Id="rId10" Type="http://schemas.microsoft.com/office/2016/09/relationships/commentsIds" Target="commentsIds.xml"/><Relationship Id="rId19" Type="http://schemas.openxmlformats.org/officeDocument/2006/relationships/image" Target="media/image8.png"/><Relationship Id="rId31" Type="http://schemas.openxmlformats.org/officeDocument/2006/relationships/image" Target="media/image18.png"/><Relationship Id="rId44" Type="http://schemas.openxmlformats.org/officeDocument/2006/relationships/hyperlink" Target="https://lekhuyen.medium.com/an-overview-of-vgg16-and-nin-models-96e4bf398484" TargetMode="Externa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image" Target="media/image3.png"/><Relationship Id="rId22" Type="http://schemas.openxmlformats.org/officeDocument/2006/relationships/image" Target="media/image11.png"/><Relationship Id="rId27" Type="http://schemas.openxmlformats.org/officeDocument/2006/relationships/image" Target="media/image16.png"/><Relationship Id="rId30" Type="http://schemas.openxmlformats.org/officeDocument/2006/relationships/footer" Target="footer1.xml"/><Relationship Id="rId35" Type="http://schemas.openxmlformats.org/officeDocument/2006/relationships/image" Target="media/image22.png"/><Relationship Id="rId43" Type="http://schemas.openxmlformats.org/officeDocument/2006/relationships/hyperlink" Target="https://github.com/vdumoulin/conv_arithmetic?tab=readme-ov-file" TargetMode="External"/><Relationship Id="rId48" Type="http://schemas.openxmlformats.org/officeDocument/2006/relationships/theme" Target="theme/theme1.xml"/><Relationship Id="rId8" Type="http://schemas.openxmlformats.org/officeDocument/2006/relationships/comments" Target="comments.xml"/><Relationship Id="rId3" Type="http://schemas.openxmlformats.org/officeDocument/2006/relationships/styles" Target="styles.xml"/><Relationship Id="rId12" Type="http://schemas.openxmlformats.org/officeDocument/2006/relationships/image" Target="media/image1.png"/><Relationship Id="rId17" Type="http://schemas.openxmlformats.org/officeDocument/2006/relationships/image" Target="media/image6.png"/><Relationship Id="rId25" Type="http://schemas.openxmlformats.org/officeDocument/2006/relationships/image" Target="media/image14.png"/><Relationship Id="rId33" Type="http://schemas.openxmlformats.org/officeDocument/2006/relationships/image" Target="media/image20.png"/><Relationship Id="rId38" Type="http://schemas.openxmlformats.org/officeDocument/2006/relationships/image" Target="media/image25.png"/><Relationship Id="rId46" Type="http://schemas.openxmlformats.org/officeDocument/2006/relationships/fontTable" Target="fontTable.xml"/><Relationship Id="rId20" Type="http://schemas.openxmlformats.org/officeDocument/2006/relationships/image" Target="media/image9.png"/><Relationship Id="rId41" Type="http://schemas.openxmlformats.org/officeDocument/2006/relationships/image" Target="media/image28.png"/></Relationships>
</file>

<file path=word/theme/theme1.xml><?xml version="1.0" encoding="utf-8"?>
<a:theme xmlns:a="http://schemas.openxmlformats.org/drawingml/2006/main" name="Motiv systému Office">
  <a:themeElements>
    <a:clrScheme name="Kancelář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celář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celář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5868FB6-1047-4552-9EF2-A6141F15A84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5258</TotalTime>
  <Pages>37</Pages>
  <Words>19240</Words>
  <Characters>113521</Characters>
  <Application>Microsoft Office Word</Application>
  <DocSecurity>0</DocSecurity>
  <Lines>946</Lines>
  <Paragraphs>264</Paragraphs>
  <ScaleCrop>false</ScaleCrop>
  <HeadingPairs>
    <vt:vector size="2" baseType="variant">
      <vt:variant>
        <vt:lpstr>Název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24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riz Jan</dc:creator>
  <cp:keywords/>
  <dc:description/>
  <cp:lastModifiedBy>Ingr Jiri</cp:lastModifiedBy>
  <cp:revision>69</cp:revision>
  <cp:lastPrinted>2025-02-04T13:16:00Z</cp:lastPrinted>
  <dcterms:created xsi:type="dcterms:W3CDTF">2024-07-02T13:42:00Z</dcterms:created>
  <dcterms:modified xsi:type="dcterms:W3CDTF">2025-05-02T21:58:00Z</dcterms:modified>
  <dc:language>en-US</dc:language>
</cp:coreProperties>
</file>